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769C6A3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54DD5206" w:rsidR="00715D55" w:rsidRDefault="00D8535D">
      <w:pPr>
        <w:rPr>
          <w:b/>
        </w:rPr>
      </w:pPr>
      <w:r>
        <w:rPr>
          <w:b/>
        </w:rPr>
        <w:lastRenderedPageBreak/>
        <w:t>Abstract (2</w:t>
      </w:r>
      <w:ins w:id="0" w:author="Meyer, Michael Frederick" w:date="2020-09-08T14:22:00Z">
        <w:r w:rsidR="00150A0F">
          <w:rPr>
            <w:b/>
          </w:rPr>
          <w:t>50</w:t>
        </w:r>
      </w:ins>
      <w:del w:id="1" w:author="Meyer, Michael Frederick" w:date="2020-09-08T14:22:00Z">
        <w:r w:rsidR="0073707F" w:rsidDel="00150A0F">
          <w:rPr>
            <w:b/>
          </w:rPr>
          <w:delText>4</w:delText>
        </w:r>
        <w:r w:rsidR="00274B1A" w:rsidDel="00150A0F">
          <w:rPr>
            <w:b/>
          </w:rPr>
          <w:delText>9</w:delText>
        </w:r>
      </w:del>
      <w:r>
        <w:rPr>
          <w:b/>
        </w:rPr>
        <w:t>/250 words)</w:t>
      </w:r>
    </w:p>
    <w:p w14:paraId="6365BCF6" w14:textId="77777777" w:rsidR="00715D55" w:rsidRDefault="00715D55"/>
    <w:p w14:paraId="510F10FE" w14:textId="3FA07200" w:rsidR="00715D55" w:rsidRDefault="00D438C7">
      <w:del w:id="2" w:author="Meyer, Michael Frederick" w:date="2020-09-08T13:56:00Z">
        <w:r w:rsidDel="003F5190">
          <w:rPr>
            <w:rFonts w:ascii="Times New Roman" w:eastAsia="Times New Roman" w:hAnsi="Times New Roman" w:cs="Times New Roman"/>
            <w:sz w:val="24"/>
            <w:szCs w:val="24"/>
            <w:highlight w:val="white"/>
          </w:rPr>
          <w:delText>Clustered</w:delText>
        </w:r>
        <w:r w:rsidR="00D8535D" w:rsidDel="003F5190">
          <w:rPr>
            <w:rFonts w:ascii="Times New Roman" w:eastAsia="Times New Roman" w:hAnsi="Times New Roman" w:cs="Times New Roman"/>
            <w:sz w:val="24"/>
            <w:szCs w:val="24"/>
            <w:highlight w:val="white"/>
          </w:rPr>
          <w:delText xml:space="preserve"> </w:delText>
        </w:r>
        <w:r w:rsidDel="003F5190">
          <w:rPr>
            <w:rFonts w:ascii="Times New Roman" w:eastAsia="Times New Roman" w:hAnsi="Times New Roman" w:cs="Times New Roman"/>
            <w:sz w:val="24"/>
            <w:szCs w:val="24"/>
            <w:highlight w:val="white"/>
          </w:rPr>
          <w:delText>anthropogenic activity along lake</w:delText>
        </w:r>
        <w:r w:rsidR="00B72507" w:rsidDel="003F5190">
          <w:rPr>
            <w:rFonts w:ascii="Times New Roman" w:eastAsia="Times New Roman" w:hAnsi="Times New Roman" w:cs="Times New Roman"/>
            <w:sz w:val="24"/>
            <w:szCs w:val="24"/>
            <w:highlight w:val="white"/>
          </w:rPr>
          <w:delText xml:space="preserve"> </w:delText>
        </w:r>
        <w:r w:rsidDel="003F5190">
          <w:rPr>
            <w:rFonts w:ascii="Times New Roman" w:eastAsia="Times New Roman" w:hAnsi="Times New Roman" w:cs="Times New Roman"/>
            <w:sz w:val="24"/>
            <w:szCs w:val="24"/>
            <w:highlight w:val="white"/>
          </w:rPr>
          <w:delText>shores can create</w:delText>
        </w:r>
        <w:r w:rsidR="00D8535D" w:rsidDel="003F5190">
          <w:rPr>
            <w:rFonts w:ascii="Times New Roman" w:eastAsia="Times New Roman" w:hAnsi="Times New Roman" w:cs="Times New Roman"/>
            <w:sz w:val="24"/>
            <w:szCs w:val="24"/>
            <w:highlight w:val="white"/>
          </w:rPr>
          <w:delText xml:space="preserve"> hot spots of disturbance</w:delText>
        </w:r>
        <w:r w:rsidR="0073707F" w:rsidDel="003F5190">
          <w:rPr>
            <w:rFonts w:ascii="Times New Roman" w:eastAsia="Times New Roman" w:hAnsi="Times New Roman" w:cs="Times New Roman"/>
            <w:sz w:val="24"/>
            <w:szCs w:val="24"/>
            <w:highlight w:val="white"/>
          </w:rPr>
          <w:delText xml:space="preserve"> </w:delText>
        </w:r>
      </w:del>
      <w:del w:id="3" w:author="Meyer, Michael Frederick" w:date="2020-09-08T13:55:00Z">
        <w:r w:rsidR="00E676C1" w:rsidDel="003F5190">
          <w:rPr>
            <w:rFonts w:ascii="Times New Roman" w:eastAsia="Times New Roman" w:hAnsi="Times New Roman" w:cs="Times New Roman"/>
            <w:sz w:val="24"/>
            <w:szCs w:val="24"/>
            <w:highlight w:val="white"/>
          </w:rPr>
          <w:delText xml:space="preserve">and </w:delText>
        </w:r>
      </w:del>
      <w:del w:id="4" w:author="Meyer, Michael Frederick" w:date="2020-09-08T13:56:00Z">
        <w:r w:rsidR="0073707F" w:rsidDel="003F5190">
          <w:rPr>
            <w:rFonts w:ascii="Times New Roman" w:eastAsia="Times New Roman" w:hAnsi="Times New Roman" w:cs="Times New Roman"/>
            <w:sz w:val="24"/>
            <w:szCs w:val="24"/>
            <w:highlight w:val="white"/>
          </w:rPr>
          <w:delText>ecological consequences</w:delText>
        </w:r>
        <w:r w:rsidR="00D8535D" w:rsidDel="003F5190">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Sewage released from lakeside development is a </w:t>
      </w:r>
      <w:del w:id="5" w:author="Meyer, Michael Frederick" w:date="2020-09-08T13:56:00Z">
        <w:r w:rsidR="00D8535D" w:rsidDel="003F5190">
          <w:rPr>
            <w:rFonts w:ascii="Times New Roman" w:eastAsia="Times New Roman" w:hAnsi="Times New Roman" w:cs="Times New Roman"/>
            <w:sz w:val="24"/>
            <w:szCs w:val="24"/>
            <w:highlight w:val="white"/>
          </w:rPr>
          <w:delText>type of</w:delText>
        </w:r>
      </w:del>
      <w:ins w:id="6" w:author="Meyer, Michael Frederick" w:date="2020-09-08T13:56:00Z">
        <w:r w:rsidR="003F5190">
          <w:rPr>
            <w:rFonts w:ascii="Times New Roman" w:eastAsia="Times New Roman" w:hAnsi="Times New Roman" w:cs="Times New Roman"/>
            <w:sz w:val="24"/>
            <w:szCs w:val="24"/>
            <w:highlight w:val="white"/>
          </w:rPr>
          <w:t>common,</w:t>
        </w:r>
      </w:ins>
      <w:r w:rsidR="00D8535D">
        <w:rPr>
          <w:rFonts w:ascii="Times New Roman" w:eastAsia="Times New Roman" w:hAnsi="Times New Roman" w:cs="Times New Roman"/>
          <w:sz w:val="24"/>
          <w:szCs w:val="24"/>
          <w:highlight w:val="white"/>
        </w:rPr>
        <w:t xml:space="preserve"> high</w:t>
      </w:r>
      <w:ins w:id="7" w:author="Meyer, Michael Frederick" w:date="2020-09-08T14:23:00Z">
        <w:r w:rsidR="00150A0F">
          <w:rPr>
            <w:rFonts w:ascii="Times New Roman" w:eastAsia="Times New Roman" w:hAnsi="Times New Roman" w:cs="Times New Roman"/>
            <w:sz w:val="24"/>
            <w:szCs w:val="24"/>
            <w:highlight w:val="white"/>
          </w:rPr>
          <w:t>-</w:t>
        </w:r>
      </w:ins>
      <w:del w:id="8" w:author="Meyer, Michael Frederick" w:date="2020-09-08T14:23:00Z">
        <w:r w:rsidR="00D8535D" w:rsidDel="00150A0F">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t>
      </w:r>
      <w:ins w:id="9" w:author="Meyer, Michael Frederick" w:date="2020-09-08T14:22:00Z">
        <w:r w:rsidR="00150A0F">
          <w:rPr>
            <w:rFonts w:ascii="Times New Roman" w:eastAsia="Times New Roman" w:hAnsi="Times New Roman" w:cs="Times New Roman"/>
            <w:sz w:val="24"/>
            <w:szCs w:val="24"/>
            <w:highlight w:val="white"/>
          </w:rPr>
          <w:t xml:space="preserve">that </w:t>
        </w:r>
      </w:ins>
      <w:ins w:id="10" w:author="Meyer, Michael Frederick" w:date="2020-09-08T14:05:00Z">
        <w:r w:rsidR="007D6DDA">
          <w:rPr>
            <w:rFonts w:ascii="Times New Roman" w:eastAsia="Times New Roman" w:hAnsi="Times New Roman" w:cs="Times New Roman"/>
            <w:sz w:val="24"/>
            <w:szCs w:val="24"/>
            <w:highlight w:val="white"/>
          </w:rPr>
          <w:t>can elevate nutrient concentrations</w:t>
        </w:r>
      </w:ins>
      <w:ins w:id="11" w:author="Meyer, Michael Frederick" w:date="2020-09-08T13:57:00Z">
        <w:r w:rsidR="003F5190">
          <w:rPr>
            <w:rFonts w:ascii="Times New Roman" w:eastAsia="Times New Roman" w:hAnsi="Times New Roman" w:cs="Times New Roman"/>
            <w:sz w:val="24"/>
            <w:szCs w:val="24"/>
            <w:highlight w:val="white"/>
          </w:rPr>
          <w:t xml:space="preserve"> </w:t>
        </w:r>
      </w:ins>
      <w:ins w:id="12" w:author="Meyer, Michael Frederick" w:date="2020-09-08T14:07:00Z">
        <w:r w:rsidR="007D6DDA">
          <w:rPr>
            <w:rFonts w:ascii="Times New Roman" w:eastAsia="Times New Roman" w:hAnsi="Times New Roman" w:cs="Times New Roman"/>
            <w:sz w:val="24"/>
            <w:szCs w:val="24"/>
            <w:highlight w:val="white"/>
          </w:rPr>
          <w:t xml:space="preserve">and </w:t>
        </w:r>
      </w:ins>
      <w:ins w:id="13" w:author="Meyer, Michael Frederick" w:date="2020-09-08T13:57:00Z">
        <w:r w:rsidR="003F5190">
          <w:rPr>
            <w:rFonts w:ascii="Times New Roman" w:eastAsia="Times New Roman" w:hAnsi="Times New Roman" w:cs="Times New Roman"/>
            <w:sz w:val="24"/>
            <w:szCs w:val="24"/>
            <w:highlight w:val="white"/>
          </w:rPr>
          <w:t xml:space="preserve">reshape </w:t>
        </w:r>
      </w:ins>
      <w:ins w:id="14" w:author="Meyer, Michael Frederick" w:date="2020-09-08T13:59:00Z">
        <w:r w:rsidR="003F5190">
          <w:rPr>
            <w:rFonts w:ascii="Times New Roman" w:eastAsia="Times New Roman" w:hAnsi="Times New Roman" w:cs="Times New Roman"/>
            <w:sz w:val="24"/>
            <w:szCs w:val="24"/>
            <w:highlight w:val="white"/>
          </w:rPr>
          <w:t>ecological communities</w:t>
        </w:r>
      </w:ins>
      <w:ins w:id="15" w:author="Meyer, Michael Frederick" w:date="2020-09-08T14:06:00Z">
        <w:r w:rsidR="007D6DDA">
          <w:rPr>
            <w:rFonts w:ascii="Times New Roman" w:eastAsia="Times New Roman" w:hAnsi="Times New Roman" w:cs="Times New Roman"/>
            <w:sz w:val="24"/>
            <w:szCs w:val="24"/>
            <w:highlight w:val="white"/>
          </w:rPr>
          <w:t xml:space="preserve">, especially in oligotrophic systems </w:t>
        </w:r>
        <w:commentRangeStart w:id="16"/>
        <w:r w:rsidR="007D6DDA">
          <w:rPr>
            <w:rFonts w:ascii="Times New Roman" w:eastAsia="Times New Roman" w:hAnsi="Times New Roman" w:cs="Times New Roman"/>
            <w:sz w:val="24"/>
            <w:szCs w:val="24"/>
            <w:highlight w:val="white"/>
          </w:rPr>
          <w:t xml:space="preserve">where </w:t>
        </w:r>
      </w:ins>
      <w:ins w:id="17" w:author="Meyer, Michael Frederick" w:date="2020-09-08T14:43:00Z">
        <w:r w:rsidR="000D00B7">
          <w:rPr>
            <w:rFonts w:ascii="Times New Roman" w:eastAsia="Times New Roman" w:hAnsi="Times New Roman" w:cs="Times New Roman"/>
            <w:sz w:val="24"/>
            <w:szCs w:val="24"/>
            <w:highlight w:val="white"/>
          </w:rPr>
          <w:t>nitrogen and phosphorus</w:t>
        </w:r>
      </w:ins>
      <w:ins w:id="18" w:author="Meyer, Michael Frederick" w:date="2020-09-08T14:06:00Z">
        <w:r w:rsidR="007D6DDA">
          <w:rPr>
            <w:rFonts w:ascii="Times New Roman" w:eastAsia="Times New Roman" w:hAnsi="Times New Roman" w:cs="Times New Roman"/>
            <w:sz w:val="24"/>
            <w:szCs w:val="24"/>
            <w:highlight w:val="white"/>
          </w:rPr>
          <w:t xml:space="preserve"> concentrations are naturally low</w:t>
        </w:r>
      </w:ins>
      <w:commentRangeEnd w:id="16"/>
      <w:ins w:id="19" w:author="Meyer, Michael Frederick" w:date="2020-09-08T15:04:00Z">
        <w:r w:rsidR="008B7DED">
          <w:rPr>
            <w:rStyle w:val="CommentReference"/>
          </w:rPr>
          <w:commentReference w:id="16"/>
        </w:r>
      </w:ins>
      <w:ins w:id="20" w:author="Meyer, Michael Frederick" w:date="2020-09-08T13:59:00Z">
        <w:r w:rsidR="003F5190">
          <w:rPr>
            <w:rFonts w:ascii="Times New Roman" w:eastAsia="Times New Roman" w:hAnsi="Times New Roman" w:cs="Times New Roman"/>
            <w:sz w:val="24"/>
            <w:szCs w:val="24"/>
            <w:highlight w:val="white"/>
          </w:rPr>
          <w:t>.</w:t>
        </w:r>
      </w:ins>
      <w:ins w:id="21" w:author="Meyer, Michael Frederick" w:date="2020-09-08T14:24:00Z">
        <w:r w:rsidR="00150A0F">
          <w:rPr>
            <w:rFonts w:ascii="Times New Roman" w:eastAsia="Times New Roman" w:hAnsi="Times New Roman" w:cs="Times New Roman"/>
            <w:sz w:val="24"/>
            <w:szCs w:val="24"/>
            <w:highlight w:val="white"/>
          </w:rPr>
          <w:t xml:space="preserve"> Although seeming straightforward,</w:t>
        </w:r>
      </w:ins>
      <w:ins w:id="22" w:author="Meyer, Michael Frederick" w:date="2020-09-08T14:08:00Z">
        <w:r w:rsidR="007D6DDA">
          <w:rPr>
            <w:rFonts w:ascii="Times New Roman" w:eastAsia="Times New Roman" w:hAnsi="Times New Roman" w:cs="Times New Roman"/>
            <w:sz w:val="24"/>
            <w:szCs w:val="24"/>
            <w:highlight w:val="white"/>
          </w:rPr>
          <w:t xml:space="preserve"> </w:t>
        </w:r>
      </w:ins>
      <w:ins w:id="23" w:author="Meyer, Michael Frederick" w:date="2020-09-08T14:26:00Z">
        <w:r w:rsidR="007F2E5D">
          <w:rPr>
            <w:rFonts w:ascii="Times New Roman" w:eastAsia="Times New Roman" w:hAnsi="Times New Roman" w:cs="Times New Roman"/>
            <w:sz w:val="24"/>
            <w:szCs w:val="24"/>
            <w:highlight w:val="white"/>
          </w:rPr>
          <w:t xml:space="preserve">wastewater detection based off nutrient concentrations </w:t>
        </w:r>
      </w:ins>
      <w:ins w:id="24" w:author="Meyer, Michael Frederick" w:date="2020-09-08T14:42:00Z">
        <w:r w:rsidR="000D00B7">
          <w:rPr>
            <w:rFonts w:ascii="Times New Roman" w:eastAsia="Times New Roman" w:hAnsi="Times New Roman" w:cs="Times New Roman"/>
            <w:sz w:val="24"/>
            <w:szCs w:val="24"/>
            <w:highlight w:val="white"/>
          </w:rPr>
          <w:t>or</w:t>
        </w:r>
      </w:ins>
      <w:ins w:id="25" w:author="Meyer, Michael Frederick" w:date="2020-09-08T14:43:00Z">
        <w:r w:rsidR="000D00B7">
          <w:rPr>
            <w:rFonts w:ascii="Times New Roman" w:eastAsia="Times New Roman" w:hAnsi="Times New Roman" w:cs="Times New Roman"/>
            <w:sz w:val="24"/>
            <w:szCs w:val="24"/>
            <w:highlight w:val="white"/>
          </w:rPr>
          <w:t xml:space="preserve"> </w:t>
        </w:r>
      </w:ins>
      <w:ins w:id="26" w:author="Meyer, Michael Frederick" w:date="2020-09-08T14:42:00Z">
        <w:r w:rsidR="000D00B7">
          <w:rPr>
            <w:rFonts w:ascii="Times New Roman" w:eastAsia="Times New Roman" w:hAnsi="Times New Roman" w:cs="Times New Roman"/>
            <w:sz w:val="24"/>
            <w:szCs w:val="24"/>
            <w:highlight w:val="white"/>
          </w:rPr>
          <w:t xml:space="preserve">increased primary </w:t>
        </w:r>
      </w:ins>
      <w:ins w:id="27" w:author="Meyer, Michael Frederick" w:date="2020-09-08T14:43:00Z">
        <w:r w:rsidR="000D00B7">
          <w:rPr>
            <w:rFonts w:ascii="Times New Roman" w:eastAsia="Times New Roman" w:hAnsi="Times New Roman" w:cs="Times New Roman"/>
            <w:sz w:val="24"/>
            <w:szCs w:val="24"/>
            <w:highlight w:val="white"/>
          </w:rPr>
          <w:t xml:space="preserve">production </w:t>
        </w:r>
      </w:ins>
      <w:ins w:id="28" w:author="Meyer, Michael Frederick" w:date="2020-09-08T14:26:00Z">
        <w:r w:rsidR="007F2E5D">
          <w:rPr>
            <w:rFonts w:ascii="Times New Roman" w:eastAsia="Times New Roman" w:hAnsi="Times New Roman" w:cs="Times New Roman"/>
            <w:sz w:val="24"/>
            <w:szCs w:val="24"/>
            <w:highlight w:val="white"/>
          </w:rPr>
          <w:t xml:space="preserve">can be challenging, as </w:t>
        </w:r>
      </w:ins>
      <w:ins w:id="29" w:author="Meyer, Michael Frederick" w:date="2020-09-08T14:08:00Z">
        <w:r w:rsidR="007D6DDA">
          <w:rPr>
            <w:rFonts w:ascii="Times New Roman" w:eastAsia="Times New Roman" w:hAnsi="Times New Roman" w:cs="Times New Roman"/>
            <w:sz w:val="24"/>
            <w:szCs w:val="24"/>
            <w:highlight w:val="white"/>
          </w:rPr>
          <w:t>nutrients</w:t>
        </w:r>
      </w:ins>
      <w:ins w:id="30" w:author="Meyer, Michael Frederick" w:date="2020-09-08T14:09:00Z">
        <w:r w:rsidR="007D6DDA">
          <w:rPr>
            <w:rFonts w:ascii="Times New Roman" w:eastAsia="Times New Roman" w:hAnsi="Times New Roman" w:cs="Times New Roman"/>
            <w:sz w:val="24"/>
            <w:szCs w:val="24"/>
            <w:highlight w:val="white"/>
          </w:rPr>
          <w:t xml:space="preserve"> can </w:t>
        </w:r>
      </w:ins>
      <w:ins w:id="31" w:author="Meyer, Michael Frederick" w:date="2020-09-08T14:24:00Z">
        <w:r w:rsidR="00150A0F">
          <w:rPr>
            <w:rFonts w:ascii="Times New Roman" w:eastAsia="Times New Roman" w:hAnsi="Times New Roman" w:cs="Times New Roman"/>
            <w:sz w:val="24"/>
            <w:szCs w:val="24"/>
            <w:highlight w:val="white"/>
          </w:rPr>
          <w:t>originate from</w:t>
        </w:r>
      </w:ins>
      <w:ins w:id="32" w:author="Meyer, Michael Frederick" w:date="2020-09-08T14:09:00Z">
        <w:r w:rsidR="007D6DDA">
          <w:rPr>
            <w:rFonts w:ascii="Times New Roman" w:eastAsia="Times New Roman" w:hAnsi="Times New Roman" w:cs="Times New Roman"/>
            <w:sz w:val="24"/>
            <w:szCs w:val="24"/>
            <w:highlight w:val="white"/>
          </w:rPr>
          <w:t xml:space="preserve"> disparate sources.</w:t>
        </w:r>
      </w:ins>
      <w:ins w:id="33" w:author="Meyer, Michael Frederick" w:date="2020-09-08T13:59:00Z">
        <w:r w:rsidR="003F5190">
          <w:rPr>
            <w:rFonts w:ascii="Times New Roman" w:eastAsia="Times New Roman" w:hAnsi="Times New Roman" w:cs="Times New Roman"/>
            <w:sz w:val="24"/>
            <w:szCs w:val="24"/>
            <w:highlight w:val="white"/>
          </w:rPr>
          <w:t xml:space="preserve"> </w:t>
        </w:r>
      </w:ins>
      <w:del w:id="34" w:author="Meyer, Michael Frederick" w:date="2020-09-08T14:06:00Z">
        <w:r w:rsidR="00D8535D" w:rsidDel="007D6DDA">
          <w:rPr>
            <w:rFonts w:ascii="Times New Roman" w:eastAsia="Times New Roman" w:hAnsi="Times New Roman" w:cs="Times New Roman"/>
            <w:sz w:val="24"/>
            <w:szCs w:val="24"/>
            <w:highlight w:val="white"/>
          </w:rPr>
          <w:delText xml:space="preserve">with effects most immediately observed among littoral biota. </w:delText>
        </w:r>
      </w:del>
      <w:commentRangeStart w:id="35"/>
      <w:r w:rsidR="00D8535D">
        <w:rPr>
          <w:rFonts w:ascii="Times New Roman" w:eastAsia="Times New Roman" w:hAnsi="Times New Roman" w:cs="Times New Roman"/>
          <w:sz w:val="24"/>
          <w:szCs w:val="24"/>
          <w:highlight w:val="white"/>
        </w:rPr>
        <w:t>Lake Baikal</w:t>
      </w:r>
      <w:ins w:id="36" w:author="Meyer, Michael Frederick" w:date="2020-09-08T14:26:00Z">
        <w:r w:rsidR="007F2E5D">
          <w:rPr>
            <w:rFonts w:ascii="Times New Roman" w:eastAsia="Times New Roman" w:hAnsi="Times New Roman" w:cs="Times New Roman"/>
            <w:sz w:val="24"/>
            <w:szCs w:val="24"/>
            <w:highlight w:val="white"/>
          </w:rPr>
          <w:t>,</w:t>
        </w:r>
      </w:ins>
      <w:ins w:id="37" w:author="Meyer, Michael Frederick" w:date="2020-09-08T14:27:00Z">
        <w:r w:rsidR="007F2E5D">
          <w:rPr>
            <w:rFonts w:ascii="Times New Roman" w:eastAsia="Times New Roman" w:hAnsi="Times New Roman" w:cs="Times New Roman"/>
            <w:sz w:val="24"/>
            <w:szCs w:val="24"/>
            <w:highlight w:val="white"/>
          </w:rPr>
          <w:t xml:space="preserve"> an oligotrophic lake with many potential nutrient sources</w:t>
        </w:r>
      </w:ins>
      <w:ins w:id="38" w:author="Meyer, Michael Frederick" w:date="2020-09-08T14:40:00Z">
        <w:r w:rsidR="000D00B7">
          <w:rPr>
            <w:rFonts w:ascii="Times New Roman" w:eastAsia="Times New Roman" w:hAnsi="Times New Roman" w:cs="Times New Roman"/>
            <w:sz w:val="24"/>
            <w:szCs w:val="24"/>
            <w:highlight w:val="white"/>
          </w:rPr>
          <w:t xml:space="preserve"> in its basin</w:t>
        </w:r>
      </w:ins>
      <w:ins w:id="39" w:author="Meyer, Michael Frederick" w:date="2020-09-08T14:27:00Z">
        <w:r w:rsidR="007F2E5D">
          <w:rPr>
            <w:rFonts w:ascii="Times New Roman" w:eastAsia="Times New Roman" w:hAnsi="Times New Roman" w:cs="Times New Roman"/>
            <w:sz w:val="24"/>
            <w:szCs w:val="24"/>
            <w:highlight w:val="white"/>
          </w:rPr>
          <w:t>,</w:t>
        </w:r>
      </w:ins>
      <w:ins w:id="40" w:author="Meyer, Michael Frederick" w:date="2020-09-08T14:14:00Z">
        <w:r w:rsidR="007D6DDA">
          <w:rPr>
            <w:rFonts w:ascii="Times New Roman" w:eastAsia="Times New Roman" w:hAnsi="Times New Roman" w:cs="Times New Roman"/>
            <w:sz w:val="24"/>
            <w:szCs w:val="24"/>
            <w:highlight w:val="white"/>
          </w:rPr>
          <w:t xml:space="preserve"> </w:t>
        </w:r>
      </w:ins>
      <w:del w:id="41" w:author="Meyer, Michael Frederick" w:date="2020-09-08T14:14:00Z">
        <w:r w:rsidR="00D8535D" w:rsidDel="007D6DDA">
          <w:rPr>
            <w:rFonts w:ascii="Times New Roman" w:eastAsia="Times New Roman" w:hAnsi="Times New Roman" w:cs="Times New Roman"/>
            <w:sz w:val="24"/>
            <w:szCs w:val="24"/>
            <w:highlight w:val="white"/>
          </w:rPr>
          <w:delText xml:space="preserve">, </w:delText>
        </w:r>
        <w:r w:rsidR="00587BE1" w:rsidDel="007D6DDA">
          <w:rPr>
            <w:rFonts w:ascii="Times New Roman" w:eastAsia="Times New Roman" w:hAnsi="Times New Roman" w:cs="Times New Roman"/>
            <w:sz w:val="24"/>
            <w:szCs w:val="24"/>
            <w:highlight w:val="white"/>
          </w:rPr>
          <w:delText>a large</w:delText>
        </w:r>
        <w:r w:rsidR="0073707F" w:rsidDel="007D6DDA">
          <w:rPr>
            <w:rFonts w:ascii="Times New Roman" w:eastAsia="Times New Roman" w:hAnsi="Times New Roman" w:cs="Times New Roman"/>
            <w:sz w:val="24"/>
            <w:szCs w:val="24"/>
            <w:highlight w:val="white"/>
          </w:rPr>
          <w:delText xml:space="preserve">, </w:delText>
        </w:r>
        <w:r w:rsidR="00587BE1" w:rsidDel="007D6DDA">
          <w:rPr>
            <w:rFonts w:ascii="Times New Roman" w:eastAsia="Times New Roman" w:hAnsi="Times New Roman" w:cs="Times New Roman"/>
            <w:sz w:val="24"/>
            <w:szCs w:val="24"/>
            <w:highlight w:val="white"/>
          </w:rPr>
          <w:delText>oligotrophic lake</w:delText>
        </w:r>
        <w:r w:rsidR="00D8535D" w:rsidDel="007D6DDA">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w:t>
      </w:r>
      <w:del w:id="42" w:author="Meyer, Michael Frederick" w:date="2020-09-08T14:11:00Z">
        <w:r w:rsidR="00D8535D" w:rsidDel="007D6DDA">
          <w:rPr>
            <w:rFonts w:ascii="Times New Roman" w:eastAsia="Times New Roman" w:hAnsi="Times New Roman" w:cs="Times New Roman"/>
            <w:sz w:val="24"/>
            <w:szCs w:val="24"/>
            <w:highlight w:val="white"/>
          </w:rPr>
          <w:delText>localized sewage pollution from lakeside settlements</w:delText>
        </w:r>
        <w:r w:rsidR="00363613" w:rsidDel="007D6DDA">
          <w:rPr>
            <w:rFonts w:ascii="Times New Roman" w:eastAsia="Times New Roman" w:hAnsi="Times New Roman" w:cs="Times New Roman"/>
            <w:sz w:val="24"/>
            <w:szCs w:val="24"/>
            <w:highlight w:val="white"/>
          </w:rPr>
          <w:delText xml:space="preserve">; </w:delText>
        </w:r>
      </w:del>
      <w:r w:rsidR="00363613">
        <w:rPr>
          <w:rFonts w:ascii="Times New Roman" w:eastAsia="Times New Roman" w:hAnsi="Times New Roman" w:cs="Times New Roman"/>
          <w:sz w:val="24"/>
          <w:szCs w:val="24"/>
          <w:highlight w:val="white"/>
        </w:rPr>
        <w:t>increas</w:t>
      </w:r>
      <w:ins w:id="43" w:author="Meyer, Michael Frederick" w:date="2020-09-08T14:13:00Z">
        <w:r w:rsidR="007D6DDA">
          <w:rPr>
            <w:rFonts w:ascii="Times New Roman" w:eastAsia="Times New Roman" w:hAnsi="Times New Roman" w:cs="Times New Roman"/>
            <w:sz w:val="24"/>
            <w:szCs w:val="24"/>
            <w:highlight w:val="white"/>
          </w:rPr>
          <w:t>ed</w:t>
        </w:r>
      </w:ins>
      <w:del w:id="44" w:author="Meyer, Michael Frederick" w:date="2020-09-08T14:13:00Z">
        <w:r w:rsidR="00363613" w:rsidDel="007D6DDA">
          <w:rPr>
            <w:rFonts w:ascii="Times New Roman" w:eastAsia="Times New Roman" w:hAnsi="Times New Roman" w:cs="Times New Roman"/>
            <w:sz w:val="24"/>
            <w:szCs w:val="24"/>
            <w:highlight w:val="white"/>
          </w:rPr>
          <w:delText>ing</w:delText>
        </w:r>
      </w:del>
      <w:r w:rsidR="00363613">
        <w:rPr>
          <w:rFonts w:ascii="Times New Roman" w:eastAsia="Times New Roman" w:hAnsi="Times New Roman" w:cs="Times New Roman"/>
          <w:sz w:val="24"/>
          <w:szCs w:val="24"/>
          <w:highlight w:val="white"/>
        </w:rPr>
        <w:t xml:space="preserve"> filamentous algal abundance </w:t>
      </w:r>
      <w:ins w:id="45" w:author="Meyer, Michael Frederick" w:date="2020-09-08T14:11:00Z">
        <w:r w:rsidR="007D6DDA">
          <w:rPr>
            <w:rFonts w:ascii="Times New Roman" w:eastAsia="Times New Roman" w:hAnsi="Times New Roman" w:cs="Times New Roman"/>
            <w:sz w:val="24"/>
            <w:szCs w:val="24"/>
            <w:highlight w:val="white"/>
          </w:rPr>
          <w:t xml:space="preserve">near </w:t>
        </w:r>
      </w:ins>
      <w:ins w:id="46" w:author="Meyer, Michael Frederick" w:date="2020-09-08T14:44:00Z">
        <w:r w:rsidR="000D00B7">
          <w:rPr>
            <w:rFonts w:ascii="Times New Roman" w:eastAsia="Times New Roman" w:hAnsi="Times New Roman" w:cs="Times New Roman"/>
            <w:sz w:val="24"/>
            <w:szCs w:val="24"/>
            <w:highlight w:val="white"/>
          </w:rPr>
          <w:t xml:space="preserve">localized </w:t>
        </w:r>
      </w:ins>
      <w:ins w:id="47" w:author="Meyer, Michael Frederick" w:date="2020-09-08T14:11:00Z">
        <w:r w:rsidR="007D6DDA">
          <w:rPr>
            <w:rFonts w:ascii="Times New Roman" w:eastAsia="Times New Roman" w:hAnsi="Times New Roman" w:cs="Times New Roman"/>
            <w:sz w:val="24"/>
            <w:szCs w:val="24"/>
            <w:highlight w:val="white"/>
          </w:rPr>
          <w:t>lakeside developments</w:t>
        </w:r>
      </w:ins>
      <w:ins w:id="48" w:author="Meyer, Michael Frederick" w:date="2020-09-08T14:15:00Z">
        <w:r w:rsidR="00150A0F">
          <w:rPr>
            <w:rFonts w:ascii="Times New Roman" w:eastAsia="Times New Roman" w:hAnsi="Times New Roman" w:cs="Times New Roman"/>
            <w:sz w:val="24"/>
            <w:szCs w:val="24"/>
            <w:highlight w:val="white"/>
          </w:rPr>
          <w:t xml:space="preserve">. Previous evidence has strongly suggested sewage as </w:t>
        </w:r>
      </w:ins>
      <w:ins w:id="49" w:author="Meyer, Michael Frederick" w:date="2020-09-08T14:40:00Z">
        <w:r w:rsidR="000D00B7">
          <w:rPr>
            <w:rFonts w:ascii="Times New Roman" w:eastAsia="Times New Roman" w:hAnsi="Times New Roman" w:cs="Times New Roman"/>
            <w:sz w:val="24"/>
            <w:szCs w:val="24"/>
            <w:highlight w:val="white"/>
          </w:rPr>
          <w:t>a major</w:t>
        </w:r>
      </w:ins>
      <w:ins w:id="50" w:author="Meyer, Michael Frederick" w:date="2020-09-08T14:15:00Z">
        <w:r w:rsidR="00150A0F">
          <w:rPr>
            <w:rFonts w:ascii="Times New Roman" w:eastAsia="Times New Roman" w:hAnsi="Times New Roman" w:cs="Times New Roman"/>
            <w:sz w:val="24"/>
            <w:szCs w:val="24"/>
            <w:highlight w:val="white"/>
          </w:rPr>
          <w:t xml:space="preserve"> cause, yet </w:t>
        </w:r>
      </w:ins>
      <w:ins w:id="51" w:author="Meyer, Michael Frederick" w:date="2020-09-08T14:16:00Z">
        <w:r w:rsidR="00150A0F">
          <w:rPr>
            <w:rFonts w:ascii="Times New Roman" w:eastAsia="Times New Roman" w:hAnsi="Times New Roman" w:cs="Times New Roman"/>
            <w:sz w:val="24"/>
            <w:szCs w:val="24"/>
            <w:highlight w:val="white"/>
          </w:rPr>
          <w:t xml:space="preserve">explicitly linking sewage with ecological change </w:t>
        </w:r>
      </w:ins>
      <w:ins w:id="52" w:author="Meyer, Michael Frederick" w:date="2020-09-08T14:17:00Z">
        <w:r w:rsidR="00150A0F">
          <w:rPr>
            <w:rFonts w:ascii="Times New Roman" w:eastAsia="Times New Roman" w:hAnsi="Times New Roman" w:cs="Times New Roman"/>
            <w:sz w:val="24"/>
            <w:szCs w:val="24"/>
            <w:highlight w:val="white"/>
          </w:rPr>
          <w:t>has been elusive</w:t>
        </w:r>
      </w:ins>
      <w:del w:id="53" w:author="Meyer, Michael Frederick" w:date="2020-09-08T14:13:00Z">
        <w:r w:rsidR="00363613" w:rsidDel="007D6DDA">
          <w:rPr>
            <w:rFonts w:ascii="Times New Roman" w:eastAsia="Times New Roman" w:hAnsi="Times New Roman" w:cs="Times New Roman"/>
            <w:sz w:val="24"/>
            <w:szCs w:val="24"/>
            <w:highlight w:val="white"/>
          </w:rPr>
          <w:delText xml:space="preserve">has provided evidence that </w:delText>
        </w:r>
        <w:r w:rsidR="00D8535D" w:rsidDel="007D6DDA">
          <w:rPr>
            <w:rFonts w:ascii="Times New Roman" w:eastAsia="Times New Roman" w:hAnsi="Times New Roman" w:cs="Times New Roman"/>
            <w:sz w:val="24"/>
            <w:szCs w:val="24"/>
            <w:highlight w:val="white"/>
          </w:rPr>
          <w:delText xml:space="preserve">nearshore benthic </w:delText>
        </w:r>
        <w:r w:rsidR="00106752" w:rsidDel="007D6DDA">
          <w:rPr>
            <w:rFonts w:ascii="Times New Roman" w:eastAsia="Times New Roman" w:hAnsi="Times New Roman" w:cs="Times New Roman"/>
            <w:sz w:val="24"/>
            <w:szCs w:val="24"/>
            <w:highlight w:val="white"/>
          </w:rPr>
          <w:delText xml:space="preserve">communities </w:delText>
        </w:r>
        <w:r w:rsidR="00363613" w:rsidDel="007D6DDA">
          <w:rPr>
            <w:rFonts w:ascii="Times New Roman" w:eastAsia="Times New Roman" w:hAnsi="Times New Roman" w:cs="Times New Roman"/>
            <w:sz w:val="24"/>
            <w:szCs w:val="24"/>
            <w:highlight w:val="white"/>
          </w:rPr>
          <w:delText xml:space="preserve">may </w:delText>
        </w:r>
        <w:r w:rsidR="00D8535D" w:rsidDel="007D6DDA">
          <w:rPr>
            <w:rFonts w:ascii="Times New Roman" w:eastAsia="Times New Roman" w:hAnsi="Times New Roman" w:cs="Times New Roman"/>
            <w:sz w:val="24"/>
            <w:szCs w:val="24"/>
            <w:highlight w:val="white"/>
          </w:rPr>
          <w:delText>be responding</w:delText>
        </w:r>
        <w:r w:rsidR="00363613" w:rsidDel="007D6DDA">
          <w:rPr>
            <w:rFonts w:ascii="Times New Roman" w:eastAsia="Times New Roman" w:hAnsi="Times New Roman" w:cs="Times New Roman"/>
            <w:sz w:val="24"/>
            <w:szCs w:val="24"/>
            <w:highlight w:val="white"/>
          </w:rPr>
          <w:delText xml:space="preserve"> to sewage inputs</w:delText>
        </w:r>
      </w:del>
      <w:r w:rsidR="00D8535D">
        <w:rPr>
          <w:rFonts w:ascii="Times New Roman" w:eastAsia="Times New Roman" w:hAnsi="Times New Roman" w:cs="Times New Roman"/>
          <w:sz w:val="24"/>
          <w:szCs w:val="24"/>
          <w:highlight w:val="white"/>
        </w:rPr>
        <w:t xml:space="preserve">. </w:t>
      </w:r>
      <w:commentRangeEnd w:id="35"/>
      <w:r w:rsidR="00E676C1">
        <w:rPr>
          <w:rStyle w:val="CommentReference"/>
        </w:rPr>
        <w:commentReference w:id="35"/>
      </w:r>
      <w:commentRangeStart w:id="54"/>
      <w:r w:rsidR="00D8535D">
        <w:rPr>
          <w:rFonts w:ascii="Times New Roman" w:eastAsia="Times New Roman" w:hAnsi="Times New Roman" w:cs="Times New Roman"/>
          <w:sz w:val="24"/>
          <w:szCs w:val="24"/>
          <w:highlight w:val="white"/>
        </w:rPr>
        <w:t>To</w:t>
      </w:r>
      <w:commentRangeEnd w:id="54"/>
      <w:r w:rsidR="00E676C1">
        <w:rPr>
          <w:rStyle w:val="CommentReference"/>
        </w:rPr>
        <w:commentReference w:id="54"/>
      </w:r>
      <w:r w:rsidR="00D8535D">
        <w:rPr>
          <w:rFonts w:ascii="Times New Roman" w:eastAsia="Times New Roman" w:hAnsi="Times New Roman" w:cs="Times New Roman"/>
          <w:sz w:val="24"/>
          <w:szCs w:val="24"/>
          <w:highlight w:val="white"/>
        </w:rPr>
        <w:t xml:space="preserve"> </w:t>
      </w:r>
      <w:del w:id="55" w:author="Meyer, Michael Frederick" w:date="2020-09-08T14:18:00Z">
        <w:r w:rsidR="00106752" w:rsidDel="00150A0F">
          <w:rPr>
            <w:rFonts w:ascii="Times New Roman" w:eastAsia="Times New Roman" w:hAnsi="Times New Roman" w:cs="Times New Roman"/>
            <w:sz w:val="24"/>
            <w:szCs w:val="24"/>
            <w:highlight w:val="white"/>
          </w:rPr>
          <w:delText xml:space="preserve">determine </w:delText>
        </w:r>
      </w:del>
      <w:ins w:id="56" w:author="Meyer, Michael Frederick" w:date="2020-09-08T14:18:00Z">
        <w:r w:rsidR="00150A0F">
          <w:rPr>
            <w:rFonts w:ascii="Times New Roman" w:eastAsia="Times New Roman" w:hAnsi="Times New Roman" w:cs="Times New Roman"/>
            <w:sz w:val="24"/>
            <w:szCs w:val="24"/>
            <w:highlight w:val="white"/>
          </w:rPr>
          <w:t xml:space="preserve">associate </w:t>
        </w:r>
      </w:ins>
      <w:del w:id="57" w:author="Meyer, Michael Frederick" w:date="2020-09-08T14:28:00Z">
        <w:r w:rsidR="00D8535D" w:rsidDel="007F2E5D">
          <w:rPr>
            <w:rFonts w:ascii="Times New Roman" w:eastAsia="Times New Roman" w:hAnsi="Times New Roman" w:cs="Times New Roman"/>
            <w:sz w:val="24"/>
            <w:szCs w:val="24"/>
            <w:highlight w:val="white"/>
          </w:rPr>
          <w:delText xml:space="preserve">the </w:delText>
        </w:r>
        <w:r w:rsidR="008F41D6" w:rsidDel="007F2E5D">
          <w:rPr>
            <w:rFonts w:ascii="Times New Roman" w:eastAsia="Times New Roman" w:hAnsi="Times New Roman" w:cs="Times New Roman"/>
            <w:sz w:val="24"/>
            <w:szCs w:val="24"/>
            <w:highlight w:val="white"/>
          </w:rPr>
          <w:delText>presence</w:delText>
        </w:r>
        <w:r w:rsidR="00D8535D" w:rsidDel="007F2E5D">
          <w:rPr>
            <w:rFonts w:ascii="Times New Roman" w:eastAsia="Times New Roman" w:hAnsi="Times New Roman" w:cs="Times New Roman"/>
            <w:sz w:val="24"/>
            <w:szCs w:val="24"/>
            <w:highlight w:val="white"/>
          </w:rPr>
          <w:delText xml:space="preserve"> and </w:delText>
        </w:r>
        <w:r w:rsidR="001F0393" w:rsidDel="007F2E5D">
          <w:rPr>
            <w:rFonts w:ascii="Times New Roman" w:eastAsia="Times New Roman" w:hAnsi="Times New Roman" w:cs="Times New Roman"/>
            <w:sz w:val="24"/>
            <w:szCs w:val="24"/>
            <w:highlight w:val="white"/>
          </w:rPr>
          <w:delText>magnitude</w:delText>
        </w:r>
        <w:r w:rsidR="00D8535D" w:rsidDel="007F2E5D">
          <w:rPr>
            <w:rFonts w:ascii="Times New Roman" w:eastAsia="Times New Roman" w:hAnsi="Times New Roman" w:cs="Times New Roman"/>
            <w:sz w:val="24"/>
            <w:szCs w:val="24"/>
            <w:highlight w:val="white"/>
          </w:rPr>
          <w:delText xml:space="preserve"> of </w:delText>
        </w:r>
      </w:del>
      <w:r w:rsidR="00D8535D">
        <w:rPr>
          <w:rFonts w:ascii="Times New Roman" w:eastAsia="Times New Roman" w:hAnsi="Times New Roman" w:cs="Times New Roman"/>
          <w:sz w:val="24"/>
          <w:szCs w:val="24"/>
          <w:highlight w:val="white"/>
        </w:rPr>
        <w:t>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w:t>
      </w:r>
      <w:ins w:id="58" w:author="Meyer, Michael Frederick" w:date="2020-09-08T14:18:00Z">
        <w:r w:rsidR="00150A0F">
          <w:rPr>
            <w:rFonts w:ascii="Times New Roman" w:eastAsia="Times New Roman" w:hAnsi="Times New Roman" w:cs="Times New Roman"/>
            <w:sz w:val="24"/>
            <w:szCs w:val="24"/>
            <w:highlight w:val="white"/>
          </w:rPr>
          <w:t xml:space="preserve"> with littoral ecological responses</w:t>
        </w:r>
      </w:ins>
      <w:r w:rsidR="00D8535D">
        <w:rPr>
          <w:rFonts w:ascii="Times New Roman" w:eastAsia="Times New Roman" w:hAnsi="Times New Roman" w:cs="Times New Roman"/>
          <w:sz w:val="24"/>
          <w:szCs w:val="24"/>
          <w:highlight w:val="white"/>
        </w:rPr>
        <w:t>, we surveyed</w:t>
      </w:r>
      <w:del w:id="59" w:author="Meyer, Michael Frederick" w:date="2020-09-08T14:46:00Z">
        <w:r w:rsidR="00D8535D" w:rsidDel="000D00B7">
          <w:rPr>
            <w:rFonts w:ascii="Times New Roman" w:eastAsia="Times New Roman" w:hAnsi="Times New Roman" w:cs="Times New Roman"/>
            <w:sz w:val="24"/>
            <w:szCs w:val="24"/>
            <w:highlight w:val="white"/>
          </w:rPr>
          <w:delText xml:space="preserve"> a</w:delText>
        </w:r>
      </w:del>
      <w:r w:rsidR="00D8535D">
        <w:rPr>
          <w:rFonts w:ascii="Times New Roman" w:eastAsia="Times New Roman" w:hAnsi="Times New Roman" w:cs="Times New Roman"/>
          <w:sz w:val="24"/>
          <w:szCs w:val="24"/>
          <w:highlight w:val="white"/>
        </w:rPr>
        <w:t xml:space="preserve"> 40</w:t>
      </w:r>
      <w:del w:id="60" w:author="Meyer, Michael Frederick" w:date="2020-09-08T14:56:00Z">
        <w:r w:rsidR="00D8535D" w:rsidDel="00AB40EC">
          <w:rPr>
            <w:rFonts w:ascii="Times New Roman" w:eastAsia="Times New Roman" w:hAnsi="Times New Roman" w:cs="Times New Roman"/>
            <w:sz w:val="24"/>
            <w:szCs w:val="24"/>
            <w:highlight w:val="white"/>
          </w:rPr>
          <w:delText>-</w:delText>
        </w:r>
      </w:del>
      <w:ins w:id="61" w:author="Meyer, Michael Frederick" w:date="2020-09-08T14:56:00Z">
        <w:r w:rsidR="00AB40EC">
          <w:rPr>
            <w:rFonts w:ascii="Times New Roman" w:eastAsia="Times New Roman" w:hAnsi="Times New Roman" w:cs="Times New Roman"/>
            <w:sz w:val="24"/>
            <w:szCs w:val="24"/>
            <w:highlight w:val="white"/>
          </w:rPr>
          <w:t xml:space="preserve"> </w:t>
        </w:r>
      </w:ins>
      <w:r w:rsidR="00D8535D">
        <w:rPr>
          <w:rFonts w:ascii="Times New Roman" w:eastAsia="Times New Roman" w:hAnsi="Times New Roman" w:cs="Times New Roman"/>
          <w:sz w:val="24"/>
          <w:szCs w:val="24"/>
          <w:highlight w:val="white"/>
        </w:rPr>
        <w:t xml:space="preserve">km </w:t>
      </w:r>
      <w:del w:id="62" w:author="Meyer, Michael Frederick" w:date="2020-09-08T14:46:00Z">
        <w:r w:rsidR="00D8535D" w:rsidDel="000D00B7">
          <w:rPr>
            <w:rFonts w:ascii="Times New Roman" w:eastAsia="Times New Roman" w:hAnsi="Times New Roman" w:cs="Times New Roman"/>
            <w:sz w:val="24"/>
            <w:szCs w:val="24"/>
            <w:highlight w:val="white"/>
          </w:rPr>
          <w:delText xml:space="preserve">transect </w:delText>
        </w:r>
      </w:del>
      <w:r w:rsidR="00D8535D">
        <w:rPr>
          <w:rFonts w:ascii="Times New Roman" w:eastAsia="Times New Roman" w:hAnsi="Times New Roman" w:cs="Times New Roman"/>
          <w:sz w:val="24"/>
          <w:szCs w:val="24"/>
          <w:highlight w:val="white"/>
        </w:rPr>
        <w:t xml:space="preserve">of </w:t>
      </w:r>
      <w:del w:id="63" w:author="Meyer, Michael Frederick" w:date="2020-09-08T14:57:00Z">
        <w:r w:rsidR="00D8535D" w:rsidDel="00AB40EC">
          <w:rPr>
            <w:rFonts w:ascii="Times New Roman" w:eastAsia="Times New Roman" w:hAnsi="Times New Roman" w:cs="Times New Roman"/>
            <w:sz w:val="24"/>
            <w:szCs w:val="24"/>
            <w:highlight w:val="white"/>
          </w:rPr>
          <w:delText xml:space="preserve">the </w:delText>
        </w:r>
      </w:del>
      <w:ins w:id="64" w:author="Meyer, Michael Frederick" w:date="2020-09-08T14:57:00Z">
        <w:r w:rsidR="00AB40EC">
          <w:rPr>
            <w:rFonts w:ascii="Times New Roman" w:eastAsia="Times New Roman" w:hAnsi="Times New Roman" w:cs="Times New Roman"/>
            <w:sz w:val="24"/>
            <w:szCs w:val="24"/>
            <w:highlight w:val="white"/>
          </w:rPr>
          <w:t xml:space="preserve">Baikal’s </w:t>
        </w:r>
      </w:ins>
      <w:r w:rsidR="00D8535D">
        <w:rPr>
          <w:rFonts w:ascii="Times New Roman" w:eastAsia="Times New Roman" w:hAnsi="Times New Roman" w:cs="Times New Roman"/>
          <w:sz w:val="24"/>
          <w:szCs w:val="24"/>
          <w:highlight w:val="white"/>
        </w:rPr>
        <w:t>southwestern shore for sewage indicators</w:t>
      </w:r>
      <w:ins w:id="65" w:author="Meyer, Michael Frederick" w:date="2020-09-08T14:47:00Z">
        <w:r w:rsidR="000D00B7">
          <w:rPr>
            <w:rFonts w:ascii="Times New Roman" w:eastAsia="Times New Roman" w:hAnsi="Times New Roman" w:cs="Times New Roman"/>
            <w:sz w:val="24"/>
            <w:szCs w:val="24"/>
            <w:highlight w:val="white"/>
          </w:rPr>
          <w:t xml:space="preserve"> (</w:t>
        </w:r>
      </w:ins>
      <w:del w:id="66" w:author="Meyer, Michael Frederick" w:date="2020-09-08T14:47:00Z">
        <w:r w:rsidR="00D8535D" w:rsidDel="000D00B7">
          <w:rPr>
            <w:rFonts w:ascii="Times New Roman" w:eastAsia="Times New Roman" w:hAnsi="Times New Roman" w:cs="Times New Roman"/>
            <w:sz w:val="24"/>
            <w:szCs w:val="24"/>
            <w:highlight w:val="white"/>
          </w:rPr>
          <w:delText>, including</w:delText>
        </w:r>
      </w:del>
      <w:del w:id="67" w:author="Meyer, Michael Frederick" w:date="2020-09-08T14:48:00Z">
        <w:r w:rsidR="00D8535D" w:rsidDel="000D00B7">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pharmaceuticals and personal care products (PPCPs) and microplastics</w:t>
      </w:r>
      <w:ins w:id="68" w:author="Meyer, Michael Frederick" w:date="2020-09-08T14:47:00Z">
        <w:r w:rsidR="000D00B7">
          <w:rPr>
            <w:rFonts w:ascii="Times New Roman" w:eastAsia="Times New Roman" w:hAnsi="Times New Roman" w:cs="Times New Roman"/>
            <w:sz w:val="24"/>
            <w:szCs w:val="24"/>
            <w:highlight w:val="white"/>
          </w:rPr>
          <w:t>)</w:t>
        </w:r>
      </w:ins>
      <w:ins w:id="69" w:author="Meyer, Michael Frederick" w:date="2020-09-08T14:18:00Z">
        <w:r w:rsidR="00150A0F">
          <w:rPr>
            <w:rFonts w:ascii="Times New Roman" w:eastAsia="Times New Roman" w:hAnsi="Times New Roman" w:cs="Times New Roman"/>
            <w:sz w:val="24"/>
            <w:szCs w:val="24"/>
            <w:highlight w:val="white"/>
          </w:rPr>
          <w:t xml:space="preserve"> </w:t>
        </w:r>
      </w:ins>
      <w:ins w:id="70" w:author="Meyer, Michael Frederick" w:date="2020-09-08T14:47:00Z">
        <w:r w:rsidR="000D00B7">
          <w:rPr>
            <w:rFonts w:ascii="Times New Roman" w:eastAsia="Times New Roman" w:hAnsi="Times New Roman" w:cs="Times New Roman"/>
            <w:sz w:val="24"/>
            <w:szCs w:val="24"/>
            <w:highlight w:val="white"/>
          </w:rPr>
          <w:t>as well as</w:t>
        </w:r>
      </w:ins>
      <w:ins w:id="71" w:author="Meyer, Michael Frederick" w:date="2020-09-08T14:19:00Z">
        <w:r w:rsidR="00150A0F">
          <w:rPr>
            <w:rFonts w:ascii="Times New Roman" w:eastAsia="Times New Roman" w:hAnsi="Times New Roman" w:cs="Times New Roman"/>
            <w:sz w:val="24"/>
            <w:szCs w:val="24"/>
            <w:highlight w:val="white"/>
          </w:rPr>
          <w:t xml:space="preserve"> </w:t>
        </w:r>
      </w:ins>
      <w:del w:id="72" w:author="Meyer, Michael Frederick" w:date="2020-09-08T14:18:00Z">
        <w:r w:rsidR="00D8535D" w:rsidDel="00150A0F">
          <w:rPr>
            <w:rFonts w:ascii="Times New Roman" w:eastAsia="Times New Roman" w:hAnsi="Times New Roman" w:cs="Times New Roman"/>
            <w:sz w:val="24"/>
            <w:szCs w:val="24"/>
            <w:highlight w:val="white"/>
          </w:rPr>
          <w:delText xml:space="preserve">. To examine </w:delText>
        </w:r>
        <w:r w:rsidR="00587BE1" w:rsidDel="00150A0F">
          <w:rPr>
            <w:rFonts w:ascii="Times New Roman" w:eastAsia="Times New Roman" w:hAnsi="Times New Roman" w:cs="Times New Roman"/>
            <w:sz w:val="24"/>
            <w:szCs w:val="24"/>
            <w:highlight w:val="white"/>
          </w:rPr>
          <w:delText xml:space="preserve">benthic </w:delText>
        </w:r>
        <w:r w:rsidR="00D8535D" w:rsidDel="00150A0F">
          <w:rPr>
            <w:rFonts w:ascii="Times New Roman" w:eastAsia="Times New Roman" w:hAnsi="Times New Roman" w:cs="Times New Roman"/>
            <w:sz w:val="24"/>
            <w:szCs w:val="24"/>
            <w:highlight w:val="white"/>
          </w:rPr>
          <w:delText xml:space="preserve">community responses, </w:delText>
        </w:r>
      </w:del>
      <w:r w:rsidR="00D8535D">
        <w:rPr>
          <w:rFonts w:ascii="Times New Roman" w:eastAsia="Times New Roman" w:hAnsi="Times New Roman" w:cs="Times New Roman"/>
          <w:sz w:val="24"/>
          <w:szCs w:val="24"/>
          <w:highlight w:val="white"/>
        </w:rPr>
        <w:t xml:space="preserve">periphyton and macroinvertebrate </w:t>
      </w:r>
      <w:del w:id="73" w:author="Meyer, Michael Frederick" w:date="2020-09-08T14:19:00Z">
        <w:r w:rsidR="002A02BE" w:rsidDel="00150A0F">
          <w:rPr>
            <w:rFonts w:ascii="Times New Roman" w:eastAsia="Times New Roman" w:hAnsi="Times New Roman" w:cs="Times New Roman"/>
            <w:sz w:val="24"/>
            <w:szCs w:val="24"/>
            <w:highlight w:val="white"/>
          </w:rPr>
          <w:delText xml:space="preserve">relative </w:delText>
        </w:r>
      </w:del>
      <w:r w:rsidR="00D8535D">
        <w:rPr>
          <w:rFonts w:ascii="Times New Roman" w:eastAsia="Times New Roman" w:hAnsi="Times New Roman" w:cs="Times New Roman"/>
          <w:sz w:val="24"/>
          <w:szCs w:val="24"/>
          <w:highlight w:val="white"/>
        </w:rPr>
        <w:t xml:space="preserve">abundance </w:t>
      </w:r>
      <w:del w:id="74" w:author="Meyer, Michael Frederick" w:date="2020-09-08T14:19:00Z">
        <w:r w:rsidR="00D8535D" w:rsidDel="00150A0F">
          <w:rPr>
            <w:rFonts w:ascii="Times New Roman" w:eastAsia="Times New Roman" w:hAnsi="Times New Roman" w:cs="Times New Roman"/>
            <w:sz w:val="24"/>
            <w:szCs w:val="24"/>
            <w:highlight w:val="white"/>
          </w:rPr>
          <w:delText xml:space="preserve">as well as </w:delText>
        </w:r>
        <w:r w:rsidR="00106752" w:rsidDel="00150A0F">
          <w:rPr>
            <w:rFonts w:ascii="Times New Roman" w:eastAsia="Times New Roman" w:hAnsi="Times New Roman" w:cs="Times New Roman"/>
            <w:sz w:val="24"/>
            <w:szCs w:val="24"/>
            <w:highlight w:val="white"/>
          </w:rPr>
          <w:delText>indicators of</w:delText>
        </w:r>
      </w:del>
      <w:ins w:id="75" w:author="Meyer, Michael Frederick" w:date="2020-09-08T14:19:00Z">
        <w:r w:rsidR="00150A0F">
          <w:rPr>
            <w:rFonts w:ascii="Times New Roman" w:eastAsia="Times New Roman" w:hAnsi="Times New Roman" w:cs="Times New Roman"/>
            <w:sz w:val="24"/>
            <w:szCs w:val="24"/>
            <w:highlight w:val="white"/>
          </w:rPr>
          <w:t>and</w:t>
        </w:r>
      </w:ins>
      <w:r w:rsidR="00106752">
        <w:rPr>
          <w:rFonts w:ascii="Times New Roman" w:eastAsia="Times New Roman" w:hAnsi="Times New Roman" w:cs="Times New Roman"/>
          <w:sz w:val="24"/>
          <w:szCs w:val="24"/>
          <w:highlight w:val="white"/>
        </w:rPr>
        <w:t xml:space="preserve"> food web </w:t>
      </w:r>
      <w:del w:id="76" w:author="Meyer, Michael Frederick" w:date="2020-09-08T14:19:00Z">
        <w:r w:rsidR="00106752" w:rsidDel="00150A0F">
          <w:rPr>
            <w:rFonts w:ascii="Times New Roman" w:eastAsia="Times New Roman" w:hAnsi="Times New Roman" w:cs="Times New Roman"/>
            <w:sz w:val="24"/>
            <w:szCs w:val="24"/>
            <w:highlight w:val="white"/>
          </w:rPr>
          <w:delText xml:space="preserve">structure </w:delText>
        </w:r>
      </w:del>
      <w:ins w:id="77" w:author="Meyer, Michael Frederick" w:date="2020-09-08T14:19:00Z">
        <w:r w:rsidR="00150A0F">
          <w:rPr>
            <w:rFonts w:ascii="Times New Roman" w:eastAsia="Times New Roman" w:hAnsi="Times New Roman" w:cs="Times New Roman"/>
            <w:sz w:val="24"/>
            <w:szCs w:val="24"/>
            <w:highlight w:val="white"/>
          </w:rPr>
          <w:t xml:space="preserve">data </w:t>
        </w:r>
      </w:ins>
      <w:r w:rsidR="00106752">
        <w:rPr>
          <w:rFonts w:ascii="Times New Roman" w:eastAsia="Times New Roman" w:hAnsi="Times New Roman" w:cs="Times New Roman"/>
          <w:sz w:val="24"/>
          <w:szCs w:val="24"/>
          <w:highlight w:val="white"/>
        </w:rPr>
        <w:t>(stable isotopes and fatty acid</w:t>
      </w:r>
      <w:del w:id="78" w:author="Meyer, Michael Frederick" w:date="2020-09-08T14:28:00Z">
        <w:r w:rsidR="00106752" w:rsidDel="007F2E5D">
          <w:rPr>
            <w:rFonts w:ascii="Times New Roman" w:eastAsia="Times New Roman" w:hAnsi="Times New Roman" w:cs="Times New Roman"/>
            <w:sz w:val="24"/>
            <w:szCs w:val="24"/>
            <w:highlight w:val="white"/>
          </w:rPr>
          <w:delText xml:space="preserve"> </w:delText>
        </w:r>
      </w:del>
      <w:ins w:id="79" w:author="Meyer, Michael Frederick" w:date="2020-09-08T14:28:00Z">
        <w:r w:rsidR="007F2E5D">
          <w:rPr>
            <w:rFonts w:ascii="Times New Roman" w:eastAsia="Times New Roman" w:hAnsi="Times New Roman" w:cs="Times New Roman"/>
            <w:sz w:val="24"/>
            <w:szCs w:val="24"/>
            <w:highlight w:val="white"/>
          </w:rPr>
          <w:t>s</w:t>
        </w:r>
      </w:ins>
      <w:del w:id="80" w:author="Meyer, Michael Frederick" w:date="2020-09-08T14:28:00Z">
        <w:r w:rsidR="00106752" w:rsidDel="007F2E5D">
          <w:rPr>
            <w:rFonts w:ascii="Times New Roman" w:eastAsia="Times New Roman" w:hAnsi="Times New Roman" w:cs="Times New Roman"/>
            <w:sz w:val="24"/>
            <w:szCs w:val="24"/>
            <w:highlight w:val="white"/>
          </w:rPr>
          <w:delText>composition</w:delText>
        </w:r>
      </w:del>
      <w:r w:rsidR="00106752">
        <w:rPr>
          <w:rFonts w:ascii="Times New Roman" w:eastAsia="Times New Roman" w:hAnsi="Times New Roman" w:cs="Times New Roman"/>
          <w:sz w:val="24"/>
          <w:szCs w:val="24"/>
          <w:highlight w:val="white"/>
        </w:rPr>
        <w:t>)</w:t>
      </w:r>
      <w:del w:id="81" w:author="Meyer, Michael Frederick" w:date="2020-09-08T14:19:00Z">
        <w:r w:rsidR="00D8535D" w:rsidDel="00150A0F">
          <w:rPr>
            <w:rFonts w:ascii="Times New Roman" w:eastAsia="Times New Roman" w:hAnsi="Times New Roman" w:cs="Times New Roman"/>
            <w:sz w:val="24"/>
            <w:szCs w:val="24"/>
            <w:highlight w:val="white"/>
          </w:rPr>
          <w:delText xml:space="preserve"> were assessed at each littoral site</w:delText>
        </w:r>
      </w:del>
      <w:r w:rsidR="00D8535D">
        <w:rPr>
          <w:rFonts w:ascii="Times New Roman" w:eastAsia="Times New Roman" w:hAnsi="Times New Roman" w:cs="Times New Roman"/>
          <w:sz w:val="24"/>
          <w:szCs w:val="24"/>
          <w:highlight w:val="white"/>
        </w:rPr>
        <w:t xml:space="preserve">. </w:t>
      </w:r>
      <w:del w:id="82" w:author="Meyer, Michael Frederick" w:date="2020-09-08T14:28:00Z">
        <w:r w:rsidR="00D8535D" w:rsidDel="007F2E5D">
          <w:rPr>
            <w:rFonts w:ascii="Times New Roman" w:eastAsia="Times New Roman" w:hAnsi="Times New Roman" w:cs="Times New Roman"/>
            <w:sz w:val="24"/>
            <w:szCs w:val="24"/>
            <w:highlight w:val="white"/>
          </w:rPr>
          <w:delText>At all sites</w:delText>
        </w:r>
        <w:r w:rsidR="00E479B7" w:rsidDel="007F2E5D">
          <w:rPr>
            <w:rFonts w:ascii="Times New Roman" w:eastAsia="Times New Roman" w:hAnsi="Times New Roman" w:cs="Times New Roman"/>
            <w:sz w:val="24"/>
            <w:szCs w:val="24"/>
            <w:highlight w:val="white"/>
          </w:rPr>
          <w:delText>,</w:delText>
        </w:r>
        <w:r w:rsidR="00D8535D" w:rsidDel="007F2E5D">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PPCPs</w:t>
      </w:r>
      <w:ins w:id="83" w:author="Meyer, Michael Frederick" w:date="2020-09-08T14:48:00Z">
        <w:r w:rsidR="000D00B7">
          <w:rPr>
            <w:rFonts w:ascii="Times New Roman" w:eastAsia="Times New Roman" w:hAnsi="Times New Roman" w:cs="Times New Roman"/>
            <w:sz w:val="24"/>
            <w:szCs w:val="24"/>
            <w:highlight w:val="white"/>
          </w:rPr>
          <w:t>,</w:t>
        </w:r>
      </w:ins>
      <w:r w:rsidR="00D8535D">
        <w:rPr>
          <w:rFonts w:ascii="Times New Roman" w:eastAsia="Times New Roman" w:hAnsi="Times New Roman" w:cs="Times New Roman"/>
          <w:sz w:val="24"/>
          <w:szCs w:val="24"/>
          <w:highlight w:val="white"/>
        </w:rPr>
        <w:t xml:space="preserve"> including caffeine</w:t>
      </w:r>
      <w:del w:id="84" w:author="Meyer, Michael Frederick" w:date="2020-09-08T14:29:00Z">
        <w:r w:rsidR="00D8535D" w:rsidDel="007F2E5D">
          <w:rPr>
            <w:rFonts w:ascii="Times New Roman" w:eastAsia="Times New Roman" w:hAnsi="Times New Roman" w:cs="Times New Roman"/>
            <w:sz w:val="24"/>
            <w:szCs w:val="24"/>
            <w:highlight w:val="white"/>
          </w:rPr>
          <w:delText xml:space="preserve"> (up to 60 ng/L)</w:delText>
        </w:r>
      </w:del>
      <w:r w:rsidR="00D8535D">
        <w:rPr>
          <w:rFonts w:ascii="Times New Roman" w:eastAsia="Times New Roman" w:hAnsi="Times New Roman" w:cs="Times New Roman"/>
          <w:sz w:val="24"/>
          <w:szCs w:val="24"/>
          <w:highlight w:val="white"/>
        </w:rPr>
        <w:t xml:space="preserve"> and acetaminophen</w:t>
      </w:r>
      <w:ins w:id="85" w:author="Meyer, Michael Frederick" w:date="2020-09-08T14:48:00Z">
        <w:r w:rsidR="000D00B7">
          <w:rPr>
            <w:rFonts w:ascii="Times New Roman" w:eastAsia="Times New Roman" w:hAnsi="Times New Roman" w:cs="Times New Roman"/>
            <w:sz w:val="24"/>
            <w:szCs w:val="24"/>
            <w:highlight w:val="white"/>
          </w:rPr>
          <w:t>/paracetamol,</w:t>
        </w:r>
      </w:ins>
      <w:del w:id="86" w:author="Meyer, Michael Frederick" w:date="2020-09-08T14:29:00Z">
        <w:r w:rsidR="00D8535D" w:rsidDel="007F2E5D">
          <w:rPr>
            <w:rFonts w:ascii="Times New Roman" w:eastAsia="Times New Roman" w:hAnsi="Times New Roman" w:cs="Times New Roman"/>
            <w:sz w:val="24"/>
            <w:szCs w:val="24"/>
            <w:highlight w:val="white"/>
          </w:rPr>
          <w:delText xml:space="preserve"> (up to 40 ng/L)</w:delText>
        </w:r>
      </w:del>
      <w:r w:rsidR="00D8535D">
        <w:rPr>
          <w:rFonts w:ascii="Times New Roman" w:eastAsia="Times New Roman" w:hAnsi="Times New Roman" w:cs="Times New Roman"/>
          <w:sz w:val="24"/>
          <w:szCs w:val="24"/>
          <w:highlight w:val="white"/>
        </w:rPr>
        <w:t xml:space="preserve"> were detected</w:t>
      </w:r>
      <w:del w:id="87" w:author="Meyer, Michael Frederick" w:date="2020-09-08T14:19:00Z">
        <w:r w:rsidR="00D8535D" w:rsidDel="00150A0F">
          <w:rPr>
            <w:rFonts w:ascii="Times New Roman" w:eastAsia="Times New Roman" w:hAnsi="Times New Roman" w:cs="Times New Roman"/>
            <w:sz w:val="24"/>
            <w:szCs w:val="24"/>
            <w:highlight w:val="white"/>
          </w:rPr>
          <w:delText xml:space="preserve"> in the nearshore water column</w:delText>
        </w:r>
      </w:del>
      <w:r w:rsidR="00D8535D">
        <w:rPr>
          <w:rFonts w:ascii="Times New Roman" w:eastAsia="Times New Roman" w:hAnsi="Times New Roman" w:cs="Times New Roman"/>
          <w:sz w:val="24"/>
          <w:szCs w:val="24"/>
          <w:highlight w:val="white"/>
        </w:rPr>
        <w:t>,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w:t>
      </w:r>
      <w:ins w:id="88" w:author="Meyer, Michael Frederick" w:date="2020-09-08T14:29:00Z">
        <w:r w:rsidR="007F2E5D">
          <w:rPr>
            <w:rFonts w:ascii="Times New Roman" w:eastAsia="Times New Roman" w:hAnsi="Times New Roman" w:cs="Times New Roman"/>
            <w:sz w:val="24"/>
            <w:szCs w:val="24"/>
            <w:highlight w:val="white"/>
          </w:rPr>
          <w:t xml:space="preserve">s </w:t>
        </w:r>
      </w:ins>
      <w:del w:id="89" w:author="Meyer, Michael Frederick" w:date="2020-09-08T14:29:00Z">
        <w:r w:rsidR="00D8535D" w:rsidDel="007F2E5D">
          <w:rPr>
            <w:rFonts w:ascii="Times New Roman" w:eastAsia="Times New Roman" w:hAnsi="Times New Roman" w:cs="Times New Roman"/>
            <w:sz w:val="24"/>
            <w:szCs w:val="24"/>
            <w:highlight w:val="white"/>
          </w:rPr>
          <w:delText xml:space="preserve"> compositions </w:delText>
        </w:r>
      </w:del>
      <w:r w:rsidR="00D8535D">
        <w:rPr>
          <w:rFonts w:ascii="Times New Roman" w:eastAsia="Times New Roman" w:hAnsi="Times New Roman" w:cs="Times New Roman"/>
          <w:sz w:val="24"/>
          <w:szCs w:val="24"/>
          <w:highlight w:val="white"/>
        </w:rPr>
        <w:t>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w:t>
      </w:r>
      <w:del w:id="90" w:author="Meyer, Michael Frederick" w:date="2020-09-08T14:20:00Z">
        <w:r w:rsidR="00D8535D" w:rsidDel="00150A0F">
          <w:rPr>
            <w:rFonts w:ascii="Times New Roman" w:eastAsia="Times New Roman" w:hAnsi="Times New Roman" w:cs="Times New Roman"/>
            <w:sz w:val="24"/>
            <w:szCs w:val="24"/>
            <w:highlight w:val="white"/>
          </w:rPr>
          <w:delText>consistent</w:delText>
        </w:r>
      </w:del>
      <w:ins w:id="91" w:author="Meyer, Michael Frederick" w:date="2020-09-08T14:20:00Z">
        <w:r w:rsidR="00150A0F">
          <w:rPr>
            <w:rFonts w:ascii="Times New Roman" w:eastAsia="Times New Roman" w:hAnsi="Times New Roman" w:cs="Times New Roman"/>
            <w:sz w:val="24"/>
            <w:szCs w:val="24"/>
            <w:highlight w:val="white"/>
          </w:rPr>
          <w:t>unaltered</w:t>
        </w:r>
      </w:ins>
      <w:r w:rsidR="00F536BA">
        <w:rPr>
          <w:rFonts w:ascii="Times New Roman" w:eastAsia="Times New Roman" w:hAnsi="Times New Roman" w:cs="Times New Roman"/>
          <w:sz w:val="24"/>
          <w:szCs w:val="24"/>
          <w:highlight w:val="white"/>
        </w:rPr>
        <w:t xml:space="preserve">, with amphipods potentially </w:t>
      </w:r>
      <w:del w:id="92" w:author="Meyer, Michael Frederick" w:date="2020-09-08T14:21:00Z">
        <w:r w:rsidR="00F536BA" w:rsidDel="00150A0F">
          <w:rPr>
            <w:rFonts w:ascii="Times New Roman" w:eastAsia="Times New Roman" w:hAnsi="Times New Roman" w:cs="Times New Roman"/>
            <w:sz w:val="24"/>
            <w:szCs w:val="24"/>
            <w:highlight w:val="white"/>
          </w:rPr>
          <w:delText xml:space="preserve">changing </w:delText>
        </w:r>
      </w:del>
      <w:ins w:id="93" w:author="Meyer, Michael Frederick" w:date="2020-09-08T14:21:00Z">
        <w:r w:rsidR="00150A0F">
          <w:rPr>
            <w:rFonts w:ascii="Times New Roman" w:eastAsia="Times New Roman" w:hAnsi="Times New Roman" w:cs="Times New Roman"/>
            <w:sz w:val="24"/>
            <w:szCs w:val="24"/>
            <w:highlight w:val="white"/>
          </w:rPr>
          <w:t xml:space="preserve">adjusting </w:t>
        </w:r>
      </w:ins>
      <w:r w:rsidR="00F536BA">
        <w:rPr>
          <w:rFonts w:ascii="Times New Roman" w:eastAsia="Times New Roman" w:hAnsi="Times New Roman" w:cs="Times New Roman"/>
          <w:sz w:val="24"/>
          <w:szCs w:val="24"/>
          <w:highlight w:val="white"/>
        </w:rPr>
        <w:t>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w:t>
      </w:r>
      <w:del w:id="94" w:author="Meyer, Michael Frederick" w:date="2020-09-08T14:49:00Z">
        <w:r w:rsidR="00F536BA" w:rsidDel="00AB40EC">
          <w:rPr>
            <w:rFonts w:ascii="Times New Roman" w:eastAsia="Times New Roman" w:hAnsi="Times New Roman" w:cs="Times New Roman"/>
            <w:sz w:val="24"/>
            <w:szCs w:val="24"/>
            <w:highlight w:val="white"/>
          </w:rPr>
          <w:delText>communities</w:delText>
        </w:r>
      </w:del>
      <w:ins w:id="95" w:author="Meyer, Michael Frederick" w:date="2020-09-08T14:58:00Z">
        <w:r w:rsidR="00AB40EC">
          <w:rPr>
            <w:rFonts w:ascii="Times New Roman" w:eastAsia="Times New Roman" w:hAnsi="Times New Roman" w:cs="Times New Roman"/>
            <w:sz w:val="24"/>
            <w:szCs w:val="24"/>
            <w:highlight w:val="white"/>
          </w:rPr>
          <w:t>assemblages</w:t>
        </w:r>
      </w:ins>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w:t>
      </w:r>
      <w:r w:rsidR="00BF3FFC">
        <w:rPr>
          <w:rFonts w:ascii="Times New Roman" w:eastAsia="Times New Roman" w:hAnsi="Times New Roman" w:cs="Times New Roman"/>
          <w:sz w:val="24"/>
          <w:szCs w:val="24"/>
          <w:highlight w:val="white"/>
        </w:rPr>
        <w:t xml:space="preserve">that </w:t>
      </w:r>
      <w:ins w:id="96" w:author="Meyer, Michael Frederick" w:date="2020-09-08T14:50:00Z">
        <w:r w:rsidR="00AB40EC">
          <w:rPr>
            <w:rFonts w:ascii="Times New Roman" w:eastAsia="Times New Roman" w:hAnsi="Times New Roman" w:cs="Times New Roman"/>
            <w:sz w:val="24"/>
            <w:szCs w:val="24"/>
            <w:highlight w:val="white"/>
          </w:rPr>
          <w:t xml:space="preserve">discrete </w:t>
        </w:r>
      </w:ins>
      <w:r w:rsidR="002249CB">
        <w:rPr>
          <w:rFonts w:ascii="Times New Roman" w:eastAsia="Times New Roman" w:hAnsi="Times New Roman" w:cs="Times New Roman"/>
          <w:sz w:val="24"/>
          <w:szCs w:val="24"/>
          <w:highlight w:val="white"/>
        </w:rPr>
        <w:t xml:space="preserve">population hot spots can </w:t>
      </w:r>
      <w:del w:id="97" w:author="Meyer, Michael Frederick" w:date="2020-09-08T14:58:00Z">
        <w:r w:rsidR="002249CB" w:rsidDel="00AB40EC">
          <w:rPr>
            <w:rFonts w:ascii="Times New Roman" w:eastAsia="Times New Roman" w:hAnsi="Times New Roman" w:cs="Times New Roman"/>
            <w:sz w:val="24"/>
            <w:szCs w:val="24"/>
            <w:highlight w:val="white"/>
          </w:rPr>
          <w:delText>lead to</w:delText>
        </w:r>
      </w:del>
      <w:ins w:id="98" w:author="Meyer, Michael Frederick" w:date="2020-09-08T14:58:00Z">
        <w:r w:rsidR="00AB40EC">
          <w:rPr>
            <w:rFonts w:ascii="Times New Roman" w:eastAsia="Times New Roman" w:hAnsi="Times New Roman" w:cs="Times New Roman"/>
            <w:sz w:val="24"/>
            <w:szCs w:val="24"/>
            <w:highlight w:val="white"/>
          </w:rPr>
          <w:t>form</w:t>
        </w:r>
      </w:ins>
      <w:r w:rsidR="002249CB">
        <w:rPr>
          <w:rFonts w:ascii="Times New Roman" w:eastAsia="Times New Roman" w:hAnsi="Times New Roman" w:cs="Times New Roman"/>
          <w:sz w:val="24"/>
          <w:szCs w:val="24"/>
          <w:highlight w:val="white"/>
        </w:rPr>
        <w:t xml:space="preserve"> </w:t>
      </w:r>
      <w:ins w:id="99" w:author="Meyer, Michael Frederick" w:date="2020-09-08T14:49:00Z">
        <w:r w:rsidR="00AB40EC">
          <w:rPr>
            <w:rFonts w:ascii="Times New Roman" w:eastAsia="Times New Roman" w:hAnsi="Times New Roman" w:cs="Times New Roman"/>
            <w:sz w:val="24"/>
            <w:szCs w:val="24"/>
            <w:highlight w:val="white"/>
          </w:rPr>
          <w:t xml:space="preserve">pollution </w:t>
        </w:r>
      </w:ins>
      <w:r w:rsidR="002249CB">
        <w:rPr>
          <w:rFonts w:ascii="Times New Roman" w:eastAsia="Times New Roman" w:hAnsi="Times New Roman" w:cs="Times New Roman"/>
          <w:sz w:val="24"/>
          <w:szCs w:val="24"/>
          <w:highlight w:val="white"/>
        </w:rPr>
        <w:t>gradients</w:t>
      </w:r>
      <w:del w:id="100" w:author="Meyer, Michael Frederick" w:date="2020-09-08T14:50:00Z">
        <w:r w:rsidR="002249CB" w:rsidDel="00AB40EC">
          <w:rPr>
            <w:rFonts w:ascii="Times New Roman" w:eastAsia="Times New Roman" w:hAnsi="Times New Roman" w:cs="Times New Roman"/>
            <w:sz w:val="24"/>
            <w:szCs w:val="24"/>
            <w:highlight w:val="white"/>
          </w:rPr>
          <w:delText xml:space="preserve"> of human disturbance</w:delText>
        </w:r>
      </w:del>
      <w:r w:rsidR="002249CB">
        <w:rPr>
          <w:rFonts w:ascii="Times New Roman" w:eastAsia="Times New Roman" w:hAnsi="Times New Roman" w:cs="Times New Roman"/>
          <w:sz w:val="24"/>
          <w:szCs w:val="24"/>
          <w:highlight w:val="white"/>
        </w:rPr>
        <w:t>,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w:t>
      </w:r>
      <w:del w:id="101" w:author="Meyer, Michael Frederick" w:date="2020-09-08T14:59:00Z">
        <w:r w:rsidR="00D8535D" w:rsidDel="001C179C">
          <w:rPr>
            <w:rFonts w:ascii="Times New Roman" w:eastAsia="Times New Roman" w:hAnsi="Times New Roman" w:cs="Times New Roman"/>
            <w:sz w:val="24"/>
            <w:szCs w:val="24"/>
            <w:highlight w:val="white"/>
          </w:rPr>
          <w:delText xml:space="preserve">Lake </w:delText>
        </w:r>
      </w:del>
      <w:r w:rsidR="00D8535D">
        <w:rPr>
          <w:rFonts w:ascii="Times New Roman" w:eastAsia="Times New Roman" w:hAnsi="Times New Roman" w:cs="Times New Roman"/>
          <w:sz w:val="24"/>
          <w:szCs w:val="24"/>
          <w:highlight w:val="white"/>
        </w:rPr>
        <w:t>Baikal</w:t>
      </w:r>
      <w:ins w:id="102" w:author="Meyer, Michael Frederick" w:date="2020-09-08T14:53:00Z">
        <w:r w:rsidR="00AB40EC">
          <w:rPr>
            <w:rFonts w:ascii="Times New Roman" w:eastAsia="Times New Roman" w:hAnsi="Times New Roman" w:cs="Times New Roman"/>
            <w:sz w:val="24"/>
            <w:szCs w:val="24"/>
            <w:highlight w:val="white"/>
          </w:rPr>
          <w:t xml:space="preserve"> and lakes globally</w:t>
        </w:r>
      </w:ins>
      <w:r w:rsidR="00D8535D">
        <w:rPr>
          <w:rFonts w:ascii="Times New Roman" w:eastAsia="Times New Roman" w:hAnsi="Times New Roman" w:cs="Times New Roman"/>
          <w:sz w:val="24"/>
          <w:szCs w:val="24"/>
          <w:highlight w:val="white"/>
        </w:rPr>
        <w:t xml:space="preserve">, these results </w:t>
      </w:r>
      <w:ins w:id="103" w:author="Meyer, Michael Frederick" w:date="2020-09-08T14:59:00Z">
        <w:r w:rsidR="001C179C">
          <w:rPr>
            <w:rFonts w:ascii="Times New Roman" w:eastAsia="Times New Roman" w:hAnsi="Times New Roman" w:cs="Times New Roman"/>
            <w:sz w:val="24"/>
            <w:szCs w:val="24"/>
            <w:highlight w:val="white"/>
          </w:rPr>
          <w:t xml:space="preserve">are </w:t>
        </w:r>
      </w:ins>
      <w:r w:rsidR="009640D8">
        <w:rPr>
          <w:rFonts w:ascii="Times New Roman" w:eastAsia="Times New Roman" w:hAnsi="Times New Roman" w:cs="Times New Roman"/>
          <w:sz w:val="24"/>
          <w:szCs w:val="24"/>
          <w:highlight w:val="white"/>
        </w:rPr>
        <w:t>timely</w:t>
      </w:r>
      <w:ins w:id="104" w:author="Meyer, Michael Frederick" w:date="2020-09-08T14:59:00Z">
        <w:r w:rsidR="001C179C">
          <w:rPr>
            <w:rFonts w:ascii="Times New Roman" w:eastAsia="Times New Roman" w:hAnsi="Times New Roman" w:cs="Times New Roman"/>
            <w:sz w:val="24"/>
            <w:szCs w:val="24"/>
            <w:highlight w:val="white"/>
          </w:rPr>
          <w:t xml:space="preserve"> and </w:t>
        </w:r>
      </w:ins>
      <w:ins w:id="105" w:author="Meyer, Michael Frederick" w:date="2020-09-08T14:53:00Z">
        <w:r w:rsidR="00AB40EC">
          <w:rPr>
            <w:rFonts w:ascii="Times New Roman" w:eastAsia="Times New Roman" w:hAnsi="Times New Roman" w:cs="Times New Roman"/>
            <w:sz w:val="24"/>
            <w:szCs w:val="24"/>
            <w:highlight w:val="white"/>
          </w:rPr>
          <w:t>can inform monitoring</w:t>
        </w:r>
      </w:ins>
      <w:del w:id="106" w:author="Meyer, Michael Frederick" w:date="2020-09-08T14:53:00Z">
        <w:r w:rsidR="00D8535D" w:rsidDel="00AB40EC">
          <w:rPr>
            <w:rFonts w:ascii="Times New Roman" w:eastAsia="Times New Roman" w:hAnsi="Times New Roman" w:cs="Times New Roman"/>
            <w:sz w:val="24"/>
            <w:szCs w:val="24"/>
            <w:highlight w:val="white"/>
          </w:rPr>
          <w:delText>are timely</w:delText>
        </w:r>
      </w:del>
      <w:r w:rsidR="00D8535D">
        <w:rPr>
          <w:rFonts w:ascii="Times New Roman" w:eastAsia="Times New Roman" w:hAnsi="Times New Roman" w:cs="Times New Roman"/>
          <w:sz w:val="24"/>
          <w:szCs w:val="24"/>
          <w:highlight w:val="white"/>
        </w:rPr>
        <w:t xml:space="preserve">, </w:t>
      </w:r>
      <w:del w:id="107" w:author="Meyer, Michael Frederick" w:date="2020-09-08T14:53:00Z">
        <w:r w:rsidR="006D5521" w:rsidDel="00AB40EC">
          <w:rPr>
            <w:rFonts w:ascii="Times New Roman" w:eastAsia="Times New Roman" w:hAnsi="Times New Roman" w:cs="Times New Roman"/>
            <w:sz w:val="24"/>
            <w:szCs w:val="24"/>
            <w:highlight w:val="white"/>
          </w:rPr>
          <w:delText xml:space="preserve">especially </w:delText>
        </w:r>
      </w:del>
      <w:r w:rsidR="00D8535D">
        <w:rPr>
          <w:rFonts w:ascii="Times New Roman" w:eastAsia="Times New Roman" w:hAnsi="Times New Roman" w:cs="Times New Roman"/>
          <w:sz w:val="24"/>
          <w:szCs w:val="24"/>
          <w:highlight w:val="white"/>
        </w:rPr>
        <w:t xml:space="preserve">considering </w:t>
      </w:r>
      <w:ins w:id="108" w:author="Meyer, Michael Frederick" w:date="2020-09-08T14:22:00Z">
        <w:r w:rsidR="00150A0F">
          <w:rPr>
            <w:rFonts w:ascii="Times New Roman" w:eastAsia="Times New Roman" w:hAnsi="Times New Roman" w:cs="Times New Roman"/>
            <w:sz w:val="24"/>
            <w:szCs w:val="24"/>
            <w:highlight w:val="white"/>
          </w:rPr>
          <w:t xml:space="preserve">how </w:t>
        </w:r>
      </w:ins>
      <w:del w:id="109" w:author="Meyer, Michael Frederick" w:date="2020-09-08T14:53:00Z">
        <w:r w:rsidR="00D8535D" w:rsidDel="00AB40EC">
          <w:rPr>
            <w:rFonts w:ascii="Times New Roman" w:eastAsia="Times New Roman" w:hAnsi="Times New Roman" w:cs="Times New Roman"/>
            <w:sz w:val="24"/>
            <w:szCs w:val="24"/>
            <w:highlight w:val="white"/>
          </w:rPr>
          <w:delText xml:space="preserve">growing </w:delText>
        </w:r>
      </w:del>
      <w:r w:rsidR="00D8535D">
        <w:rPr>
          <w:rFonts w:ascii="Times New Roman" w:eastAsia="Times New Roman" w:hAnsi="Times New Roman" w:cs="Times New Roman"/>
          <w:sz w:val="24"/>
          <w:szCs w:val="24"/>
          <w:highlight w:val="white"/>
        </w:rPr>
        <w:t>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w:t>
      </w:r>
      <w:ins w:id="110" w:author="Meyer, Michael Frederick" w:date="2020-09-08T14:54:00Z">
        <w:r w:rsidR="00AB40EC">
          <w:rPr>
            <w:rFonts w:ascii="Times New Roman" w:eastAsia="Times New Roman" w:hAnsi="Times New Roman" w:cs="Times New Roman"/>
            <w:sz w:val="24"/>
            <w:szCs w:val="24"/>
            <w:highlight w:val="white"/>
          </w:rPr>
          <w:t xml:space="preserve"> at Baikal</w:t>
        </w:r>
      </w:ins>
      <w:r w:rsidR="00D8535D">
        <w:rPr>
          <w:rFonts w:ascii="Times New Roman" w:eastAsia="Times New Roman" w:hAnsi="Times New Roman" w:cs="Times New Roman"/>
          <w:sz w:val="24"/>
          <w:szCs w:val="24"/>
          <w:highlight w:val="white"/>
        </w:rPr>
        <w:t xml:space="preserve">) </w:t>
      </w:r>
      <w:r w:rsidR="002249CB">
        <w:rPr>
          <w:rFonts w:ascii="Times New Roman" w:eastAsia="Times New Roman" w:hAnsi="Times New Roman" w:cs="Times New Roman"/>
          <w:sz w:val="24"/>
          <w:szCs w:val="24"/>
          <w:highlight w:val="white"/>
        </w:rPr>
        <w:t xml:space="preserve">may heighten risk for </w:t>
      </w:r>
      <w:del w:id="111" w:author="Meyer, Michael Frederick" w:date="2020-09-08T14:54:00Z">
        <w:r w:rsidR="002249CB" w:rsidDel="00AB40EC">
          <w:rPr>
            <w:rFonts w:ascii="Times New Roman" w:eastAsia="Times New Roman" w:hAnsi="Times New Roman" w:cs="Times New Roman"/>
            <w:sz w:val="24"/>
            <w:szCs w:val="24"/>
            <w:highlight w:val="white"/>
          </w:rPr>
          <w:delText xml:space="preserve">future </w:delText>
        </w:r>
      </w:del>
      <w:r w:rsidR="002249CB">
        <w:rPr>
          <w:rFonts w:ascii="Times New Roman" w:eastAsia="Times New Roman" w:hAnsi="Times New Roman" w:cs="Times New Roman"/>
          <w:sz w:val="24"/>
          <w:szCs w:val="24"/>
          <w:highlight w:val="white"/>
        </w:rPr>
        <w:t>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5CBC0FB3"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112" w:author="Meyer, Michael Frederick" w:date="2020-08-27T15:14:00Z">
        <w:r w:rsidDel="00104280">
          <w:rPr>
            <w:rFonts w:ascii="Times New Roman" w:eastAsia="Times New Roman" w:hAnsi="Times New Roman" w:cs="Times New Roman"/>
            <w:sz w:val="24"/>
            <w:szCs w:val="24"/>
          </w:rPr>
          <w:delText xml:space="preserve">Nutrients </w:delText>
        </w:r>
      </w:del>
      <w:ins w:id="113" w:author="Meyer, Michael Frederick" w:date="2020-08-27T15:14:00Z">
        <w:r w:rsidR="00104280">
          <w:rPr>
            <w:rFonts w:ascii="Times New Roman" w:eastAsia="Times New Roman" w:hAnsi="Times New Roman" w:cs="Times New Roman"/>
            <w:sz w:val="24"/>
            <w:szCs w:val="24"/>
          </w:rPr>
          <w:t xml:space="preserve">Nitrogen and phosphorus </w:t>
        </w:r>
      </w:ins>
      <w:commentRangeStart w:id="114"/>
      <w:commentRangeStart w:id="115"/>
      <w:r>
        <w:rPr>
          <w:rFonts w:ascii="Times New Roman" w:eastAsia="Times New Roman" w:hAnsi="Times New Roman" w:cs="Times New Roman"/>
          <w:sz w:val="24"/>
          <w:szCs w:val="24"/>
        </w:rPr>
        <w:t>are</w:t>
      </w:r>
      <w:commentRangeEnd w:id="114"/>
      <w:r w:rsidR="004C1CF1">
        <w:rPr>
          <w:rStyle w:val="CommentReference"/>
        </w:rPr>
        <w:commentReference w:id="114"/>
      </w:r>
      <w:commentRangeEnd w:id="115"/>
      <w:r w:rsidR="009640D8">
        <w:rPr>
          <w:rStyle w:val="CommentReference"/>
        </w:rPr>
        <w:commentReference w:id="115"/>
      </w:r>
      <w:r>
        <w:rPr>
          <w:rFonts w:ascii="Times New Roman" w:eastAsia="Times New Roman" w:hAnsi="Times New Roman" w:cs="Times New Roman"/>
          <w:sz w:val="24"/>
          <w:szCs w:val="24"/>
        </w:rPr>
        <w:t xml:space="preserve"> among the primary pollutants in </w:t>
      </w:r>
      <w:r w:rsidR="009640D8">
        <w:rPr>
          <w:rFonts w:ascii="Times New Roman" w:eastAsia="Times New Roman" w:hAnsi="Times New Roman" w:cs="Times New Roman"/>
          <w:sz w:val="24"/>
          <w:szCs w:val="24"/>
        </w:rPr>
        <w:t>wastewater</w:t>
      </w:r>
      <w:r>
        <w:rPr>
          <w:rFonts w:ascii="Times New Roman" w:eastAsia="Times New Roman" w:hAnsi="Times New Roman" w:cs="Times New Roman"/>
          <w:sz w:val="24"/>
          <w:szCs w:val="24"/>
        </w:rPr>
        <w:t xml:space="preserve"> </w:t>
      </w:r>
      <w:r w:rsidR="009640D8">
        <w:rPr>
          <w:rFonts w:ascii="Times New Roman" w:eastAsia="Times New Roman" w:hAnsi="Times New Roman" w:cs="Times New Roman"/>
          <w:sz w:val="24"/>
          <w:szCs w:val="24"/>
        </w:rPr>
        <w:t xml:space="preserve">and its associated </w:t>
      </w:r>
      <w:r>
        <w:rPr>
          <w:rFonts w:ascii="Times New Roman" w:eastAsia="Times New Roman" w:hAnsi="Times New Roman" w:cs="Times New Roman"/>
          <w:sz w:val="24"/>
          <w:szCs w:val="24"/>
        </w:rPr>
        <w:t xml:space="preserve">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sewage, nutrient inputs can originate from disparate anthropogenic and environmental </w:t>
      </w:r>
      <w:r w:rsidR="00BF3FFC">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w:t>
      </w:r>
      <w:commentRangeStart w:id="116"/>
      <w:r>
        <w:rPr>
          <w:rFonts w:ascii="Times New Roman" w:eastAsia="Times New Roman" w:hAnsi="Times New Roman" w:cs="Times New Roman"/>
          <w:sz w:val="24"/>
          <w:szCs w:val="24"/>
        </w:rPr>
        <w:t xml:space="preserve">Regardless of the nutrients’ source, biological </w:t>
      </w:r>
      <w:ins w:id="117" w:author="Meyer, Michael Frederick" w:date="2020-08-27T15:06:00Z">
        <w:r w:rsidR="0086504F">
          <w:rPr>
            <w:rFonts w:ascii="Times New Roman" w:eastAsia="Times New Roman" w:hAnsi="Times New Roman" w:cs="Times New Roman"/>
            <w:sz w:val="24"/>
            <w:szCs w:val="24"/>
          </w:rPr>
          <w:t xml:space="preserve">processes </w:t>
        </w:r>
      </w:ins>
      <w:del w:id="118" w:author="Meyer, Michael Frederick" w:date="2020-08-27T15:06:00Z">
        <w:r w:rsidDel="0086504F">
          <w:rPr>
            <w:rFonts w:ascii="Times New Roman" w:eastAsia="Times New Roman" w:hAnsi="Times New Roman" w:cs="Times New Roman"/>
            <w:sz w:val="24"/>
            <w:szCs w:val="24"/>
          </w:rPr>
          <w:delText xml:space="preserve">responses to even slight nutrient increases </w:delText>
        </w:r>
      </w:del>
      <w:r>
        <w:rPr>
          <w:rFonts w:ascii="Times New Roman" w:eastAsia="Times New Roman" w:hAnsi="Times New Roman" w:cs="Times New Roman"/>
          <w:sz w:val="24"/>
          <w:szCs w:val="24"/>
        </w:rPr>
        <w:t xml:space="preserve">can further confound sewage </w:t>
      </w:r>
      <w:del w:id="119" w:author="Meyer, Michael Frederick" w:date="2020-09-04T15:35:00Z">
        <w:r w:rsidDel="00511B81">
          <w:rPr>
            <w:rFonts w:ascii="Times New Roman" w:eastAsia="Times New Roman" w:hAnsi="Times New Roman" w:cs="Times New Roman"/>
            <w:sz w:val="24"/>
            <w:szCs w:val="24"/>
          </w:rPr>
          <w:delText>signals</w:delText>
        </w:r>
      </w:del>
      <w:ins w:id="120" w:author="Meyer, Michael Frederick" w:date="2020-09-04T15:35:00Z">
        <w:r w:rsidR="00511B81">
          <w:rPr>
            <w:rFonts w:ascii="Times New Roman" w:eastAsia="Times New Roman" w:hAnsi="Times New Roman" w:cs="Times New Roman"/>
            <w:sz w:val="24"/>
            <w:szCs w:val="24"/>
          </w:rPr>
          <w:t>detection</w:t>
        </w:r>
      </w:ins>
      <w:r>
        <w:rPr>
          <w:rFonts w:ascii="Times New Roman" w:eastAsia="Times New Roman" w:hAnsi="Times New Roman" w:cs="Times New Roman"/>
          <w:sz w:val="24"/>
          <w:szCs w:val="24"/>
        </w:rPr>
        <w:t>. Benthic primary producers</w:t>
      </w:r>
      <w:del w:id="121" w:author="Meyer, Michael Frederick" w:date="2020-08-27T15:11:00Z">
        <w:r w:rsidDel="00104280">
          <w:rPr>
            <w:rFonts w:ascii="Times New Roman" w:eastAsia="Times New Roman" w:hAnsi="Times New Roman" w:cs="Times New Roman"/>
            <w:sz w:val="24"/>
            <w:szCs w:val="24"/>
          </w:rPr>
          <w:delText xml:space="preserve"> in nearshore water</w:delText>
        </w:r>
      </w:del>
      <w:r>
        <w:rPr>
          <w:rFonts w:ascii="Times New Roman" w:eastAsia="Times New Roman" w:hAnsi="Times New Roman" w:cs="Times New Roman"/>
          <w:sz w:val="24"/>
          <w:szCs w:val="24"/>
        </w:rPr>
        <w:t xml:space="preserve">, especially those in oligotrophic </w:t>
      </w:r>
      <w:ins w:id="122" w:author="Meyer, Michael Frederick" w:date="2020-08-27T15:11:00Z">
        <w:r w:rsidR="00104280">
          <w:rPr>
            <w:rFonts w:ascii="Times New Roman" w:eastAsia="Times New Roman" w:hAnsi="Times New Roman" w:cs="Times New Roman"/>
            <w:sz w:val="24"/>
            <w:szCs w:val="24"/>
          </w:rPr>
          <w:t>system</w:t>
        </w:r>
      </w:ins>
      <w:del w:id="123" w:author="Meyer, Michael Frederick" w:date="2020-08-27T15:11:00Z">
        <w:r w:rsidDel="00104280">
          <w:rPr>
            <w:rFonts w:ascii="Times New Roman" w:eastAsia="Times New Roman" w:hAnsi="Times New Roman" w:cs="Times New Roman"/>
            <w:sz w:val="24"/>
            <w:szCs w:val="24"/>
          </w:rPr>
          <w:delText>lake</w:delText>
        </w:r>
      </w:del>
      <w:r>
        <w:rPr>
          <w:rFonts w:ascii="Times New Roman" w:eastAsia="Times New Roman" w:hAnsi="Times New Roman" w:cs="Times New Roman"/>
          <w:sz w:val="24"/>
          <w:szCs w:val="24"/>
        </w:rPr>
        <w:t xml:space="preserve">s, can assimilate nutrients quickly from the water column (e.g., hours), such that </w:t>
      </w:r>
      <w:del w:id="124" w:author="Meyer, Michael Frederick" w:date="2020-08-27T15:14:00Z">
        <w:r w:rsidDel="00104280">
          <w:rPr>
            <w:rFonts w:ascii="Times New Roman" w:eastAsia="Times New Roman" w:hAnsi="Times New Roman" w:cs="Times New Roman"/>
            <w:sz w:val="24"/>
            <w:szCs w:val="24"/>
          </w:rPr>
          <w:delText>deviation in typical water</w:delText>
        </w:r>
      </w:del>
      <w:ins w:id="125" w:author="Meyer, Michael Frederick" w:date="2020-08-27T15:14:00Z">
        <w:r w:rsidR="00104280">
          <w:rPr>
            <w:rFonts w:ascii="Times New Roman" w:eastAsia="Times New Roman" w:hAnsi="Times New Roman" w:cs="Times New Roman"/>
            <w:sz w:val="24"/>
            <w:szCs w:val="24"/>
          </w:rPr>
          <w:t>elevated nutrient</w:t>
        </w:r>
      </w:ins>
      <w:r>
        <w:rPr>
          <w:rFonts w:ascii="Times New Roman" w:eastAsia="Times New Roman" w:hAnsi="Times New Roman" w:cs="Times New Roman"/>
          <w:sz w:val="24"/>
          <w:szCs w:val="24"/>
        </w:rPr>
        <w:t xml:space="preserve">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commentRangeStart w:id="126"/>
      <w:commentRangeStart w:id="127"/>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commentRangeEnd w:id="126"/>
      <w:r w:rsidR="004C1CF1">
        <w:rPr>
          <w:rStyle w:val="CommentReference"/>
        </w:rPr>
        <w:commentReference w:id="126"/>
      </w:r>
      <w:commentRangeEnd w:id="127"/>
      <w:r w:rsidR="001C179C">
        <w:rPr>
          <w:rStyle w:val="CommentReference"/>
        </w:rPr>
        <w:commentReference w:id="127"/>
      </w:r>
      <w:r>
        <w:rPr>
          <w:rFonts w:ascii="Times New Roman" w:eastAsia="Times New Roman" w:hAnsi="Times New Roman" w:cs="Times New Roman"/>
          <w:sz w:val="24"/>
          <w:szCs w:val="24"/>
        </w:rPr>
        <w:t xml:space="preserve">. </w:t>
      </w:r>
      <w:commentRangeEnd w:id="116"/>
      <w:r w:rsidR="008B2526">
        <w:rPr>
          <w:rStyle w:val="CommentReference"/>
        </w:rPr>
        <w:commentReference w:id="116"/>
      </w:r>
    </w:p>
    <w:p w14:paraId="2B79569B" w14:textId="77777777" w:rsidR="00FC3707" w:rsidRDefault="00FC3707" w:rsidP="00150E6F">
      <w:pPr>
        <w:rPr>
          <w:rFonts w:ascii="Times New Roman" w:eastAsia="Times New Roman" w:hAnsi="Times New Roman" w:cs="Times New Roman"/>
          <w:sz w:val="24"/>
          <w:szCs w:val="24"/>
        </w:rPr>
      </w:pPr>
    </w:p>
    <w:p w14:paraId="1E62AB8F" w14:textId="5277C28D"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del w:id="128" w:author="Meyer, Michael Frederick" w:date="2020-08-27T15:17:00Z">
        <w:r w:rsidR="009A6AFC" w:rsidDel="00104280">
          <w:rPr>
            <w:rFonts w:ascii="Times New Roman" w:eastAsia="Times New Roman" w:hAnsi="Times New Roman" w:cs="Times New Roman"/>
            <w:sz w:val="24"/>
            <w:szCs w:val="24"/>
          </w:rPr>
          <w:delText xml:space="preserve">pollutants </w:delText>
        </w:r>
      </w:del>
      <w:ins w:id="129" w:author="Meyer, Michael Frederick" w:date="2020-08-27T15:18:00Z">
        <w:r w:rsidR="006D3918">
          <w:rPr>
            <w:rFonts w:ascii="Times New Roman" w:eastAsia="Times New Roman" w:hAnsi="Times New Roman" w:cs="Times New Roman"/>
            <w:sz w:val="24"/>
            <w:szCs w:val="24"/>
          </w:rPr>
          <w:t xml:space="preserve">indicators </w:t>
        </w:r>
      </w:ins>
      <w:r w:rsidR="009A6AFC">
        <w:rPr>
          <w:rFonts w:ascii="Times New Roman" w:eastAsia="Times New Roman" w:hAnsi="Times New Roman" w:cs="Times New Roman"/>
          <w:sz w:val="24"/>
          <w:szCs w:val="24"/>
        </w:rPr>
        <w:t xml:space="preserve">consistently associated with human activity, such as </w:t>
      </w:r>
      <w:bookmarkStart w:id="130" w:name="_Hlk43307809"/>
      <w:commentRangeStart w:id="131"/>
      <w:commentRangeStart w:id="132"/>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130"/>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commentRangeEnd w:id="131"/>
      <w:r w:rsidR="008B2526">
        <w:rPr>
          <w:rStyle w:val="CommentReference"/>
        </w:rPr>
        <w:commentReference w:id="131"/>
      </w:r>
      <w:commentRangeEnd w:id="132"/>
      <w:r w:rsidR="0087487F">
        <w:rPr>
          <w:rStyle w:val="CommentReference"/>
        </w:rPr>
        <w:commentReference w:id="132"/>
      </w:r>
      <w:r w:rsidR="00EE5D2F">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UmfWgCgx","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rPrChange w:id="133" w:author="Meyer, Michael Frederick" w:date="2020-09-04T16:04:00Z">
            <w:rPr/>
          </w:rPrChange>
        </w:rPr>
        <w:t xml:space="preserve">(Costanzo et al. 2001; </w:t>
      </w:r>
      <w:r w:rsidR="00C55568" w:rsidRPr="00C55568">
        <w:rPr>
          <w:rFonts w:ascii="Times New Roman" w:hAnsi="Times New Roman" w:cs="Times New Roman"/>
          <w:sz w:val="24"/>
          <w:rPrChange w:id="134" w:author="Meyer, Michael Frederick" w:date="2020-09-04T16:04:00Z">
            <w:rPr/>
          </w:rPrChange>
        </w:rPr>
        <w:lastRenderedPageBreak/>
        <w:t>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w:t>
      </w:r>
      <w:commentRangeStart w:id="135"/>
      <w:r w:rsidR="006E42C8">
        <w:rPr>
          <w:rFonts w:ascii="Times New Roman" w:eastAsia="Times New Roman" w:hAnsi="Times New Roman" w:cs="Times New Roman"/>
          <w:sz w:val="24"/>
          <w:szCs w:val="24"/>
        </w:rPr>
        <w:t xml:space="preserve">to </w:t>
      </w:r>
      <w:ins w:id="136" w:author="Meyer, Michael Frederick" w:date="2020-08-27T15:19:00Z">
        <w:r w:rsidR="006D3918">
          <w:rPr>
            <w:rFonts w:ascii="Times New Roman" w:eastAsia="Times New Roman" w:hAnsi="Times New Roman" w:cs="Times New Roman"/>
            <w:sz w:val="24"/>
            <w:szCs w:val="24"/>
          </w:rPr>
          <w:t xml:space="preserve">colloidal </w:t>
        </w:r>
      </w:ins>
      <w:r w:rsidR="006E42C8">
        <w:rPr>
          <w:rFonts w:ascii="Times New Roman" w:eastAsia="Times New Roman" w:hAnsi="Times New Roman" w:cs="Times New Roman"/>
          <w:sz w:val="24"/>
          <w:szCs w:val="24"/>
        </w:rPr>
        <w:t xml:space="preserve">pore </w:t>
      </w:r>
      <w:commentRangeEnd w:id="135"/>
      <w:r w:rsidR="0087487F">
        <w:rPr>
          <w:rStyle w:val="CommentReference"/>
        </w:rPr>
        <w:commentReference w:id="135"/>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typically </w:t>
      </w:r>
      <w:del w:id="137" w:author="Meyer, Michael Frederick" w:date="2020-08-27T15:20:00Z">
        <w:r w:rsidDel="006D3918">
          <w:rPr>
            <w:rFonts w:ascii="Times New Roman" w:eastAsia="Times New Roman" w:hAnsi="Times New Roman" w:cs="Times New Roman"/>
            <w:sz w:val="24"/>
            <w:szCs w:val="24"/>
          </w:rPr>
          <w:delText xml:space="preserve">very </w:delText>
        </w:r>
      </w:del>
      <w:r>
        <w:rPr>
          <w:rFonts w:ascii="Times New Roman" w:eastAsia="Times New Roman" w:hAnsi="Times New Roman" w:cs="Times New Roman"/>
          <w:sz w:val="24"/>
          <w:szCs w:val="24"/>
        </w:rPr>
        <w:t xml:space="preserve">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w:t>
      </w:r>
      <w:commentRangeStart w:id="138"/>
      <w:commentRangeStart w:id="139"/>
      <w:r w:rsidR="00E86FF8">
        <w:rPr>
          <w:rFonts w:ascii="Times New Roman" w:eastAsia="Times New Roman" w:hAnsi="Times New Roman" w:cs="Times New Roman"/>
          <w:sz w:val="24"/>
          <w:szCs w:val="24"/>
        </w:rPr>
        <w:t>ecosystem</w:t>
      </w:r>
      <w:commentRangeEnd w:id="138"/>
      <w:r w:rsidR="004C1CF1">
        <w:rPr>
          <w:rStyle w:val="CommentReference"/>
        </w:rPr>
        <w:commentReference w:id="138"/>
      </w:r>
      <w:commentRangeEnd w:id="139"/>
      <w:r w:rsidR="00511B81">
        <w:rPr>
          <w:rStyle w:val="CommentReference"/>
        </w:rPr>
        <w:commentReference w:id="139"/>
      </w:r>
      <w:r w:rsidR="00E86FF8">
        <w:rPr>
          <w:rFonts w:ascii="Times New Roman" w:eastAsia="Times New Roman" w:hAnsi="Times New Roman" w:cs="Times New Roman"/>
          <w:sz w:val="24"/>
          <w:szCs w:val="24"/>
        </w:rPr>
        <w:t xml:space="preserve">. </w:t>
      </w:r>
    </w:p>
    <w:p w14:paraId="46AD94F0" w14:textId="77777777" w:rsidR="00B55E36" w:rsidRDefault="00B55E36" w:rsidP="00197C8D">
      <w:pPr>
        <w:rPr>
          <w:rFonts w:ascii="Times New Roman" w:eastAsia="Times New Roman" w:hAnsi="Times New Roman" w:cs="Times New Roman"/>
          <w:sz w:val="24"/>
          <w:szCs w:val="24"/>
        </w:rPr>
      </w:pPr>
    </w:p>
    <w:p w14:paraId="4A5C5508" w14:textId="5C3FCFD3"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r w:rsidR="00DF07BD">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del w:id="140" w:author="Meyer, Michael Frederick" w:date="2020-08-27T15:22:00Z">
        <w:r w:rsidDel="006D3918">
          <w:rPr>
            <w:rFonts w:ascii="Times New Roman" w:eastAsia="Times New Roman" w:hAnsi="Times New Roman" w:cs="Times New Roman"/>
            <w:sz w:val="24"/>
            <w:szCs w:val="24"/>
          </w:rPr>
          <w:delText>identity</w:delText>
        </w:r>
      </w:del>
      <w:ins w:id="141" w:author="Meyer, Michael Frederick" w:date="2020-08-27T15:22:00Z">
        <w:r w:rsidR="006D3918">
          <w:rPr>
            <w:rFonts w:ascii="Times New Roman" w:eastAsia="Times New Roman" w:hAnsi="Times New Roman" w:cs="Times New Roman"/>
            <w:sz w:val="24"/>
            <w:szCs w:val="24"/>
          </w:rPr>
          <w:t>species composition</w:t>
        </w:r>
      </w:ins>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nutritional quality</w:t>
      </w:r>
      <w:r w:rsid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del w:id="142" w:author="Meyer, Michael Frederick" w:date="2020-08-27T15:22:00Z">
        <w:r w:rsidR="00D8535D" w:rsidDel="006D3918">
          <w:rPr>
            <w:rFonts w:ascii="Times New Roman" w:eastAsia="Times New Roman" w:hAnsi="Times New Roman" w:cs="Times New Roman"/>
            <w:sz w:val="24"/>
            <w:szCs w:val="24"/>
          </w:rPr>
          <w:delText>consumer guilds</w:delText>
        </w:r>
      </w:del>
      <w:ins w:id="143" w:author="Meyer, Michael Frederick" w:date="2020-08-27T15:22:00Z">
        <w:r w:rsidR="006D3918">
          <w:rPr>
            <w:rFonts w:ascii="Times New Roman" w:eastAsia="Times New Roman" w:hAnsi="Times New Roman" w:cs="Times New Roman"/>
            <w:sz w:val="24"/>
            <w:szCs w:val="24"/>
          </w:rPr>
          <w:t>trophic struc</w:t>
        </w:r>
      </w:ins>
      <w:ins w:id="144" w:author="Meyer, Michael Frederick" w:date="2020-08-27T15:23:00Z">
        <w:r w:rsidR="006D3918">
          <w:rPr>
            <w:rFonts w:ascii="Times New Roman" w:eastAsia="Times New Roman" w:hAnsi="Times New Roman" w:cs="Times New Roman"/>
            <w:sz w:val="24"/>
            <w:szCs w:val="24"/>
          </w:rPr>
          <w:t>ture</w:t>
        </w:r>
      </w:ins>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Start w:id="145"/>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w:t>
      </w:r>
      <w:del w:id="146" w:author="Meyer, Michael Frederick" w:date="2020-08-27T15:35:00Z">
        <w:r w:rsidR="00D8535D" w:rsidDel="00EC59B8">
          <w:rPr>
            <w:rFonts w:ascii="Times New Roman" w:eastAsia="Times New Roman" w:hAnsi="Times New Roman" w:cs="Times New Roman"/>
            <w:sz w:val="24"/>
            <w:szCs w:val="24"/>
          </w:rPr>
          <w:delText xml:space="preserve">the </w:delText>
        </w:r>
      </w:del>
      <w:ins w:id="147" w:author="Meyer, Michael Frederick" w:date="2020-09-04T15:41:00Z">
        <w:r w:rsidR="00511B81">
          <w:rPr>
            <w:rFonts w:ascii="Times New Roman" w:eastAsia="Times New Roman" w:hAnsi="Times New Roman" w:cs="Times New Roman"/>
            <w:sz w:val="24"/>
            <w:szCs w:val="24"/>
          </w:rPr>
          <w:t xml:space="preserve">some </w:t>
        </w:r>
      </w:ins>
      <w:ins w:id="148" w:author="Meyer, Michael Frederick" w:date="2020-08-27T15:35:00Z">
        <w:r w:rsidR="00EC59B8">
          <w:rPr>
            <w:rFonts w:ascii="Times New Roman" w:eastAsia="Times New Roman" w:hAnsi="Times New Roman" w:cs="Times New Roman"/>
            <w:sz w:val="24"/>
            <w:szCs w:val="24"/>
          </w:rPr>
          <w:t xml:space="preserve">grazers’ </w:t>
        </w:r>
      </w:ins>
      <w:r w:rsidR="00D8535D">
        <w:rPr>
          <w:rFonts w:ascii="Times New Roman" w:eastAsia="Times New Roman" w:hAnsi="Times New Roman" w:cs="Times New Roman"/>
          <w:sz w:val="24"/>
          <w:szCs w:val="24"/>
        </w:rPr>
        <w:t xml:space="preserve">physical difficulty </w:t>
      </w:r>
      <w:del w:id="149" w:author="Meyer, Michael Frederick" w:date="2020-08-27T15:35:00Z">
        <w:r w:rsidR="006B3ABE" w:rsidDel="00EC59B8">
          <w:rPr>
            <w:rFonts w:ascii="Times New Roman" w:eastAsia="Times New Roman" w:hAnsi="Times New Roman" w:cs="Times New Roman"/>
            <w:sz w:val="24"/>
            <w:szCs w:val="24"/>
          </w:rPr>
          <w:delText>grazer</w:delText>
        </w:r>
      </w:del>
      <w:del w:id="150" w:author="Meyer, Michael Frederick" w:date="2020-08-27T15:24:00Z">
        <w:r w:rsidR="006B3ABE" w:rsidDel="006D3918">
          <w:rPr>
            <w:rFonts w:ascii="Times New Roman" w:eastAsia="Times New Roman" w:hAnsi="Times New Roman" w:cs="Times New Roman"/>
            <w:sz w:val="24"/>
            <w:szCs w:val="24"/>
          </w:rPr>
          <w:delText>s may experience in</w:delText>
        </w:r>
      </w:del>
      <w:del w:id="151" w:author="Meyer, Michael Frederick" w:date="2020-08-27T15:35:00Z">
        <w:r w:rsidR="006B3ABE" w:rsidDel="00EC59B8">
          <w:rPr>
            <w:rFonts w:ascii="Times New Roman" w:eastAsia="Times New Roman" w:hAnsi="Times New Roman" w:cs="Times New Roman"/>
            <w:sz w:val="24"/>
            <w:szCs w:val="24"/>
          </w:rPr>
          <w:delText xml:space="preserve"> </w:delText>
        </w:r>
      </w:del>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sidRPr="008B0857">
        <w:rPr>
          <w:rFonts w:ascii="Times New Roman" w:eastAsia="Times New Roman" w:hAnsi="Times New Roman" w:cs="Times New Roman"/>
          <w:sz w:val="24"/>
          <w:szCs w:val="24"/>
        </w:rPr>
        <w:fldChar w:fldCharType="begin"/>
      </w:r>
      <w:r w:rsidR="00B417BC" w:rsidRPr="008B0857">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sidRPr="008B0857">
        <w:rPr>
          <w:rFonts w:ascii="Times New Roman" w:eastAsia="Times New Roman" w:hAnsi="Times New Roman" w:cs="Times New Roman"/>
          <w:sz w:val="24"/>
          <w:szCs w:val="24"/>
        </w:rPr>
        <w:fldChar w:fldCharType="separate"/>
      </w:r>
      <w:r w:rsidR="00B417BC" w:rsidRPr="008B0857">
        <w:rPr>
          <w:rFonts w:ascii="Times New Roman" w:hAnsi="Times New Roman" w:cs="Times New Roman"/>
          <w:sz w:val="24"/>
          <w:szCs w:val="24"/>
        </w:rPr>
        <w:t>(Kelly and Scheibling 2012)</w:t>
      </w:r>
      <w:r w:rsidR="00B417BC" w:rsidRPr="008B0857">
        <w:rPr>
          <w:rFonts w:ascii="Times New Roman" w:eastAsia="Times New Roman" w:hAnsi="Times New Roman" w:cs="Times New Roman"/>
          <w:sz w:val="24"/>
          <w:szCs w:val="24"/>
        </w:rPr>
        <w:fldChar w:fldCharType="end"/>
      </w:r>
      <w:ins w:id="152" w:author="Meyer, Michael Frederick" w:date="2020-08-27T15:36:00Z">
        <w:r w:rsidR="00EC59B8" w:rsidRPr="008B0857">
          <w:rPr>
            <w:rFonts w:ascii="Times New Roman" w:eastAsia="Times New Roman" w:hAnsi="Times New Roman" w:cs="Times New Roman"/>
            <w:sz w:val="24"/>
            <w:szCs w:val="24"/>
          </w:rPr>
          <w:t xml:space="preserve">, </w:t>
        </w:r>
        <w:r w:rsidR="00EC59B8" w:rsidRPr="008B0857">
          <w:rPr>
            <w:rFonts w:ascii="Times New Roman" w:hAnsi="Times New Roman" w:cs="Times New Roman"/>
            <w:sz w:val="24"/>
            <w:szCs w:val="24"/>
            <w:rPrChange w:id="153" w:author="Meyer, Michael Frederick" w:date="2020-09-01T15:28:00Z">
              <w:rPr/>
            </w:rPrChange>
          </w:rPr>
          <w:t>which dominate periphyton communities in unimpacted ecosystems</w:t>
        </w:r>
      </w:ins>
      <w:r w:rsidR="00D8535D" w:rsidRPr="008B0857">
        <w:rPr>
          <w:rFonts w:ascii="Times New Roman" w:eastAsia="Times New Roman" w:hAnsi="Times New Roman" w:cs="Times New Roman"/>
          <w:sz w:val="24"/>
          <w:szCs w:val="24"/>
        </w:rPr>
        <w:t>.</w:t>
      </w:r>
      <w:r w:rsidR="00D8535D">
        <w:rPr>
          <w:rFonts w:ascii="Times New Roman" w:eastAsia="Times New Roman" w:hAnsi="Times New Roman" w:cs="Times New Roman"/>
          <w:sz w:val="24"/>
          <w:szCs w:val="24"/>
        </w:rPr>
        <w:t xml:space="preserve"> </w:t>
      </w:r>
      <w:commentRangeEnd w:id="145"/>
      <w:r w:rsidR="00DF07BD">
        <w:rPr>
          <w:rStyle w:val="CommentReference"/>
        </w:rPr>
        <w:commentReference w:id="145"/>
      </w:r>
      <w:commentRangeStart w:id="154"/>
      <w:commentRangeStart w:id="155"/>
      <w:commentRangeStart w:id="156"/>
      <w:r w:rsidR="00CB3C43">
        <w:rPr>
          <w:rFonts w:ascii="Times New Roman" w:eastAsia="Times New Roman" w:hAnsi="Times New Roman" w:cs="Times New Roman"/>
          <w:sz w:val="24"/>
          <w:szCs w:val="24"/>
        </w:rPr>
        <w:t>In</w:t>
      </w:r>
      <w:commentRangeEnd w:id="154"/>
      <w:r w:rsidR="00BE124F">
        <w:rPr>
          <w:rStyle w:val="CommentReference"/>
        </w:rPr>
        <w:commentReference w:id="154"/>
      </w:r>
      <w:commentRangeEnd w:id="155"/>
      <w:r w:rsidR="00C74DF4">
        <w:rPr>
          <w:rStyle w:val="CommentReference"/>
        </w:rPr>
        <w:commentReference w:id="155"/>
      </w:r>
      <w:r w:rsidR="00CB3C43">
        <w:rPr>
          <w:rFonts w:ascii="Times New Roman" w:eastAsia="Times New Roman" w:hAnsi="Times New Roman" w:cs="Times New Roman"/>
          <w:sz w:val="24"/>
          <w:szCs w:val="24"/>
        </w:rPr>
        <w:t xml:space="preserve">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w:t>
      </w:r>
      <w:ins w:id="157" w:author="Meyer, Michael Frederick" w:date="2020-08-27T15:36:00Z">
        <w:r w:rsidR="00EC59B8">
          <w:rPr>
            <w:rFonts w:ascii="Times New Roman" w:eastAsia="Times New Roman" w:hAnsi="Times New Roman" w:cs="Times New Roman"/>
            <w:sz w:val="24"/>
            <w:szCs w:val="24"/>
          </w:rPr>
          <w:t xml:space="preserve">22:5ω3, </w:t>
        </w:r>
      </w:ins>
      <w:r w:rsidR="00CB3C43">
        <w:rPr>
          <w:rFonts w:ascii="Times New Roman" w:eastAsia="Times New Roman" w:hAnsi="Times New Roman" w:cs="Times New Roman"/>
          <w:sz w:val="24"/>
          <w:szCs w:val="24"/>
        </w:rPr>
        <w:t xml:space="preserve">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del w:id="158" w:author="Meyer, Michael Frederick" w:date="2020-08-27T15:37:00Z">
        <w:r w:rsidR="00CB3C43" w:rsidDel="00EC59B8">
          <w:rPr>
            <w:rFonts w:ascii="Times New Roman" w:eastAsia="Times New Roman" w:hAnsi="Times New Roman" w:cs="Times New Roman"/>
            <w:sz w:val="24"/>
            <w:szCs w:val="24"/>
          </w:rPr>
          <w:delText xml:space="preserve">All EFAs are critical to maintaining cellular membrane fluidity especially in cold environments </w:delText>
        </w:r>
        <w:r w:rsidR="00CB3C43" w:rsidDel="00EC59B8">
          <w:rPr>
            <w:rFonts w:ascii="Times New Roman" w:eastAsia="Times New Roman" w:hAnsi="Times New Roman" w:cs="Times New Roman"/>
            <w:sz w:val="24"/>
            <w:szCs w:val="24"/>
          </w:rPr>
          <w:fldChar w:fldCharType="begin"/>
        </w:r>
        <w:r w:rsidR="00CB3C43" w:rsidDel="00EC59B8">
          <w:rPr>
            <w:rFonts w:ascii="Times New Roman" w:eastAsia="Times New Roman" w:hAnsi="Times New Roman" w:cs="Times New Roman"/>
            <w:sz w:val="24"/>
            <w:szCs w:val="24"/>
          </w:rPr>
          <w:del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delInstrText>
        </w:r>
        <w:r w:rsidR="00CB3C43" w:rsidDel="00EC59B8">
          <w:rPr>
            <w:rFonts w:ascii="Times New Roman" w:eastAsia="Times New Roman" w:hAnsi="Times New Roman" w:cs="Times New Roman"/>
            <w:sz w:val="24"/>
            <w:szCs w:val="24"/>
          </w:rPr>
          <w:fldChar w:fldCharType="separate"/>
        </w:r>
        <w:r w:rsidR="00CB3C43" w:rsidRPr="001A1BBB" w:rsidDel="00EC59B8">
          <w:rPr>
            <w:rFonts w:ascii="Times New Roman" w:hAnsi="Times New Roman" w:cs="Times New Roman"/>
            <w:sz w:val="24"/>
          </w:rPr>
          <w:delText>(Nichols et al. 1993)</w:delText>
        </w:r>
        <w:r w:rsidR="00CB3C43" w:rsidDel="00EC59B8">
          <w:rPr>
            <w:rFonts w:ascii="Times New Roman" w:eastAsia="Times New Roman" w:hAnsi="Times New Roman" w:cs="Times New Roman"/>
            <w:sz w:val="24"/>
            <w:szCs w:val="24"/>
          </w:rPr>
          <w:fldChar w:fldCharType="end"/>
        </w:r>
        <w:r w:rsidR="00CB3C43" w:rsidDel="00EC59B8">
          <w:rPr>
            <w:rFonts w:ascii="Times New Roman" w:eastAsia="Times New Roman" w:hAnsi="Times New Roman" w:cs="Times New Roman"/>
            <w:sz w:val="24"/>
            <w:szCs w:val="24"/>
          </w:rPr>
          <w:delText xml:space="preserve">, yet longer chain EFAs are generally more beneficial. Additionally, </w:delText>
        </w:r>
      </w:del>
      <w:ins w:id="159" w:author="Meyer, Michael Frederick" w:date="2020-08-27T15:37:00Z">
        <w:r w:rsidR="00EC59B8">
          <w:rPr>
            <w:rFonts w:ascii="Times New Roman" w:eastAsia="Times New Roman" w:hAnsi="Times New Roman" w:cs="Times New Roman"/>
            <w:sz w:val="24"/>
            <w:szCs w:val="24"/>
          </w:rPr>
          <w:t xml:space="preserve">All </w:t>
        </w:r>
      </w:ins>
      <w:r w:rsidR="00CB3C43">
        <w:rPr>
          <w:rFonts w:ascii="Times New Roman" w:eastAsia="Times New Roman" w:hAnsi="Times New Roman" w:cs="Times New Roman"/>
          <w:sz w:val="24"/>
          <w:szCs w:val="24"/>
        </w:rPr>
        <w:t xml:space="preserve">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w:t>
      </w:r>
      <w:commentRangeEnd w:id="156"/>
      <w:r w:rsidR="00DF07BD">
        <w:rPr>
          <w:rStyle w:val="CommentReference"/>
        </w:rPr>
        <w:commentReference w:id="156"/>
      </w:r>
      <w:r w:rsidR="005B362F">
        <w:rPr>
          <w:rFonts w:ascii="Times New Roman" w:eastAsia="Times New Roman" w:hAnsi="Times New Roman" w:cs="Times New Roman"/>
          <w:sz w:val="24"/>
          <w:szCs w:val="24"/>
        </w:rPr>
        <w:t xml:space="preserve">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3106A171"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 xml:space="preserve">community </w:t>
      </w:r>
      <w:r w:rsidR="008B0857">
        <w:rPr>
          <w:rFonts w:ascii="Times New Roman" w:eastAsia="Times New Roman" w:hAnsi="Times New Roman" w:cs="Times New Roman"/>
          <w:sz w:val="24"/>
          <w:szCs w:val="24"/>
        </w:rPr>
        <w:t xml:space="preserve">and food web </w:t>
      </w:r>
      <w:r>
        <w:rPr>
          <w:rFonts w:ascii="Times New Roman" w:eastAsia="Times New Roman" w:hAnsi="Times New Roman" w:cs="Times New Roman"/>
          <w:sz w:val="24"/>
          <w:szCs w:val="24"/>
        </w:rPr>
        <w:t>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C55568">
        <w:rPr>
          <w:rFonts w:ascii="Times New Roman" w:eastAsia="Times New Roman" w:hAnsi="Times New Roman" w:cs="Times New Roman"/>
          <w:sz w:val="24"/>
          <w:szCs w:val="24"/>
        </w:rPr>
        <w:instrText xml:space="preserve"> ADDIN ZOTERO_ITEM CSL_CITATION {"citationID":"crXtLJbe","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55568">
        <w:rPr>
          <w:rFonts w:ascii="Cambria Math" w:eastAsia="Times New Roman" w:hAnsi="Cambria Math" w:cs="Cambria Math"/>
          <w:sz w:val="24"/>
          <w:szCs w:val="24"/>
        </w:rPr>
        <w:instrText>∼</w:instrText>
      </w:r>
      <w:r w:rsidR="00C5556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C55568" w:rsidRPr="00C5556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ins w:id="160" w:author="Meyer, Michael Frederick" w:date="2020-08-27T15:41:00Z">
        <w:r w:rsidR="00730E9A">
          <w:rPr>
            <w:rFonts w:ascii="Times New Roman" w:eastAsia="Times New Roman" w:hAnsi="Times New Roman" w:cs="Times New Roman"/>
            <w:sz w:val="24"/>
            <w:szCs w:val="24"/>
          </w:rPr>
          <w:t xml:space="preserve">increased </w:t>
        </w:r>
      </w:ins>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del w:id="161" w:author="Meyer, Michael Frederick" w:date="2020-08-27T15:41:00Z">
        <w:r w:rsidR="005613D8" w:rsidDel="00730E9A">
          <w:rPr>
            <w:rFonts w:ascii="Times New Roman" w:eastAsia="Times New Roman" w:hAnsi="Times New Roman" w:cs="Times New Roman"/>
            <w:sz w:val="24"/>
            <w:szCs w:val="24"/>
          </w:rPr>
          <w:delText xml:space="preserve">blooms </w:delText>
        </w:r>
      </w:del>
      <w:ins w:id="162" w:author="Meyer, Michael Frederick" w:date="2020-08-27T15:41:00Z">
        <w:r w:rsidR="00730E9A">
          <w:rPr>
            <w:rFonts w:ascii="Times New Roman" w:eastAsia="Times New Roman" w:hAnsi="Times New Roman" w:cs="Times New Roman"/>
            <w:sz w:val="24"/>
            <w:szCs w:val="24"/>
          </w:rPr>
          <w:t xml:space="preserve">abundance </w:t>
        </w:r>
      </w:ins>
      <w:r w:rsidR="009B7513">
        <w:rPr>
          <w:rFonts w:ascii="Times New Roman" w:eastAsia="Times New Roman" w:hAnsi="Times New Roman" w:cs="Times New Roman"/>
          <w:sz w:val="24"/>
          <w:szCs w:val="24"/>
        </w:rPr>
        <w:t>historically occur</w:t>
      </w:r>
      <w:ins w:id="163" w:author="Meyer, Michael Frederick" w:date="2020-08-27T15:41:00Z">
        <w:r w:rsidR="00730E9A">
          <w:rPr>
            <w:rFonts w:ascii="Times New Roman" w:eastAsia="Times New Roman" w:hAnsi="Times New Roman" w:cs="Times New Roman"/>
            <w:sz w:val="24"/>
            <w:szCs w:val="24"/>
          </w:rPr>
          <w:t>s</w:t>
        </w:r>
      </w:ins>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the main driver of nearshore </w:t>
      </w:r>
      <w:r w:rsidR="005F7A18">
        <w:rPr>
          <w:rFonts w:ascii="Times New Roman" w:eastAsia="Times New Roman" w:hAnsi="Times New Roman" w:cs="Times New Roman"/>
          <w:sz w:val="24"/>
          <w:szCs w:val="24"/>
        </w:rPr>
        <w:t>algal blooms</w:t>
      </w:r>
      <w:commentRangeStart w:id="164"/>
      <w:commentRangeStart w:id="165"/>
      <w:r>
        <w:rPr>
          <w:rFonts w:ascii="Times New Roman" w:eastAsia="Times New Roman" w:hAnsi="Times New Roman" w:cs="Times New Roman"/>
          <w:sz w:val="24"/>
          <w:szCs w:val="24"/>
        </w:rPr>
        <w:t>, motivating further research that might identify the extent to which sewage is altering nearshore communities.</w:t>
      </w:r>
      <w:commentRangeEnd w:id="164"/>
      <w:r w:rsidR="00FA2CB7">
        <w:rPr>
          <w:rStyle w:val="CommentReference"/>
        </w:rPr>
        <w:commentReference w:id="164"/>
      </w:r>
      <w:commentRangeEnd w:id="165"/>
      <w:r w:rsidR="00B22045">
        <w:rPr>
          <w:rStyle w:val="CommentReference"/>
        </w:rPr>
        <w:commentReference w:id="165"/>
      </w:r>
    </w:p>
    <w:p w14:paraId="789E8C41" w14:textId="77777777" w:rsidR="00B55E36" w:rsidRDefault="00B55E36" w:rsidP="00B55E36">
      <w:pPr>
        <w:rPr>
          <w:rFonts w:ascii="Times New Roman" w:eastAsia="Times New Roman" w:hAnsi="Times New Roman" w:cs="Times New Roman"/>
          <w:sz w:val="24"/>
          <w:szCs w:val="24"/>
        </w:rPr>
      </w:pPr>
    </w:p>
    <w:p w14:paraId="2BDB9244" w14:textId="10EF0E01"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Pr>
          <w:rFonts w:ascii="Times New Roman" w:eastAsia="Times New Roman" w:hAnsi="Times New Roman" w:cs="Times New Roman"/>
          <w:sz w:val="24"/>
          <w:szCs w:val="24"/>
        </w:rPr>
        <w:t>in Baikal’s nearshore periphyton communities</w:t>
      </w:r>
      <w:r w:rsidR="00357863">
        <w:rPr>
          <w:rFonts w:ascii="Times New Roman" w:eastAsia="Times New Roman" w:hAnsi="Times New Roman" w:cs="Times New Roman"/>
          <w:sz w:val="24"/>
          <w:szCs w:val="24"/>
        </w:rPr>
        <w:t xml:space="preserve"> near lakeside settlements</w:t>
      </w:r>
      <w:r w:rsidR="00C03D31">
        <w:rPr>
          <w:rFonts w:ascii="Times New Roman" w:eastAsia="Times New Roman" w:hAnsi="Times New Roman" w:cs="Times New Roman"/>
          <w:sz w:val="24"/>
          <w:szCs w:val="24"/>
        </w:rPr>
        <w:t xml:space="preserve"> 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O</w:t>
      </w:r>
      <w:r w:rsidR="00357863">
        <w:rPr>
          <w:rFonts w:ascii="Times New Roman" w:eastAsia="Times New Roman" w:hAnsi="Times New Roman" w:cs="Times New Roman"/>
          <w:sz w:val="24"/>
          <w:szCs w:val="24"/>
        </w:rPr>
        <w:t>ur overarching goal can be divided into three main objectives:</w:t>
      </w:r>
    </w:p>
    <w:p w14:paraId="6A3CCAEE" w14:textId="1EA7FC4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s,</w:t>
      </w:r>
    </w:p>
    <w:p w14:paraId="1B8FC010" w14:textId="69AC89ED" w:rsidR="00357863" w:rsidRDefault="00730E9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r w:rsidR="00C2668C">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sidR="00C2668C">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benthic periphyton and macroinvertebrate community composition, and</w:t>
      </w:r>
    </w:p>
    <w:p w14:paraId="5E6E3EB8" w14:textId="6B6E537E"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evaluate how food webs may restructure with increasing sewage</w:t>
      </w:r>
      <w:ins w:id="166" w:author="Meyer, Michael Frederick" w:date="2020-08-27T15:43:00Z">
        <w:r w:rsidR="00730E9A">
          <w:rPr>
            <w:rFonts w:ascii="Times New Roman" w:eastAsia="Times New Roman" w:hAnsi="Times New Roman" w:cs="Times New Roman"/>
            <w:sz w:val="24"/>
            <w:szCs w:val="24"/>
          </w:rPr>
          <w:t xml:space="preserve"> pollution</w:t>
        </w:r>
      </w:ins>
      <w:r>
        <w:rPr>
          <w:rFonts w:ascii="Times New Roman" w:eastAsia="Times New Roman" w:hAnsi="Times New Roman" w:cs="Times New Roman"/>
          <w:sz w:val="24"/>
          <w:szCs w:val="24"/>
        </w:rPr>
        <w:t xml:space="preserve">. </w:t>
      </w:r>
    </w:p>
    <w:p w14:paraId="7BCA5B63" w14:textId="47213FD8"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commentRangeStart w:id="167"/>
      <w:r w:rsidR="00D8535D" w:rsidRPr="00357863">
        <w:rPr>
          <w:rFonts w:ascii="Times New Roman" w:eastAsia="Times New Roman" w:hAnsi="Times New Roman" w:cs="Times New Roman"/>
          <w:sz w:val="24"/>
          <w:szCs w:val="24"/>
        </w:rPr>
        <w:t>In doing so, this study pairs highly specific sewage indicators with co-located biological measurements, explicitly defining areas of sewage pollution</w:t>
      </w:r>
      <w:r w:rsidR="00E61E5E">
        <w:rPr>
          <w:rFonts w:ascii="Times New Roman" w:eastAsia="Times New Roman" w:hAnsi="Times New Roman" w:cs="Times New Roman"/>
          <w:sz w:val="24"/>
          <w:szCs w:val="24"/>
        </w:rPr>
        <w:t xml:space="preserve"> and associated benthic community change</w:t>
      </w:r>
      <w:r w:rsidR="00D8535D" w:rsidRPr="00357863">
        <w:rPr>
          <w:rFonts w:ascii="Times New Roman" w:eastAsia="Times New Roman" w:hAnsi="Times New Roman" w:cs="Times New Roman"/>
          <w:sz w:val="24"/>
          <w:szCs w:val="24"/>
        </w:rPr>
        <w:t xml:space="preserve">. </w:t>
      </w:r>
      <w:commentRangeEnd w:id="167"/>
      <w:r w:rsidR="00210EE3">
        <w:rPr>
          <w:rStyle w:val="CommentReference"/>
        </w:rPr>
        <w:commentReference w:id="167"/>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727AD22C"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w:t>
      </w:r>
      <w:r w:rsidR="00210EE3">
        <w:rPr>
          <w:rFonts w:ascii="Times New Roman" w:eastAsia="Times New Roman" w:hAnsi="Times New Roman" w:cs="Times New Roman"/>
          <w:sz w:val="24"/>
          <w:szCs w:val="24"/>
        </w:rPr>
        <w:t>1</w:t>
      </w:r>
      <w:r>
        <w:rPr>
          <w:rFonts w:ascii="Times New Roman" w:eastAsia="Times New Roman" w:hAnsi="Times New Roman" w:cs="Times New Roman"/>
          <w:sz w:val="24"/>
          <w:szCs w:val="24"/>
        </w:rPr>
        <w:t>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ins w:id="168" w:author="Meyer, Michael Frederick" w:date="2020-08-27T15:55:00Z">
        <w:r w:rsidR="007E04C1">
          <w:rPr>
            <w:rFonts w:ascii="Times New Roman" w:eastAsia="Times New Roman" w:hAnsi="Times New Roman" w:cs="Times New Roman"/>
            <w:sz w:val="24"/>
            <w:szCs w:val="24"/>
          </w:rPr>
          <w:t>From 19 through 23</w:t>
        </w:r>
      </w:ins>
      <w:ins w:id="169" w:author="Meyer, Michael Frederick" w:date="2020-08-27T15:56:00Z">
        <w:r w:rsidR="007E04C1">
          <w:rPr>
            <w:rFonts w:ascii="Times New Roman" w:eastAsia="Times New Roman" w:hAnsi="Times New Roman" w:cs="Times New Roman"/>
            <w:sz w:val="24"/>
            <w:szCs w:val="24"/>
          </w:rPr>
          <w:t xml:space="preserve"> August 2015, </w:t>
        </w:r>
      </w:ins>
      <w:del w:id="170" w:author="Meyer, Michael Frederick" w:date="2020-08-27T15:56:00Z">
        <w:r w:rsidR="00497A12" w:rsidDel="007E04C1">
          <w:rPr>
            <w:rFonts w:ascii="Times New Roman" w:eastAsia="Times New Roman" w:hAnsi="Times New Roman" w:cs="Times New Roman"/>
            <w:sz w:val="24"/>
            <w:szCs w:val="24"/>
          </w:rPr>
          <w:delText>W</w:delText>
        </w:r>
      </w:del>
      <w:ins w:id="171" w:author="Meyer, Michael Frederick" w:date="2020-08-27T15:56:00Z">
        <w:r w:rsidR="007E04C1">
          <w:rPr>
            <w:rFonts w:ascii="Times New Roman" w:eastAsia="Times New Roman" w:hAnsi="Times New Roman" w:cs="Times New Roman"/>
            <w:sz w:val="24"/>
            <w:szCs w:val="24"/>
          </w:rPr>
          <w:t>w</w:t>
        </w:r>
      </w:ins>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ins w:id="172" w:author="Ted" w:date="2020-07-14T11:28:00Z">
        <w:r w:rsidR="0028782C">
          <w:rPr>
            <w:rFonts w:ascii="Times New Roman" w:eastAsia="Times New Roman" w:hAnsi="Times New Roman" w:cs="Times New Roman"/>
            <w:sz w:val="24"/>
            <w:szCs w:val="24"/>
          </w:rPr>
          <w:t xml:space="preserve"> in water depths of </w:t>
        </w:r>
      </w:ins>
      <w:ins w:id="173" w:author="Meyer, Michael Frederick" w:date="2020-08-27T15:44:00Z">
        <w:r w:rsidR="00730E9A">
          <w:rPr>
            <w:rFonts w:ascii="Times New Roman" w:eastAsia="Times New Roman" w:hAnsi="Times New Roman" w:cs="Times New Roman"/>
            <w:sz w:val="24"/>
            <w:szCs w:val="24"/>
          </w:rPr>
          <w:t>9</w:t>
        </w:r>
      </w:ins>
      <w:ins w:id="174" w:author="Meyer, Michael Frederick" w:date="2020-08-27T15:45:00Z">
        <w:r w:rsidR="00730E9A">
          <w:rPr>
            <w:rFonts w:ascii="Times New Roman" w:eastAsia="Times New Roman" w:hAnsi="Times New Roman" w:cs="Times New Roman"/>
            <w:sz w:val="24"/>
            <w:szCs w:val="24"/>
          </w:rPr>
          <w:t>00</w:t>
        </w:r>
      </w:ins>
      <w:ins w:id="175" w:author="Ted" w:date="2020-07-14T11:28:00Z">
        <w:del w:id="176" w:author="Meyer, Michael Frederick" w:date="2020-08-27T15:44:00Z">
          <w:r w:rsidR="0028782C" w:rsidDel="00730E9A">
            <w:rPr>
              <w:rFonts w:ascii="Times New Roman" w:eastAsia="Times New Roman" w:hAnsi="Times New Roman" w:cs="Times New Roman"/>
              <w:sz w:val="24"/>
              <w:szCs w:val="24"/>
            </w:rPr>
            <w:delText>X</w:delText>
          </w:r>
        </w:del>
        <w:r w:rsidR="0028782C">
          <w:rPr>
            <w:rFonts w:ascii="Times New Roman" w:eastAsia="Times New Roman" w:hAnsi="Times New Roman" w:cs="Times New Roman"/>
            <w:sz w:val="24"/>
            <w:szCs w:val="24"/>
          </w:rPr>
          <w:t>-</w:t>
        </w:r>
      </w:ins>
      <w:ins w:id="177" w:author="Meyer, Michael Frederick" w:date="2020-08-27T15:45:00Z">
        <w:r w:rsidR="00730E9A">
          <w:rPr>
            <w:rFonts w:ascii="Times New Roman" w:eastAsia="Times New Roman" w:hAnsi="Times New Roman" w:cs="Times New Roman"/>
            <w:sz w:val="24"/>
            <w:szCs w:val="24"/>
          </w:rPr>
          <w:t>1300</w:t>
        </w:r>
      </w:ins>
      <w:ins w:id="178" w:author="Ted" w:date="2020-07-14T11:28:00Z">
        <w:del w:id="179" w:author="Meyer, Michael Frederick" w:date="2020-08-27T15:45:00Z">
          <w:r w:rsidR="0028782C" w:rsidDel="00730E9A">
            <w:rPr>
              <w:rFonts w:ascii="Times New Roman" w:eastAsia="Times New Roman" w:hAnsi="Times New Roman" w:cs="Times New Roman"/>
              <w:sz w:val="24"/>
              <w:szCs w:val="24"/>
            </w:rPr>
            <w:delText>Y</w:delText>
          </w:r>
        </w:del>
        <w:r w:rsidR="0028782C">
          <w:rPr>
            <w:rFonts w:ascii="Times New Roman" w:eastAsia="Times New Roman" w:hAnsi="Times New Roman" w:cs="Times New Roman"/>
            <w:sz w:val="24"/>
            <w:szCs w:val="24"/>
          </w:rPr>
          <w:t xml:space="preserve"> m</w:t>
        </w:r>
      </w:ins>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ins w:id="180" w:author="Meyer, Michael Frederick" w:date="2020-08-27T15:45:00Z">
        <w:r w:rsidR="00730E9A">
          <w:rPr>
            <w:rFonts w:ascii="Times New Roman" w:eastAsia="Times New Roman" w:hAnsi="Times New Roman" w:cs="Times New Roman"/>
            <w:sz w:val="24"/>
            <w:szCs w:val="24"/>
          </w:rPr>
          <w:t>8.9-20.75</w:t>
        </w:r>
      </w:ins>
      <w:del w:id="181" w:author="Meyer, Michael Frederick" w:date="2020-08-27T15:45:00Z">
        <w:r w:rsidR="0028782C" w:rsidDel="00730E9A">
          <w:rPr>
            <w:rFonts w:ascii="Times New Roman" w:eastAsia="Times New Roman" w:hAnsi="Times New Roman" w:cs="Times New Roman"/>
            <w:sz w:val="24"/>
            <w:szCs w:val="24"/>
          </w:rPr>
          <w:delText>X-Y</w:delText>
        </w:r>
      </w:del>
      <w:r w:rsidR="0028782C">
        <w:rPr>
          <w:rFonts w:ascii="Times New Roman" w:eastAsia="Times New Roman" w:hAnsi="Times New Roman" w:cs="Times New Roman"/>
          <w:sz w:val="24"/>
          <w:szCs w:val="24"/>
        </w:rPr>
        <w:t xml:space="preserve"> m from shore</w:t>
      </w:r>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7AC92F70"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has several hotels and tourist camp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w:t>
      </w:r>
      <w:commentRangeStart w:id="182"/>
      <w:commentRangeStart w:id="183"/>
      <w:r w:rsidR="00D8535D">
        <w:rPr>
          <w:rFonts w:ascii="Times New Roman" w:eastAsia="Times New Roman" w:hAnsi="Times New Roman" w:cs="Times New Roman"/>
          <w:sz w:val="24"/>
          <w:szCs w:val="24"/>
        </w:rPr>
        <w:t>2012</w:t>
      </w:r>
      <w:commentRangeEnd w:id="182"/>
      <w:r w:rsidR="00B5487A">
        <w:rPr>
          <w:rStyle w:val="CommentReference"/>
        </w:rPr>
        <w:commentReference w:id="182"/>
      </w:r>
      <w:commentRangeEnd w:id="183"/>
      <w:r w:rsidR="00730E9A">
        <w:rPr>
          <w:rStyle w:val="CommentReference"/>
        </w:rPr>
        <w:commentReference w:id="183"/>
      </w:r>
      <w:r w:rsidR="00D8535D">
        <w:rPr>
          <w:rFonts w:ascii="Times New Roman" w:eastAsia="Times New Roman" w:hAnsi="Times New Roman" w:cs="Times New Roman"/>
          <w:sz w:val="24"/>
          <w:szCs w:val="24"/>
        </w:rPr>
        <w:t xml:space="preserve">).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211A630E"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ins w:id="184" w:author="Meyer, Michael Frederick" w:date="2020-08-27T15:50:00Z">
        <w:r w:rsidR="007E04C1">
          <w:rPr>
            <w:rFonts w:ascii="Times New Roman" w:eastAsia="Times New Roman" w:hAnsi="Times New Roman" w:cs="Times New Roman"/>
            <w:sz w:val="24"/>
            <w:szCs w:val="24"/>
          </w:rPr>
          <w:t xml:space="preserve">spatial </w:t>
        </w:r>
      </w:ins>
      <w:r w:rsidR="00F01527">
        <w:rPr>
          <w:rFonts w:ascii="Times New Roman" w:eastAsia="Times New Roman" w:hAnsi="Times New Roman" w:cs="Times New Roman"/>
          <w:sz w:val="24"/>
          <w:szCs w:val="24"/>
        </w:rPr>
        <w:t xml:space="preserve">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 xml:space="preserve">neighboring </w:t>
      </w:r>
      <w:del w:id="185" w:author="Meyer, Michael Frederick" w:date="2020-08-27T15:50:00Z">
        <w:r w:rsidR="00F01527" w:rsidDel="00730E9A">
          <w:rPr>
            <w:rFonts w:ascii="Times New Roman" w:eastAsia="Times New Roman" w:hAnsi="Times New Roman" w:cs="Times New Roman"/>
            <w:sz w:val="24"/>
            <w:szCs w:val="24"/>
          </w:rPr>
          <w:delText xml:space="preserve">lakeside </w:delText>
        </w:r>
      </w:del>
      <w:r w:rsidR="00F01527">
        <w:rPr>
          <w:rFonts w:ascii="Times New Roman" w:eastAsia="Times New Roman" w:hAnsi="Times New Roman" w:cs="Times New Roman"/>
          <w:sz w:val="24"/>
          <w:szCs w:val="24"/>
        </w:rPr>
        <w:t>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compress </w:t>
      </w:r>
      <w:r w:rsidR="000D4AC4">
        <w:rPr>
          <w:rFonts w:ascii="Times New Roman" w:eastAsia="Times New Roman" w:hAnsi="Times New Roman" w:cs="Times New Roman"/>
          <w:sz w:val="24"/>
          <w:szCs w:val="24"/>
        </w:rPr>
        <w:t xml:space="preserve">into a single metric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w:t>
      </w:r>
      <w:commentRangeStart w:id="186"/>
      <w:commentRangeStart w:id="187"/>
      <w:r w:rsidR="00BC1A91">
        <w:rPr>
          <w:rFonts w:ascii="Times New Roman" w:eastAsia="Times New Roman" w:hAnsi="Times New Roman" w:cs="Times New Roman"/>
          <w:sz w:val="24"/>
          <w:szCs w:val="24"/>
        </w:rPr>
        <w:t>subsurface-surface connections</w:t>
      </w:r>
      <w:commentRangeEnd w:id="186"/>
      <w:r>
        <w:rPr>
          <w:rStyle w:val="CommentReference"/>
        </w:rPr>
        <w:commentReference w:id="186"/>
      </w:r>
      <w:commentRangeEnd w:id="187"/>
      <w:r w:rsidR="007E04C1">
        <w:rPr>
          <w:rStyle w:val="CommentReference"/>
        </w:rPr>
        <w:commentReference w:id="187"/>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2BDDA6F9" w:rsidR="00525154" w:rsidRDefault="006E5C66" w:rsidP="00147D1A">
      <w:pPr>
        <w:rPr>
          <w:rFonts w:ascii="Times New Roman" w:eastAsia="Times New Roman" w:hAnsi="Times New Roman" w:cs="Times New Roman"/>
          <w:sz w:val="24"/>
          <w:szCs w:val="24"/>
        </w:rPr>
      </w:pPr>
      <w:commentRangeStart w:id="188"/>
      <w:commentRangeStart w:id="189"/>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w:t>
      </w:r>
      <w:commentRangeEnd w:id="188"/>
      <w:r w:rsidR="00685120">
        <w:rPr>
          <w:rStyle w:val="CommentReference"/>
        </w:rPr>
        <w:commentReference w:id="188"/>
      </w:r>
      <w:commentRangeEnd w:id="189"/>
      <w:r w:rsidR="007E04C1">
        <w:rPr>
          <w:rStyle w:val="CommentReference"/>
        </w:rPr>
        <w:commentReference w:id="189"/>
      </w:r>
      <w:r w:rsidR="001249C1">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Second, polygon and line geometries were downloaded </w:t>
      </w:r>
      <w:del w:id="190" w:author="Meyer, Michael Frederick" w:date="2020-08-27T15:54:00Z">
        <w:r w:rsidR="006B4A02" w:rsidDel="007E04C1">
          <w:rPr>
            <w:rFonts w:ascii="Times New Roman" w:eastAsia="Times New Roman" w:hAnsi="Times New Roman" w:cs="Times New Roman"/>
            <w:sz w:val="24"/>
            <w:szCs w:val="24"/>
          </w:rPr>
          <w:delText xml:space="preserve">locally </w:delText>
        </w:r>
      </w:del>
      <w:ins w:id="191" w:author="Meyer, Michael Frederick" w:date="2020-08-27T15:54:00Z">
        <w:r w:rsidR="007E04C1">
          <w:rPr>
            <w:rFonts w:ascii="Times New Roman" w:eastAsia="Times New Roman" w:hAnsi="Times New Roman" w:cs="Times New Roman"/>
            <w:sz w:val="24"/>
            <w:szCs w:val="24"/>
          </w:rPr>
          <w:t xml:space="preserve">from Google Earth </w:t>
        </w:r>
      </w:ins>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7F03B402"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2046B01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w:t>
      </w:r>
      <w:ins w:id="192" w:author="Meyer, Michael Frederick" w:date="2020-08-27T15:56:00Z">
        <w:r w:rsidR="007E04C1">
          <w:rPr>
            <w:rFonts w:ascii="Times New Roman" w:eastAsia="Times New Roman" w:hAnsi="Times New Roman" w:cs="Times New Roman"/>
            <w:sz w:val="24"/>
            <w:szCs w:val="24"/>
          </w:rPr>
          <w:t xml:space="preserve">Samples were collected by hand from 0.75 m depth for each littoral site and with a bucket from aboard the ship for pelagic sites. </w:t>
        </w:r>
      </w:ins>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06F3EA4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150 mL glass jars that had been </w:t>
      </w:r>
      <w:ins w:id="193" w:author="Meyer, Michael Frederick" w:date="2020-08-27T15:57:00Z">
        <w:r w:rsidR="007E04C1">
          <w:rPr>
            <w:rFonts w:ascii="Times New Roman" w:eastAsia="Times New Roman" w:hAnsi="Times New Roman" w:cs="Times New Roman"/>
            <w:sz w:val="24"/>
            <w:szCs w:val="24"/>
          </w:rPr>
          <w:t xml:space="preserve">washed with phosphate-free soap and </w:t>
        </w:r>
      </w:ins>
      <w:r>
        <w:rPr>
          <w:rFonts w:ascii="Times New Roman" w:eastAsia="Times New Roman" w:hAnsi="Times New Roman" w:cs="Times New Roman"/>
          <w:sz w:val="24"/>
          <w:szCs w:val="24"/>
        </w:rPr>
        <w:t xml:space="preserve">rinsed three times with water from the sampling location. </w:t>
      </w:r>
      <w:commentRangeStart w:id="194"/>
      <w:r>
        <w:rPr>
          <w:rFonts w:ascii="Times New Roman" w:eastAsia="Times New Roman" w:hAnsi="Times New Roman" w:cs="Times New Roman"/>
          <w:sz w:val="24"/>
          <w:szCs w:val="24"/>
        </w:rPr>
        <w:t xml:space="preserve">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commentRangeEnd w:id="194"/>
      <w:r w:rsidR="00EA681C">
        <w:rPr>
          <w:rStyle w:val="CommentReference"/>
        </w:rPr>
        <w:commentReference w:id="194"/>
      </w:r>
      <w:ins w:id="195" w:author="Meyer, Michael Frederick" w:date="2020-08-27T15:57:00Z">
        <w:r w:rsidR="007E04C1" w:rsidRPr="007E04C1">
          <w:rPr>
            <w:rFonts w:ascii="Times New Roman" w:eastAsia="Times New Roman" w:hAnsi="Times New Roman" w:cs="Times New Roman"/>
            <w:sz w:val="24"/>
            <w:szCs w:val="24"/>
          </w:rPr>
          <w:t xml:space="preserve"> </w:t>
        </w:r>
        <w:r w:rsidR="007E04C1">
          <w:rPr>
            <w:rFonts w:ascii="Times New Roman" w:eastAsia="Times New Roman" w:hAnsi="Times New Roman" w:cs="Times New Roman"/>
            <w:sz w:val="24"/>
            <w:szCs w:val="24"/>
          </w:rPr>
          <w:t xml:space="preserve">Samples were not filtered prior to freezing, meaning that nitrogen and ammonium concentrations may potentially include intracellular nitrogen and overestimate nitrogenous forms in the water column. </w:t>
        </w:r>
        <w:commentRangeStart w:id="196"/>
        <w:commentRangeEnd w:id="196"/>
        <w:r w:rsidR="007E04C1">
          <w:rPr>
            <w:rStyle w:val="CommentReference"/>
          </w:rPr>
          <w:commentReference w:id="196"/>
        </w:r>
        <w:commentRangeStart w:id="197"/>
        <w:commentRangeEnd w:id="197"/>
        <w:r w:rsidR="007E04C1">
          <w:rPr>
            <w:rStyle w:val="CommentReference"/>
          </w:rPr>
          <w:commentReference w:id="197"/>
        </w:r>
      </w:ins>
    </w:p>
    <w:p w14:paraId="62808DC3" w14:textId="77777777" w:rsidR="00715D55" w:rsidRDefault="00715D55">
      <w:pPr>
        <w:rPr>
          <w:rFonts w:ascii="Times New Roman" w:eastAsia="Times New Roman" w:hAnsi="Times New Roman" w:cs="Times New Roman"/>
          <w:sz w:val="24"/>
          <w:szCs w:val="24"/>
        </w:rPr>
      </w:pPr>
    </w:p>
    <w:p w14:paraId="78CB68F9" w14:textId="7AD260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and total phosphorus concentrations were measured. For ammonium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a)</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7)</w:t>
      </w:r>
      <w:r w:rsidR="005404FF">
        <w:rPr>
          <w:rFonts w:ascii="Times New Roman" w:eastAsia="Times New Roman" w:hAnsi="Times New Roman" w:cs="Times New Roman"/>
          <w:sz w:val="24"/>
          <w:szCs w:val="24"/>
        </w:rPr>
        <w:fldChar w:fldCharType="end"/>
      </w:r>
      <w:r w:rsidR="005404F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w:t>
      </w:r>
      <w:r w:rsidR="006265CB">
        <w:rPr>
          <w:rFonts w:ascii="Times New Roman" w:eastAsia="Times New Roman" w:hAnsi="Times New Roman" w:cs="Times New Roman"/>
          <w:sz w:val="24"/>
          <w:szCs w:val="24"/>
        </w:rPr>
        <w:lastRenderedPageBreak/>
        <w:t xml:space="preserve">Total phosphorus </w:t>
      </w:r>
      <w:r>
        <w:rPr>
          <w:rFonts w:ascii="Times New Roman" w:eastAsia="Times New Roman" w:hAnsi="Times New Roman" w:cs="Times New Roman"/>
          <w:sz w:val="24"/>
          <w:szCs w:val="24"/>
        </w:rPr>
        <w:t>concentration was measured with a spectrophotometer following the addition of persulfate</w:t>
      </w:r>
      <w:r w:rsidR="005404FF">
        <w:rPr>
          <w:rFonts w:ascii="Times New Roman" w:eastAsia="Times New Roman" w:hAnsi="Times New Roman" w:cs="Times New Roman"/>
          <w:sz w:val="24"/>
          <w:szCs w:val="24"/>
        </w:rPr>
        <w:t xml:space="preserve"> </w:t>
      </w:r>
      <w:r w:rsidR="005404FF">
        <w:rPr>
          <w:rFonts w:ascii="Times New Roman" w:eastAsia="Times New Roman" w:hAnsi="Times New Roman" w:cs="Times New Roman"/>
          <w:sz w:val="24"/>
          <w:szCs w:val="24"/>
        </w:rPr>
        <w:fldChar w:fldCharType="begin"/>
      </w:r>
      <w:r w:rsidR="005404FF">
        <w:rPr>
          <w:rFonts w:ascii="Times New Roman" w:eastAsia="Times New Roman" w:hAnsi="Times New Roman" w:cs="Times New Roman"/>
          <w:sz w:val="24"/>
          <w:szCs w:val="24"/>
        </w:rP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5404FF">
        <w:rPr>
          <w:rFonts w:ascii="Times New Roman" w:eastAsia="Times New Roman" w:hAnsi="Times New Roman" w:cs="Times New Roman"/>
          <w:sz w:val="24"/>
          <w:szCs w:val="24"/>
        </w:rPr>
        <w:fldChar w:fldCharType="separate"/>
      </w:r>
      <w:r w:rsidR="005404FF" w:rsidRPr="005404FF">
        <w:rPr>
          <w:rFonts w:ascii="Times New Roman" w:hAnsi="Times New Roman" w:cs="Times New Roman"/>
          <w:sz w:val="24"/>
        </w:rPr>
        <w:t>(2016b)</w:t>
      </w:r>
      <w:r w:rsidR="005404F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5404FF" w:rsidRDefault="00715D55">
      <w:pPr>
        <w:rPr>
          <w:rFonts w:ascii="Times New Roman" w:eastAsia="Times New Roman" w:hAnsi="Times New Roman" w:cs="Times New Roman"/>
          <w:sz w:val="24"/>
          <w:szCs w:val="24"/>
        </w:rPr>
      </w:pPr>
    </w:p>
    <w:p w14:paraId="0EB029D2" w14:textId="77777777" w:rsidR="00715D55" w:rsidRPr="005404FF"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1149F79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4F0268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40B2D74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w:t>
      </w:r>
      <w:ins w:id="198" w:author="Meyer, Michael Frederick" w:date="2020-08-27T15:59:00Z">
        <w:r w:rsidR="007E04C1">
          <w:rPr>
            <w:rFonts w:ascii="Times New Roman" w:eastAsia="Times New Roman" w:hAnsi="Times New Roman" w:cs="Times New Roman"/>
            <w:sz w:val="24"/>
            <w:szCs w:val="24"/>
          </w:rPr>
          <w:t xml:space="preserve">using a single-stream 25-mm GF/F SPE cartridge setup </w:t>
        </w:r>
      </w:ins>
      <w:del w:id="199" w:author="Meyer, Michael Frederick" w:date="2020-08-27T15:59:00Z">
        <w:r w:rsidDel="007E04C1">
          <w:rPr>
            <w:rFonts w:ascii="Times New Roman" w:eastAsia="Times New Roman" w:hAnsi="Times New Roman" w:cs="Times New Roman"/>
            <w:sz w:val="24"/>
            <w:szCs w:val="24"/>
          </w:rPr>
          <w:delText xml:space="preserve">using a 25 </w:delText>
        </w:r>
      </w:del>
      <w:ins w:id="200" w:author="Ted" w:date="2020-07-14T13:23:00Z">
        <w:del w:id="201" w:author="Meyer, Michael Frederick" w:date="2020-08-27T15:59:00Z">
          <w:r w:rsidR="00A02873" w:rsidDel="007E04C1">
            <w:rPr>
              <w:rFonts w:ascii="Times New Roman" w:eastAsia="Times New Roman" w:hAnsi="Times New Roman" w:cs="Times New Roman"/>
              <w:sz w:val="24"/>
              <w:szCs w:val="24"/>
            </w:rPr>
            <w:delText>25-</w:delText>
          </w:r>
        </w:del>
      </w:ins>
      <w:del w:id="202" w:author="Meyer, Michael Frederick" w:date="2020-08-27T15:59:00Z">
        <w:r w:rsidDel="007E04C1">
          <w:rPr>
            <w:rFonts w:ascii="Times New Roman" w:eastAsia="Times New Roman" w:hAnsi="Times New Roman" w:cs="Times New Roman"/>
            <w:sz w:val="24"/>
            <w:szCs w:val="24"/>
          </w:rPr>
          <w:delText xml:space="preserve">mm GF/F, and then passed through SPE cartridges </w:delText>
        </w:r>
      </w:del>
      <w:r>
        <w:rPr>
          <w:rFonts w:ascii="Times New Roman" w:eastAsia="Times New Roman" w:hAnsi="Times New Roman" w:cs="Times New Roman"/>
          <w:sz w:val="24"/>
          <w:szCs w:val="24"/>
        </w:rPr>
        <w:t xml:space="preserve">(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ins w:id="203" w:author="Ted" w:date="2020-07-14T13:18:00Z">
        <w:r w:rsidR="00A02873">
          <w:rPr>
            <w:rFonts w:ascii="Times New Roman" w:eastAsia="Times New Roman" w:hAnsi="Times New Roman" w:cs="Times New Roman"/>
            <w:sz w:val="24"/>
            <w:szCs w:val="24"/>
          </w:rPr>
          <w:t>°</w:t>
        </w:r>
      </w:ins>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6D9E14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w:t>
      </w:r>
      <w:r>
        <w:rPr>
          <w:rFonts w:ascii="Times New Roman" w:eastAsia="Times New Roman" w:hAnsi="Times New Roman" w:cs="Times New Roman"/>
          <w:sz w:val="24"/>
          <w:szCs w:val="24"/>
        </w:rPr>
        <w:t xml:space="preserve">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6D43ECD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33B466D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r w:rsidR="007E04C1">
        <w:rPr>
          <w:rFonts w:ascii="Times New Roman" w:eastAsia="Times New Roman" w:hAnsi="Times New Roman" w:cs="Times New Roman"/>
          <w:sz w:val="24"/>
          <w:szCs w:val="24"/>
        </w:rPr>
        <w:t xml:space="preserve"> with 100x magnification</w:t>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1FB1635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composite </w:t>
      </w:r>
      <w:r w:rsidR="00BB6989">
        <w:rPr>
          <w:rFonts w:ascii="Times New Roman" w:eastAsia="Times New Roman" w:hAnsi="Times New Roman" w:cs="Times New Roman"/>
          <w:sz w:val="24"/>
          <w:szCs w:val="24"/>
        </w:rPr>
        <w:t xml:space="preserve">from 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115C545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commentRangeStart w:id="204"/>
      <w:commentRangeStart w:id="205"/>
      <w:del w:id="206" w:author="Meyer, Michael Frederick" w:date="2020-08-27T16:02:00Z">
        <w:r w:rsidDel="00E3421E">
          <w:rPr>
            <w:rFonts w:ascii="Times New Roman" w:eastAsia="Times New Roman" w:hAnsi="Times New Roman" w:cs="Times New Roman"/>
            <w:sz w:val="24"/>
            <w:szCs w:val="24"/>
          </w:rPr>
          <w:delText xml:space="preserve">For </w:delText>
        </w:r>
      </w:del>
      <w:del w:id="207" w:author="Meyer, Michael Frederick" w:date="2020-08-27T16:01:00Z">
        <w:r w:rsidR="007D3AD5" w:rsidDel="00E3421E">
          <w:rPr>
            <w:rFonts w:ascii="Times New Roman" w:eastAsia="Times New Roman" w:hAnsi="Times New Roman" w:cs="Times New Roman"/>
            <w:sz w:val="24"/>
            <w:szCs w:val="24"/>
          </w:rPr>
          <w:delText xml:space="preserve">the </w:delText>
        </w:r>
      </w:del>
      <w:del w:id="208" w:author="Meyer, Michael Frederick" w:date="2020-08-27T16:02:00Z">
        <w:r w:rsidR="007D3AD5" w:rsidDel="00E3421E">
          <w:rPr>
            <w:rFonts w:ascii="Times New Roman" w:eastAsia="Times New Roman" w:hAnsi="Times New Roman" w:cs="Times New Roman"/>
            <w:sz w:val="24"/>
            <w:szCs w:val="24"/>
          </w:rPr>
          <w:delText>entire</w:delText>
        </w:r>
        <w:r w:rsidDel="00E3421E">
          <w:rPr>
            <w:rFonts w:ascii="Times New Roman" w:eastAsia="Times New Roman" w:hAnsi="Times New Roman" w:cs="Times New Roman"/>
            <w:sz w:val="24"/>
            <w:szCs w:val="24"/>
          </w:rPr>
          <w:delText xml:space="preserve"> aliquot, c</w:delText>
        </w:r>
      </w:del>
      <w:ins w:id="209" w:author="Meyer, Michael Frederick" w:date="2020-08-27T16:02:00Z">
        <w:r w:rsidR="00E3421E">
          <w:rPr>
            <w:rFonts w:ascii="Times New Roman" w:eastAsia="Times New Roman" w:hAnsi="Times New Roman" w:cs="Times New Roman"/>
            <w:sz w:val="24"/>
            <w:szCs w:val="24"/>
          </w:rPr>
          <w:t>C</w:t>
        </w:r>
      </w:ins>
      <w:r>
        <w:rPr>
          <w:rFonts w:ascii="Times New Roman" w:eastAsia="Times New Roman" w:hAnsi="Times New Roman" w:cs="Times New Roman"/>
          <w:sz w:val="24"/>
          <w:szCs w:val="24"/>
        </w:rPr>
        <w:t>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w:t>
      </w:r>
      <w:ins w:id="210" w:author="Meyer, Michael Frederick" w:date="2020-08-27T16:02:00Z">
        <w:r w:rsidR="00E3421E">
          <w:rPr>
            <w:rFonts w:ascii="Times New Roman" w:eastAsia="Times New Roman" w:hAnsi="Times New Roman" w:cs="Times New Roman"/>
            <w:sz w:val="24"/>
            <w:szCs w:val="24"/>
          </w:rPr>
          <w:t xml:space="preserve">For all 10 </w:t>
        </w:r>
        <w:proofErr w:type="spellStart"/>
        <w:r w:rsidR="00E3421E">
          <w:rPr>
            <w:rFonts w:ascii="Times New Roman" w:eastAsia="Times New Roman" w:hAnsi="Times New Roman" w:cs="Times New Roman"/>
            <w:sz w:val="24"/>
            <w:szCs w:val="24"/>
          </w:rPr>
          <w:t>μL</w:t>
        </w:r>
        <w:proofErr w:type="spellEnd"/>
        <w:r w:rsidR="00E3421E">
          <w:rPr>
            <w:rFonts w:ascii="Times New Roman" w:eastAsia="Times New Roman" w:hAnsi="Times New Roman" w:cs="Times New Roman"/>
            <w:sz w:val="24"/>
            <w:szCs w:val="24"/>
          </w:rPr>
          <w:t xml:space="preserve"> aliquot</w:t>
        </w:r>
      </w:ins>
      <w:r w:rsidR="00B861B7">
        <w:rPr>
          <w:rFonts w:ascii="Times New Roman" w:eastAsia="Times New Roman" w:hAnsi="Times New Roman" w:cs="Times New Roman"/>
          <w:sz w:val="24"/>
          <w:szCs w:val="24"/>
        </w:rPr>
        <w:t>s</w:t>
      </w:r>
      <w:ins w:id="211" w:author="Meyer, Michael Frederick" w:date="2020-08-27T16:02:00Z">
        <w:r w:rsidR="00E3421E">
          <w:rPr>
            <w:rFonts w:ascii="Times New Roman" w:eastAsia="Times New Roman" w:hAnsi="Times New Roman" w:cs="Times New Roman"/>
            <w:sz w:val="24"/>
            <w:szCs w:val="24"/>
          </w:rPr>
          <w:t>, the entire subsample was counted</w:t>
        </w:r>
      </w:ins>
      <w:ins w:id="212" w:author="Meyer, Michael Frederick" w:date="2020-08-27T16:03:00Z">
        <w:r w:rsidR="00E3421E">
          <w:rPr>
            <w:rFonts w:ascii="Times New Roman" w:eastAsia="Times New Roman" w:hAnsi="Times New Roman" w:cs="Times New Roman"/>
            <w:sz w:val="24"/>
            <w:szCs w:val="24"/>
          </w:rPr>
          <w:t xml:space="preserve">, even if </w:t>
        </w:r>
      </w:ins>
      <w:del w:id="213" w:author="Meyer, Michael Frederick" w:date="2020-08-27T16:03:00Z">
        <w:r w:rsidR="007D3AD5" w:rsidDel="00E3421E">
          <w:rPr>
            <w:rFonts w:ascii="Times New Roman" w:eastAsia="Times New Roman" w:hAnsi="Times New Roman" w:cs="Times New Roman"/>
            <w:sz w:val="24"/>
            <w:szCs w:val="24"/>
          </w:rPr>
          <w:delText>In instances where</w:delText>
        </w:r>
      </w:del>
      <w:r w:rsidR="007D3AD5">
        <w:rPr>
          <w:rFonts w:ascii="Times New Roman" w:eastAsia="Times New Roman" w:hAnsi="Times New Roman" w:cs="Times New Roman"/>
          <w:sz w:val="24"/>
          <w:szCs w:val="24"/>
        </w:rPr>
        <w:t xml:space="preserve"> 300 cells were counted prior to completing the aliquot</w:t>
      </w:r>
      <w:del w:id="214" w:author="Meyer, Michael Frederick" w:date="2020-08-27T16:03:00Z">
        <w:r w:rsidR="007D3AD5" w:rsidDel="00E3421E">
          <w:rPr>
            <w:rFonts w:ascii="Times New Roman" w:eastAsia="Times New Roman" w:hAnsi="Times New Roman" w:cs="Times New Roman"/>
            <w:sz w:val="24"/>
            <w:szCs w:val="24"/>
          </w:rPr>
          <w:delText>, the entire aliquot was still counted</w:delText>
        </w:r>
      </w:del>
      <w:r w:rsidR="007D3AD5">
        <w:rPr>
          <w:rFonts w:ascii="Times New Roman" w:eastAsia="Times New Roman" w:hAnsi="Times New Roman" w:cs="Times New Roman"/>
          <w:sz w:val="24"/>
          <w:szCs w:val="24"/>
        </w:rPr>
        <w:t xml:space="preserve">. </w:t>
      </w:r>
      <w:commentRangeEnd w:id="204"/>
      <w:r w:rsidR="00BB6989">
        <w:rPr>
          <w:rStyle w:val="CommentReference"/>
        </w:rPr>
        <w:commentReference w:id="204"/>
      </w:r>
      <w:commentRangeEnd w:id="205"/>
      <w:r w:rsidR="0087487F">
        <w:rPr>
          <w:rStyle w:val="CommentReference"/>
        </w:rPr>
        <w:commentReference w:id="205"/>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xml:space="preserve">, </w:t>
      </w:r>
      <w:r w:rsidR="004528BA">
        <w:rPr>
          <w:rFonts w:ascii="Times New Roman" w:eastAsia="Times New Roman" w:hAnsi="Times New Roman" w:cs="Times New Roman"/>
          <w:sz w:val="24"/>
          <w:szCs w:val="24"/>
        </w:rPr>
        <w:lastRenderedPageBreak/>
        <w:t>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B5B7C2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75D064B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E3421E">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74F4DD1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27E2C85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57BF046"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Observatory, University of Minnesota Duluth</w:t>
      </w:r>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w:t>
      </w:r>
      <w:r>
        <w:rPr>
          <w:rFonts w:ascii="Times New Roman" w:eastAsia="Times New Roman" w:hAnsi="Times New Roman" w:cs="Times New Roman"/>
          <w:color w:val="212121"/>
          <w:sz w:val="24"/>
          <w:szCs w:val="24"/>
          <w:highlight w:val="white"/>
        </w:rPr>
        <w:lastRenderedPageBreak/>
        <w:t xml:space="preserve">in-house standards (acetanilide and caffeine). </w:t>
      </w:r>
      <w:ins w:id="215" w:author="Meyer, Michael Frederick" w:date="2020-08-27T16:22:00Z">
        <w:r w:rsidR="00F11593" w:rsidRPr="000718B9">
          <w:rPr>
            <w:rFonts w:ascii="Times New Roman" w:eastAsia="Times New Roman" w:hAnsi="Times New Roman" w:cs="Times New Roman"/>
            <w:color w:val="212121"/>
            <w:sz w:val="24"/>
            <w:szCs w:val="24"/>
          </w:rPr>
          <w:t>Replicate analyses of external standards showed a mean</w:t>
        </w:r>
        <w:r w:rsidR="00F11593">
          <w:rPr>
            <w:rFonts w:ascii="Times New Roman" w:eastAsia="Times New Roman" w:hAnsi="Times New Roman" w:cs="Times New Roman"/>
            <w:color w:val="212121"/>
            <w:sz w:val="24"/>
            <w:szCs w:val="24"/>
          </w:rPr>
          <w:t xml:space="preserve"> </w:t>
        </w:r>
        <w:r w:rsidR="00F11593" w:rsidRPr="000718B9">
          <w:rPr>
            <w:rFonts w:ascii="Times New Roman" w:eastAsia="Times New Roman" w:hAnsi="Times New Roman" w:cs="Times New Roman"/>
            <w:color w:val="212121"/>
            <w:sz w:val="24"/>
            <w:szCs w:val="24"/>
          </w:rPr>
          <w:t xml:space="preserve">standard deviation of </w:t>
        </w:r>
        <w:commentRangeStart w:id="216"/>
        <w:r w:rsidR="00F11593" w:rsidRPr="000718B9">
          <w:rPr>
            <w:rFonts w:ascii="Times New Roman" w:eastAsia="Times New Roman" w:hAnsi="Times New Roman" w:cs="Times New Roman"/>
            <w:color w:val="212121"/>
            <w:sz w:val="24"/>
            <w:szCs w:val="24"/>
          </w:rPr>
          <w:t>0.</w:t>
        </w:r>
        <w:r w:rsidR="00F11593">
          <w:rPr>
            <w:rFonts w:ascii="Times New Roman" w:eastAsia="Times New Roman" w:hAnsi="Times New Roman" w:cs="Times New Roman"/>
            <w:color w:val="212121"/>
            <w:sz w:val="24"/>
            <w:szCs w:val="24"/>
          </w:rPr>
          <w:t xml:space="preserve">06 </w:t>
        </w:r>
        <w:r w:rsidR="00F11593" w:rsidRPr="00F36B8F">
          <w:rPr>
            <w:rFonts w:ascii="Times New Roman" w:eastAsia="Times New Roman" w:hAnsi="Times New Roman" w:cs="Times New Roman"/>
            <w:color w:val="212121"/>
            <w:sz w:val="24"/>
            <w:szCs w:val="24"/>
          </w:rPr>
          <w:t>‰</w:t>
        </w:r>
        <w:r w:rsidR="00F11593" w:rsidRPr="000718B9">
          <w:rPr>
            <w:rFonts w:ascii="Times New Roman" w:eastAsia="Times New Roman" w:hAnsi="Times New Roman" w:cs="Times New Roman"/>
            <w:color w:val="212121"/>
            <w:sz w:val="24"/>
            <w:szCs w:val="24"/>
          </w:rPr>
          <w:t xml:space="preserve"> and 0.</w:t>
        </w:r>
        <w:r w:rsidR="00F11593">
          <w:rPr>
            <w:rFonts w:ascii="Times New Roman" w:eastAsia="Times New Roman" w:hAnsi="Times New Roman" w:cs="Times New Roman"/>
            <w:color w:val="212121"/>
            <w:sz w:val="24"/>
            <w:szCs w:val="24"/>
          </w:rPr>
          <w:t xml:space="preserve">09 </w:t>
        </w:r>
        <w:r w:rsidR="00F11593" w:rsidRPr="00F36B8F">
          <w:rPr>
            <w:rFonts w:ascii="Times New Roman" w:eastAsia="Times New Roman" w:hAnsi="Times New Roman" w:cs="Times New Roman"/>
            <w:color w:val="212121"/>
            <w:sz w:val="24"/>
            <w:szCs w:val="24"/>
          </w:rPr>
          <w:t>‰</w:t>
        </w:r>
      </w:ins>
      <w:commentRangeEnd w:id="216"/>
      <w:r w:rsidR="00B861B7">
        <w:rPr>
          <w:rStyle w:val="CommentReference"/>
        </w:rPr>
        <w:commentReference w:id="216"/>
      </w:r>
      <w:ins w:id="217" w:author="Meyer, Michael Frederick" w:date="2020-08-27T16:22:00Z">
        <w:r w:rsidR="00F11593" w:rsidRPr="000718B9">
          <w:rPr>
            <w:rFonts w:ascii="Times New Roman" w:eastAsia="Times New Roman" w:hAnsi="Times New Roman" w:cs="Times New Roman"/>
            <w:color w:val="212121"/>
            <w:sz w:val="24"/>
            <w:szCs w:val="24"/>
          </w:rPr>
          <w:t>, for δ13C and δ15N, respectively</w:t>
        </w:r>
        <w:r w:rsidR="00F11593">
          <w:rPr>
            <w:rFonts w:ascii="Times New Roman" w:eastAsia="Times New Roman" w:hAnsi="Times New Roman" w:cs="Times New Roman"/>
            <w:color w:val="212121"/>
            <w:sz w:val="24"/>
            <w:szCs w:val="24"/>
          </w:rPr>
          <w:t>.</w:t>
        </w:r>
      </w:ins>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2C75CE9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w:t>
      </w:r>
      <w:r w:rsidR="00D05946">
        <w:rPr>
          <w:rFonts w:ascii="Times New Roman" w:eastAsia="Times New Roman" w:hAnsi="Times New Roman" w:cs="Times New Roman"/>
          <w:sz w:val="24"/>
          <w:szCs w:val="24"/>
        </w:rPr>
        <w:lastRenderedPageBreak/>
        <w:t xml:space="preserve">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3BCC3E2C"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ins w:id="218" w:author="Meyer, Michael Frederick" w:date="2020-08-27T16:24:00Z">
        <w:r w:rsidR="00F11593">
          <w:rPr>
            <w:rFonts w:ascii="Times New Roman" w:eastAsia="Times New Roman" w:hAnsi="Times New Roman" w:cs="Times New Roman"/>
            <w:sz w:val="24"/>
            <w:szCs w:val="24"/>
          </w:rPr>
          <w:t xml:space="preserve">grouped at the genus-level and then </w:t>
        </w:r>
      </w:ins>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 xml:space="preserve">suggested that sites tended to </w:t>
      </w:r>
      <w:r w:rsidR="0028012E">
        <w:rPr>
          <w:rFonts w:ascii="Times New Roman" w:eastAsia="Times New Roman" w:hAnsi="Times New Roman" w:cs="Times New Roman"/>
          <w:sz w:val="24"/>
          <w:szCs w:val="24"/>
        </w:rPr>
        <w:t>separate</w:t>
      </w:r>
      <w:r w:rsidR="00B37098">
        <w:rPr>
          <w:rFonts w:ascii="Times New Roman" w:eastAsia="Times New Roman" w:hAnsi="Times New Roman" w:cs="Times New Roman"/>
          <w:sz w:val="24"/>
          <w:szCs w:val="24"/>
        </w:rPr>
        <w:t xml:space="preserve">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r w:rsidR="00D8535D" w:rsidRPr="00F11593">
        <w:rPr>
          <w:rFonts w:ascii="Times New Roman" w:eastAsia="Times New Roman" w:hAnsi="Times New Roman" w:cs="Times New Roman"/>
          <w:sz w:val="24"/>
          <w:szCs w:val="24"/>
          <w:vertAlign w:val="subscript"/>
        </w:rPr>
        <w:t>WSS</w:t>
      </w:r>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734B4C11"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w:t>
      </w:r>
      <w:r w:rsidR="0028012E">
        <w:rPr>
          <w:rFonts w:ascii="Times New Roman" w:eastAsia="Times New Roman" w:hAnsi="Times New Roman" w:cs="Times New Roman"/>
          <w:sz w:val="24"/>
          <w:szCs w:val="24"/>
        </w:rPr>
        <w:t>’ relative fatty acid abundance</w:t>
      </w:r>
      <w:r w:rsidR="00D8535D">
        <w:rPr>
          <w:rFonts w:ascii="Times New Roman" w:eastAsia="Times New Roman" w:hAnsi="Times New Roman" w:cs="Times New Roman"/>
          <w:sz w:val="24"/>
          <w:szCs w:val="24"/>
        </w:rPr>
        <w:t xml:space="preserve">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18:3ω3, 18:4ω3, 20:5ω3, </w:t>
      </w:r>
      <w:r w:rsidR="0028012E">
        <w:rPr>
          <w:rFonts w:ascii="Times New Roman" w:eastAsia="Times New Roman" w:hAnsi="Times New Roman" w:cs="Times New Roman"/>
          <w:sz w:val="24"/>
          <w:szCs w:val="24"/>
        </w:rPr>
        <w:t xml:space="preserve">22:5ω3, </w:t>
      </w:r>
      <w:r w:rsidR="00D8535D">
        <w:rPr>
          <w:rFonts w:ascii="Times New Roman" w:eastAsia="Times New Roman" w:hAnsi="Times New Roman" w:cs="Times New Roman"/>
          <w:sz w:val="24"/>
          <w:szCs w:val="24"/>
        </w:rPr>
        <w:t>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w:t>
      </w:r>
      <w:r w:rsidR="0028012E">
        <w:rPr>
          <w:rFonts w:ascii="Times New Roman" w:eastAsia="Times New Roman" w:hAnsi="Times New Roman" w:cs="Times New Roman"/>
          <w:sz w:val="24"/>
          <w:szCs w:val="24"/>
        </w:rPr>
        <w:t>five</w:t>
      </w:r>
      <w:r w:rsidR="00D20ACE">
        <w:rPr>
          <w:rFonts w:ascii="Times New Roman" w:eastAsia="Times New Roman" w:hAnsi="Times New Roman" w:cs="Times New Roman"/>
          <w:sz w:val="24"/>
          <w:szCs w:val="24"/>
        </w:rPr>
        <w:t xml:space="preserve">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w:t>
      </w:r>
      <w:r w:rsidR="0028012E">
        <w:rPr>
          <w:rFonts w:ascii="Times New Roman" w:eastAsia="Times New Roman" w:hAnsi="Times New Roman" w:cs="Times New Roman"/>
          <w:sz w:val="24"/>
          <w:szCs w:val="24"/>
        </w:rPr>
        <w:t>, 22:5ω3,</w:t>
      </w:r>
      <w:r w:rsidR="00D20ACE">
        <w:rPr>
          <w:rFonts w:ascii="Times New Roman" w:eastAsia="Times New Roman" w:hAnsi="Times New Roman" w:cs="Times New Roman"/>
          <w:sz w:val="24"/>
          <w:szCs w:val="24"/>
        </w:rPr>
        <w:t xml:space="preserve">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lastRenderedPageBreak/>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w:t>
      </w:r>
      <w:r w:rsidR="0028012E">
        <w:rPr>
          <w:rFonts w:ascii="Times New Roman" w:eastAsia="Times New Roman" w:hAnsi="Times New Roman" w:cs="Times New Roman"/>
          <w:sz w:val="24"/>
          <w:szCs w:val="24"/>
        </w:rPr>
        <w:t xml:space="preserve">22:5ω3% + </w:t>
      </w:r>
      <w:r w:rsidR="00D8535D">
        <w:rPr>
          <w:rFonts w:ascii="Times New Roman" w:eastAsia="Times New Roman" w:hAnsi="Times New Roman" w:cs="Times New Roman"/>
          <w:sz w:val="24"/>
          <w:szCs w:val="24"/>
        </w:rPr>
        <w:t xml:space="preserve">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688A94B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del w:id="219" w:author="Meyer, Michael Frederick" w:date="2020-08-27T16:25:00Z">
        <w:r w:rsidDel="00F11593">
          <w:rPr>
            <w:rFonts w:ascii="Times New Roman" w:eastAsia="Times New Roman" w:hAnsi="Times New Roman" w:cs="Times New Roman"/>
            <w:sz w:val="24"/>
            <w:szCs w:val="24"/>
          </w:rPr>
          <w:delText>Dryad data</w:delText>
        </w:r>
      </w:del>
      <w:ins w:id="220" w:author="Meyer, Michael Frederick" w:date="2020-08-27T16:25:00Z">
        <w:r w:rsidR="00F11593">
          <w:rPr>
            <w:rFonts w:ascii="Times New Roman" w:eastAsia="Times New Roman" w:hAnsi="Times New Roman" w:cs="Times New Roman"/>
            <w:sz w:val="24"/>
            <w:szCs w:val="24"/>
          </w:rPr>
          <w:t>Environmental Data Initiative</w:t>
        </w:r>
      </w:ins>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663056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567422">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567422">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567422">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567422">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67422">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567422">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0838BC57"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w:t>
      </w:r>
      <w:r w:rsidR="00F97DF1">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 xml:space="preserve">periphyton community </w:t>
      </w:r>
      <w:r w:rsidR="00F97DF1">
        <w:rPr>
          <w:rFonts w:ascii="Times New Roman" w:eastAsia="Times New Roman" w:hAnsi="Times New Roman" w:cs="Times New Roman"/>
          <w:sz w:val="24"/>
          <w:szCs w:val="24"/>
        </w:rPr>
        <w:t xml:space="preserve">abundance </w:t>
      </w:r>
      <w:r>
        <w:rPr>
          <w:rFonts w:ascii="Times New Roman" w:eastAsia="Times New Roman" w:hAnsi="Times New Roman" w:cs="Times New Roman"/>
          <w:sz w:val="24"/>
          <w:szCs w:val="24"/>
        </w:rPr>
        <w:t xml:space="preserve">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w:t>
      </w:r>
      <w:r w:rsidR="00191FD0">
        <w:rPr>
          <w:rFonts w:ascii="Times New Roman" w:eastAsia="Times New Roman" w:hAnsi="Times New Roman" w:cs="Times New Roman"/>
          <w:sz w:val="24"/>
          <w:szCs w:val="24"/>
        </w:rPr>
        <w:lastRenderedPageBreak/>
        <w:t>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4052D6C5"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F11593">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7A55F260" w14:textId="77777777" w:rsidR="00C332CF" w:rsidRDefault="00D8535D">
      <w:pPr>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ins w:id="221" w:author="Meyer, Michael Frederick" w:date="2020-09-07T15:54:00Z">
        <w:r w:rsidR="00C10024">
          <w:rPr>
            <w:rFonts w:ascii="Times New Roman" w:eastAsia="Times New Roman" w:hAnsi="Times New Roman" w:cs="Times New Roman"/>
            <w:sz w:val="24"/>
            <w:szCs w:val="24"/>
          </w:rPr>
          <w:t>Among periphyton samples,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0.77 to 3.76, whereas amphipod δ</w:t>
        </w:r>
        <w:r w:rsidR="00C10024">
          <w:rPr>
            <w:rFonts w:ascii="Times New Roman" w:eastAsia="Times New Roman" w:hAnsi="Times New Roman" w:cs="Times New Roman"/>
            <w:sz w:val="24"/>
            <w:szCs w:val="24"/>
            <w:vertAlign w:val="superscript"/>
          </w:rPr>
          <w:t>15</w:t>
        </w:r>
        <w:r w:rsidR="00C10024">
          <w:rPr>
            <w:rFonts w:ascii="Times New Roman" w:eastAsia="Times New Roman" w:hAnsi="Times New Roman" w:cs="Times New Roman"/>
            <w:sz w:val="24"/>
            <w:szCs w:val="24"/>
          </w:rPr>
          <w:t>N values ranged from 6.42 to 7.92.</w:t>
        </w:r>
        <w:r w:rsidR="00C10024">
          <w:rPr>
            <w:rFonts w:ascii="Times New Roman" w:eastAsia="Times New Roman" w:hAnsi="Times New Roman" w:cs="Times New Roman"/>
            <w:b/>
            <w:sz w:val="24"/>
            <w:szCs w:val="24"/>
          </w:rPr>
          <w:t xml:space="preserve"> </w:t>
        </w:r>
      </w:ins>
    </w:p>
    <w:p w14:paraId="6F0C615B" w14:textId="77777777" w:rsidR="00C332CF" w:rsidRDefault="00C332CF">
      <w:pPr>
        <w:rPr>
          <w:rFonts w:ascii="Times New Roman" w:eastAsia="Times New Roman" w:hAnsi="Times New Roman" w:cs="Times New Roman"/>
          <w:sz w:val="24"/>
          <w:szCs w:val="24"/>
        </w:rPr>
      </w:pPr>
    </w:p>
    <w:p w14:paraId="1A362177" w14:textId="6514EE71" w:rsidR="00715D55" w:rsidRPr="0039266B" w:rsidRDefault="00D8535D">
      <w:pPr>
        <w:rPr>
          <w:rFonts w:ascii="Times New Roman" w:eastAsia="Times New Roman" w:hAnsi="Times New Roman" w:cs="Times New Roman"/>
          <w:b/>
          <w:sz w:val="24"/>
          <w:szCs w:val="24"/>
        </w:rPr>
      </w:pPr>
      <w:del w:id="222" w:author="Meyer, Michael Frederick" w:date="2020-09-07T15:54:00Z">
        <w:r w:rsidDel="00C10024">
          <w:rPr>
            <w:rFonts w:ascii="Times New Roman" w:eastAsia="Times New Roman" w:hAnsi="Times New Roman" w:cs="Times New Roman"/>
            <w:sz w:val="24"/>
            <w:szCs w:val="24"/>
          </w:rPr>
          <w:delText>Among grazer δ</w:delText>
        </w:r>
        <w:r w:rsidDel="00C10024">
          <w:rPr>
            <w:rFonts w:ascii="Times New Roman" w:eastAsia="Times New Roman" w:hAnsi="Times New Roman" w:cs="Times New Roman"/>
            <w:sz w:val="24"/>
            <w:szCs w:val="24"/>
            <w:vertAlign w:val="superscript"/>
          </w:rPr>
          <w:delText>15</w:delText>
        </w:r>
        <w:r w:rsidDel="00C10024">
          <w:rPr>
            <w:rFonts w:ascii="Times New Roman" w:eastAsia="Times New Roman" w:hAnsi="Times New Roman" w:cs="Times New Roman"/>
            <w:sz w:val="24"/>
            <w:szCs w:val="24"/>
          </w:rPr>
          <w:delText>N values, no grazer groups deviated</w:delText>
        </w:r>
        <w:r w:rsidR="00381463" w:rsidDel="00C10024">
          <w:rPr>
            <w:rFonts w:ascii="Times New Roman" w:eastAsia="Times New Roman" w:hAnsi="Times New Roman" w:cs="Times New Roman"/>
            <w:sz w:val="24"/>
            <w:szCs w:val="24"/>
          </w:rPr>
          <w:delText xml:space="preserve"> greater</w:delText>
        </w:r>
        <w:r w:rsidR="00292741" w:rsidDel="00C10024">
          <w:rPr>
            <w:rFonts w:ascii="Times New Roman" w:eastAsia="Times New Roman" w:hAnsi="Times New Roman" w:cs="Times New Roman"/>
            <w:sz w:val="24"/>
            <w:szCs w:val="24"/>
          </w:rPr>
          <w:delText xml:space="preserve"> </w:delText>
        </w:r>
        <w:r w:rsidDel="00C10024">
          <w:rPr>
            <w:rFonts w:ascii="Times New Roman" w:eastAsia="Times New Roman" w:hAnsi="Times New Roman" w:cs="Times New Roman"/>
            <w:sz w:val="24"/>
            <w:szCs w:val="24"/>
          </w:rPr>
          <w:delText xml:space="preserve">than </w:delText>
        </w:r>
        <w:r w:rsidR="00912D64" w:rsidDel="00C10024">
          <w:rPr>
            <w:rFonts w:ascii="Times New Roman" w:eastAsia="Times New Roman" w:hAnsi="Times New Roman" w:cs="Times New Roman"/>
            <w:sz w:val="24"/>
            <w:szCs w:val="24"/>
          </w:rPr>
          <w:delText>2</w:delText>
        </w:r>
        <w:r w:rsidDel="00C10024">
          <w:rPr>
            <w:rFonts w:ascii="Times New Roman" w:eastAsia="Times New Roman" w:hAnsi="Times New Roman" w:cs="Times New Roman"/>
            <w:sz w:val="24"/>
            <w:szCs w:val="24"/>
          </w:rPr>
          <w:delText>% δ</w:delText>
        </w:r>
        <w:r w:rsidDel="00C10024">
          <w:rPr>
            <w:rFonts w:ascii="Times New Roman" w:eastAsia="Times New Roman" w:hAnsi="Times New Roman" w:cs="Times New Roman"/>
            <w:sz w:val="24"/>
            <w:szCs w:val="24"/>
            <w:vertAlign w:val="superscript"/>
          </w:rPr>
          <w:delText>15</w:delText>
        </w:r>
        <w:r w:rsidDel="00C10024">
          <w:rPr>
            <w:rFonts w:ascii="Times New Roman" w:eastAsia="Times New Roman" w:hAnsi="Times New Roman" w:cs="Times New Roman"/>
            <w:sz w:val="24"/>
            <w:szCs w:val="24"/>
          </w:rPr>
          <w:delText xml:space="preserve">N, suggesting that all were </w:delText>
        </w:r>
        <w:r w:rsidR="00912D64" w:rsidDel="00C10024">
          <w:rPr>
            <w:rFonts w:ascii="Times New Roman" w:eastAsia="Times New Roman" w:hAnsi="Times New Roman" w:cs="Times New Roman"/>
            <w:sz w:val="24"/>
            <w:szCs w:val="24"/>
          </w:rPr>
          <w:delText xml:space="preserve">at </w:delText>
        </w:r>
        <w:r w:rsidDel="00C10024">
          <w:rPr>
            <w:rFonts w:ascii="Times New Roman" w:eastAsia="Times New Roman" w:hAnsi="Times New Roman" w:cs="Times New Roman"/>
            <w:sz w:val="24"/>
            <w:szCs w:val="24"/>
          </w:rPr>
          <w:delText xml:space="preserve">the same trophic level </w:delText>
        </w:r>
        <w:r w:rsidR="001A1BBB" w:rsidDel="00C10024">
          <w:rPr>
            <w:rFonts w:ascii="Times New Roman" w:eastAsia="Times New Roman" w:hAnsi="Times New Roman" w:cs="Times New Roman"/>
            <w:sz w:val="24"/>
            <w:szCs w:val="24"/>
          </w:rPr>
          <w:fldChar w:fldCharType="begin"/>
        </w:r>
        <w:r w:rsidR="001A1BBB" w:rsidDel="00C10024">
          <w:rPr>
            <w:rFonts w:ascii="Times New Roman" w:eastAsia="Times New Roman" w:hAnsi="Times New Roman" w:cs="Times New Roman"/>
            <w:sz w:val="24"/>
            <w:szCs w:val="24"/>
          </w:rPr>
          <w:del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delInstrText>
        </w:r>
        <w:r w:rsidR="001A1BBB" w:rsidDel="00C10024">
          <w:rPr>
            <w:rFonts w:ascii="Times New Roman" w:eastAsia="Times New Roman" w:hAnsi="Times New Roman" w:cs="Times New Roman"/>
            <w:sz w:val="24"/>
            <w:szCs w:val="24"/>
          </w:rPr>
          <w:fldChar w:fldCharType="separate"/>
        </w:r>
        <w:r w:rsidR="001A1BBB" w:rsidRPr="001A1BBB" w:rsidDel="00C10024">
          <w:rPr>
            <w:rFonts w:ascii="Times New Roman" w:hAnsi="Times New Roman" w:cs="Times New Roman"/>
            <w:sz w:val="24"/>
          </w:rPr>
          <w:delText>(Post 2002)</w:delText>
        </w:r>
        <w:r w:rsidR="001A1BBB" w:rsidDel="00C10024">
          <w:rPr>
            <w:rFonts w:ascii="Times New Roman" w:eastAsia="Times New Roman" w:hAnsi="Times New Roman" w:cs="Times New Roman"/>
            <w:sz w:val="24"/>
            <w:szCs w:val="24"/>
          </w:rPr>
          <w:fldChar w:fldCharType="end"/>
        </w:r>
        <w:r w:rsidDel="00C10024">
          <w:rPr>
            <w:rFonts w:ascii="Times New Roman" w:eastAsia="Times New Roman" w:hAnsi="Times New Roman" w:cs="Times New Roman"/>
            <w:sz w:val="24"/>
            <w:szCs w:val="24"/>
          </w:rPr>
          <w:delText>.</w:delText>
        </w:r>
      </w:del>
      <w:r w:rsidR="00C332CF">
        <w:rPr>
          <w:rFonts w:ascii="Times New Roman" w:eastAsia="Times New Roman" w:hAnsi="Times New Roman" w:cs="Times New Roman"/>
          <w:sz w:val="24"/>
          <w:szCs w:val="24"/>
        </w:rPr>
        <w:t xml:space="preserve">For grazers, </w:t>
      </w: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47D1023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both periphyton and grazers, our analyses focused mainly on the essential fatty acids (EFAs) 18:3ω3, 18:4ω3, 20:5ω3, </w:t>
      </w:r>
      <w:r w:rsidR="00C332CF">
        <w:rPr>
          <w:rFonts w:ascii="Times New Roman" w:eastAsia="Times New Roman" w:hAnsi="Times New Roman" w:cs="Times New Roman"/>
          <w:sz w:val="24"/>
          <w:szCs w:val="24"/>
        </w:rPr>
        <w:t xml:space="preserve">22:5ω3, </w:t>
      </w:r>
      <w:r>
        <w:rPr>
          <w:rFonts w:ascii="Times New Roman" w:eastAsia="Times New Roman" w:hAnsi="Times New Roman" w:cs="Times New Roman"/>
          <w:sz w:val="24"/>
          <w:szCs w:val="24"/>
        </w:rPr>
        <w:t>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18:3ω3 and 18:4ω3 in comparison to </w:t>
      </w:r>
      <w:r w:rsidR="00C332CF">
        <w:rPr>
          <w:rFonts w:ascii="Times New Roman" w:eastAsia="Times New Roman" w:hAnsi="Times New Roman" w:cs="Times New Roman"/>
          <w:sz w:val="24"/>
          <w:szCs w:val="24"/>
        </w:rPr>
        <w:t xml:space="preserve">20:5ω3, 22:5ω3, and 22:6ω3 </w:t>
      </w:r>
      <w:r>
        <w:rPr>
          <w:rFonts w:ascii="Times New Roman" w:eastAsia="Times New Roman" w:hAnsi="Times New Roman" w:cs="Times New Roman"/>
          <w:sz w:val="24"/>
          <w:szCs w:val="24"/>
        </w:rPr>
        <w:t xml:space="preserve">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w:t>
      </w:r>
      <w:del w:id="223" w:author="Ted" w:date="2020-07-14T14:16:00Z">
        <w:r w:rsidDel="001B3EB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435347C7"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w:t>
      </w:r>
      <w:commentRangeStart w:id="224"/>
      <w:commentRangeStart w:id="225"/>
      <w:r w:rsidR="004668F9">
        <w:rPr>
          <w:rFonts w:ascii="Times New Roman" w:eastAsia="Times New Roman" w:hAnsi="Times New Roman" w:cs="Times New Roman"/>
          <w:sz w:val="24"/>
          <w:szCs w:val="24"/>
        </w:rPr>
        <w:t>Unlike previous studies</w:t>
      </w:r>
      <w:commentRangeEnd w:id="224"/>
      <w:r w:rsidR="00854325">
        <w:rPr>
          <w:rStyle w:val="CommentReference"/>
        </w:rPr>
        <w:commentReference w:id="224"/>
      </w:r>
      <w:commentRangeEnd w:id="225"/>
      <w:r w:rsidR="00912D64">
        <w:rPr>
          <w:rStyle w:val="CommentReference"/>
        </w:rPr>
        <w:commentReference w:id="225"/>
      </w:r>
      <w:r w:rsidR="004668F9">
        <w:rPr>
          <w:rFonts w:ascii="Times New Roman" w:eastAsia="Times New Roman" w:hAnsi="Times New Roman" w:cs="Times New Roman"/>
          <w:sz w:val="24"/>
          <w:szCs w:val="24"/>
        </w:rPr>
        <w:t xml:space="preserve">,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w:t>
      </w:r>
      <w:r w:rsidR="00CC0FCC">
        <w:rPr>
          <w:rFonts w:ascii="Times New Roman" w:eastAsia="Times New Roman" w:hAnsi="Times New Roman" w:cs="Times New Roman"/>
          <w:sz w:val="24"/>
          <w:szCs w:val="24"/>
        </w:rPr>
        <w:lastRenderedPageBreak/>
        <w:t xml:space="preserve">indicators of sewage pollution and food web structure to offer a </w:t>
      </w:r>
      <w:r w:rsidR="00765F65">
        <w:rPr>
          <w:rFonts w:ascii="Times New Roman" w:eastAsia="Times New Roman" w:hAnsi="Times New Roman" w:cs="Times New Roman"/>
          <w:sz w:val="24"/>
          <w:szCs w:val="24"/>
        </w:rPr>
        <w:t>direct, 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1EB6DE86"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ins w:id="226" w:author="Ted" w:date="2020-07-14T14:37:00Z">
        <w:r>
          <w:rPr>
            <w:rFonts w:ascii="Times New Roman" w:eastAsia="Times New Roman" w:hAnsi="Times New Roman" w:cs="Times New Roman"/>
            <w:sz w:val="24"/>
            <w:szCs w:val="24"/>
          </w:rPr>
          <w:t>,</w:t>
        </w:r>
      </w:ins>
      <w:r w:rsidR="00383BCD">
        <w:rPr>
          <w:rFonts w:ascii="Times New Roman" w:eastAsia="Times New Roman" w:hAnsi="Times New Roman" w:cs="Times New Roman"/>
          <w:sz w:val="24"/>
          <w:szCs w:val="24"/>
        </w:rPr>
        <w:t xml:space="preserve"> to some degree</w:t>
      </w:r>
      <w:ins w:id="227" w:author="Ted" w:date="2020-07-14T14:37:00Z">
        <w:r>
          <w:rPr>
            <w:rFonts w:ascii="Times New Roman" w:eastAsia="Times New Roman" w:hAnsi="Times New Roman" w:cs="Times New Roman"/>
            <w:sz w:val="24"/>
            <w:szCs w:val="24"/>
          </w:rPr>
          <w:t>,</w:t>
        </w:r>
      </w:ins>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commentRangeStart w:id="228"/>
      <w:commentRangeStart w:id="229"/>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ins w:id="230" w:author="Meyer, Michael Frederick" w:date="2020-08-27T16:39:00Z">
        <w:r w:rsidR="00BE72A9">
          <w:rPr>
            <w:rFonts w:ascii="Times New Roman" w:eastAsia="Times New Roman" w:hAnsi="Times New Roman" w:cs="Times New Roman"/>
            <w:sz w:val="24"/>
            <w:szCs w:val="24"/>
          </w:rPr>
          <w:t xml:space="preserve">sewage </w:t>
        </w:r>
      </w:ins>
      <w:r w:rsidR="00383BCD">
        <w:rPr>
          <w:rFonts w:ascii="Times New Roman" w:eastAsia="Times New Roman" w:hAnsi="Times New Roman" w:cs="Times New Roman"/>
          <w:sz w:val="24"/>
          <w:szCs w:val="24"/>
        </w:rPr>
        <w:t xml:space="preserve">gradients </w:t>
      </w:r>
      <w:ins w:id="231" w:author="Meyer, Michael Frederick" w:date="2020-08-27T16:39:00Z">
        <w:r w:rsidR="00BE72A9">
          <w:rPr>
            <w:rFonts w:ascii="Times New Roman" w:eastAsia="Times New Roman" w:hAnsi="Times New Roman" w:cs="Times New Roman"/>
            <w:sz w:val="24"/>
            <w:szCs w:val="24"/>
          </w:rPr>
          <w:t>created by</w:t>
        </w:r>
      </w:ins>
      <w:del w:id="232" w:author="Meyer, Michael Frederick" w:date="2020-08-27T16:39:00Z">
        <w:r w:rsidR="00381463" w:rsidDel="00BE72A9">
          <w:rPr>
            <w:rFonts w:ascii="Times New Roman" w:eastAsia="Times New Roman" w:hAnsi="Times New Roman" w:cs="Times New Roman"/>
            <w:sz w:val="24"/>
            <w:szCs w:val="24"/>
          </w:rPr>
          <w:delText>from</w:delText>
        </w:r>
      </w:del>
      <w:r w:rsidR="00381463">
        <w:rPr>
          <w:rFonts w:ascii="Times New Roman" w:eastAsia="Times New Roman" w:hAnsi="Times New Roman" w:cs="Times New Roman"/>
          <w:sz w:val="24"/>
          <w:szCs w:val="24"/>
        </w:rPr>
        <w:t xml:space="preserve"> 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commentRangeEnd w:id="228"/>
      <w:r>
        <w:rPr>
          <w:rStyle w:val="CommentReference"/>
        </w:rPr>
        <w:commentReference w:id="228"/>
      </w:r>
      <w:commentRangeEnd w:id="229"/>
      <w:r w:rsidR="001E5826">
        <w:rPr>
          <w:rStyle w:val="CommentReference"/>
        </w:rPr>
        <w:commentReference w:id="229"/>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w:t>
      </w:r>
      <w:del w:id="233" w:author="Meyer, Michael Frederick" w:date="2020-08-27T16:40:00Z">
        <w:r w:rsidR="00E45EB1" w:rsidDel="00BE72A9">
          <w:rPr>
            <w:rFonts w:ascii="Times New Roman" w:eastAsia="Times New Roman" w:hAnsi="Times New Roman" w:cs="Times New Roman"/>
            <w:sz w:val="24"/>
            <w:szCs w:val="24"/>
          </w:rPr>
          <w:delText xml:space="preserve">consistently </w:delText>
        </w:r>
      </w:del>
      <w:r w:rsidR="00E45EB1">
        <w:rPr>
          <w:rFonts w:ascii="Times New Roman" w:eastAsia="Times New Roman" w:hAnsi="Times New Roman" w:cs="Times New Roman"/>
          <w:sz w:val="24"/>
          <w:szCs w:val="24"/>
        </w:rPr>
        <w:t xml:space="preserve">sewage-associated </w:t>
      </w:r>
      <w:r w:rsidR="00C332CF">
        <w:rPr>
          <w:rFonts w:ascii="Times New Roman" w:eastAsia="Times New Roman" w:hAnsi="Times New Roman" w:cs="Times New Roman"/>
          <w:sz w:val="24"/>
          <w:szCs w:val="24"/>
        </w:rPr>
        <w:t>indicators</w:t>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w:t>
      </w:r>
      <w:r w:rsidR="00C332CF">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proved necessary for defining sewage gradients. </w:t>
      </w:r>
      <w:r w:rsidR="002C1737">
        <w:rPr>
          <w:rFonts w:ascii="Times New Roman" w:eastAsia="Times New Roman" w:hAnsi="Times New Roman" w:cs="Times New Roman"/>
          <w:sz w:val="24"/>
          <w:szCs w:val="24"/>
        </w:rPr>
        <w:t xml:space="preserve">The use of nutrients as indicators </w:t>
      </w:r>
      <w:r w:rsidR="00C332CF">
        <w:rPr>
          <w:rFonts w:ascii="Times New Roman" w:eastAsia="Times New Roman" w:hAnsi="Times New Roman" w:cs="Times New Roman"/>
          <w:sz w:val="24"/>
          <w:szCs w:val="24"/>
        </w:rPr>
        <w:t xml:space="preserve">alone </w:t>
      </w:r>
      <w:r w:rsidR="002C1737">
        <w:rPr>
          <w:rFonts w:ascii="Times New Roman" w:eastAsia="Times New Roman" w:hAnsi="Times New Roman" w:cs="Times New Roman"/>
          <w:sz w:val="24"/>
          <w:szCs w:val="24"/>
        </w:rPr>
        <w:t>would not reveal sewage pollution</w:t>
      </w:r>
      <w:r w:rsidR="00C332CF">
        <w:rPr>
          <w:rFonts w:ascii="Times New Roman" w:eastAsia="Times New Roman" w:hAnsi="Times New Roman" w:cs="Times New Roman"/>
          <w:sz w:val="24"/>
          <w:szCs w:val="24"/>
        </w:rPr>
        <w:t xml:space="preserve"> gradients</w:t>
      </w:r>
      <w:ins w:id="234" w:author="Ted" w:date="2020-07-14T14:39:00Z">
        <w:r>
          <w:rPr>
            <w:rFonts w:ascii="Times New Roman" w:eastAsia="Times New Roman" w:hAnsi="Times New Roman" w:cs="Times New Roman"/>
            <w:sz w:val="24"/>
            <w:szCs w:val="24"/>
          </w:rPr>
          <w:t xml:space="preserve">, since nutrients were not </w:t>
        </w:r>
      </w:ins>
      <w:r w:rsidR="00C332CF">
        <w:rPr>
          <w:rFonts w:ascii="Times New Roman" w:eastAsia="Times New Roman" w:hAnsi="Times New Roman" w:cs="Times New Roman"/>
          <w:sz w:val="24"/>
          <w:szCs w:val="24"/>
        </w:rPr>
        <w:t xml:space="preserve">strongly </w:t>
      </w:r>
      <w:ins w:id="235" w:author="Ted" w:date="2020-07-14T14:39:00Z">
        <w:r>
          <w:rPr>
            <w:rFonts w:ascii="Times New Roman" w:eastAsia="Times New Roman" w:hAnsi="Times New Roman" w:cs="Times New Roman"/>
            <w:sz w:val="24"/>
            <w:szCs w:val="24"/>
          </w:rPr>
          <w:t xml:space="preserve">correlated with </w:t>
        </w:r>
      </w:ins>
      <w:r w:rsidR="00C332CF">
        <w:rPr>
          <w:rFonts w:ascii="Times New Roman" w:eastAsia="Times New Roman" w:hAnsi="Times New Roman" w:cs="Times New Roman"/>
          <w:sz w:val="24"/>
          <w:szCs w:val="24"/>
        </w:rPr>
        <w:t>IDW population</w:t>
      </w:r>
      <w:ins w:id="236" w:author="Meyer, Michael Frederick" w:date="2020-08-27T16:41:00Z">
        <w:r w:rsidR="00BE72A9">
          <w:rPr>
            <w:rFonts w:ascii="Times New Roman" w:eastAsia="Times New Roman" w:hAnsi="Times New Roman" w:cs="Times New Roman"/>
            <w:sz w:val="24"/>
            <w:szCs w:val="24"/>
          </w:rPr>
          <w:t xml:space="preserve"> and could come from diverse sources</w:t>
        </w:r>
      </w:ins>
      <w:r w:rsidR="002C1737">
        <w:rPr>
          <w:rFonts w:ascii="Times New Roman" w:eastAsia="Times New Roman" w:hAnsi="Times New Roman" w:cs="Times New Roman"/>
          <w:sz w:val="24"/>
          <w:szCs w:val="24"/>
        </w:rPr>
        <w:t xml:space="preserve">. </w:t>
      </w:r>
      <w:r w:rsidR="00C332CF">
        <w:rPr>
          <w:rFonts w:ascii="Times New Roman" w:eastAsia="Times New Roman" w:hAnsi="Times New Roman" w:cs="Times New Roman"/>
          <w:sz w:val="24"/>
          <w:szCs w:val="24"/>
        </w:rPr>
        <w:t xml:space="preserve">For example, </w:t>
      </w:r>
      <w:commentRangeStart w:id="237"/>
      <w:commentRangeStart w:id="238"/>
      <w:del w:id="239" w:author="Meyer, Michael Frederick" w:date="2020-08-27T17:11:00Z">
        <w:r w:rsidR="000E7380" w:rsidDel="0055131D">
          <w:rPr>
            <w:rFonts w:ascii="Times New Roman" w:eastAsia="Times New Roman" w:hAnsi="Times New Roman" w:cs="Times New Roman"/>
            <w:sz w:val="24"/>
            <w:szCs w:val="24"/>
          </w:rPr>
          <w:delText>Perhaps most significantly for Lake Baikal, m</w:delText>
        </w:r>
      </w:del>
      <w:r w:rsidR="00C332CF">
        <w:rPr>
          <w:rFonts w:ascii="Times New Roman" w:eastAsia="Times New Roman" w:hAnsi="Times New Roman" w:cs="Times New Roman"/>
          <w:sz w:val="24"/>
          <w:szCs w:val="24"/>
        </w:rPr>
        <w:t>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del w:id="240" w:author="Meyer, Michael Frederick" w:date="2020-08-27T17:09:00Z">
        <w:r w:rsidR="000E7380" w:rsidDel="0055131D">
          <w:rPr>
            <w:rFonts w:ascii="Times New Roman" w:eastAsia="Times New Roman" w:hAnsi="Times New Roman" w:cs="Times New Roman"/>
            <w:sz w:val="24"/>
            <w:szCs w:val="24"/>
          </w:rPr>
          <w:delText xml:space="preserve">that of </w:delText>
        </w:r>
      </w:del>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ins w:id="241" w:author="Meyer, Michael Frederick" w:date="2020-08-27T17:10:00Z">
        <w:r w:rsidR="0055131D">
          <w:rPr>
            <w:rFonts w:ascii="Times New Roman" w:eastAsia="Times New Roman" w:hAnsi="Times New Roman" w:cs="Times New Roman"/>
            <w:sz w:val="24"/>
            <w:szCs w:val="24"/>
          </w:rPr>
          <w:t xml:space="preserve">basin </w:t>
        </w:r>
      </w:ins>
      <w:r w:rsidR="00C451C6">
        <w:rPr>
          <w:rFonts w:ascii="Times New Roman" w:eastAsia="Times New Roman" w:hAnsi="Times New Roman" w:cs="Times New Roman"/>
          <w:sz w:val="24"/>
          <w:szCs w:val="24"/>
        </w:rPr>
        <w:t>(</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w:t>
      </w:r>
      <w:ins w:id="242" w:author="Meyer, Michael Frederick" w:date="2020-09-08T15:45:00Z">
        <w:r w:rsidR="00157F57">
          <w:rPr>
            <w:rFonts w:ascii="Times New Roman" w:eastAsia="Times New Roman" w:hAnsi="Times New Roman" w:cs="Times New Roman"/>
            <w:sz w:val="24"/>
            <w:szCs w:val="24"/>
          </w:rPr>
          <w:t xml:space="preserve">While </w:t>
        </w:r>
      </w:ins>
      <w:del w:id="243" w:author="Meyer, Michael Frederick" w:date="2020-09-08T15:45:00Z">
        <w:r w:rsidR="000E7380" w:rsidDel="00157F57">
          <w:rPr>
            <w:rFonts w:ascii="Times New Roman" w:eastAsia="Times New Roman" w:hAnsi="Times New Roman" w:cs="Times New Roman"/>
            <w:sz w:val="24"/>
            <w:szCs w:val="24"/>
          </w:rPr>
          <w:delText>N</w:delText>
        </w:r>
      </w:del>
      <w:ins w:id="244" w:author="Meyer, Michael Frederick" w:date="2020-09-08T15:45:00Z">
        <w:r w:rsidR="00157F57">
          <w:rPr>
            <w:rFonts w:ascii="Times New Roman" w:eastAsia="Times New Roman" w:hAnsi="Times New Roman" w:cs="Times New Roman"/>
            <w:sz w:val="24"/>
            <w:szCs w:val="24"/>
          </w:rPr>
          <w:t>n</w:t>
        </w:r>
      </w:ins>
      <w:r w:rsidR="000E7380">
        <w:rPr>
          <w:rFonts w:ascii="Times New Roman" w:eastAsia="Times New Roman" w:hAnsi="Times New Roman" w:cs="Times New Roman"/>
          <w:sz w:val="24"/>
          <w:szCs w:val="24"/>
        </w:rPr>
        <w:t xml:space="preserve">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w:t>
      </w:r>
      <w:del w:id="245" w:author="Meyer, Michael Frederick" w:date="2020-09-08T15:45:00Z">
        <w:r w:rsidR="00765F65" w:rsidDel="00157F57">
          <w:rPr>
            <w:rFonts w:ascii="Times New Roman" w:eastAsia="Times New Roman" w:hAnsi="Times New Roman" w:cs="Times New Roman"/>
            <w:sz w:val="24"/>
            <w:szCs w:val="24"/>
          </w:rPr>
          <w:delText xml:space="preserve">of nitrogen </w:delText>
        </w:r>
      </w:del>
      <w:ins w:id="246" w:author="Meyer, Michael Frederick" w:date="2020-09-08T15:46:00Z">
        <w:r w:rsidR="00157F57">
          <w:rPr>
            <w:rFonts w:ascii="Times New Roman" w:eastAsia="Times New Roman" w:hAnsi="Times New Roman" w:cs="Times New Roman"/>
            <w:sz w:val="24"/>
            <w:szCs w:val="24"/>
          </w:rPr>
          <w:fldChar w:fldCharType="begin"/>
        </w:r>
        <w:r w:rsidR="00157F57">
          <w:rPr>
            <w:rFonts w:ascii="Times New Roman" w:eastAsia="Times New Roman" w:hAnsi="Times New Roman" w:cs="Times New Roman"/>
            <w:sz w:val="24"/>
            <w:szCs w:val="24"/>
          </w:rPr>
          <w:instrText xml:space="preserve"> ADDIN ZOTERO_ITEM CSL_CITATION {"citationID":"TNonCfUm","properties":{"formattedCitation":"(Galloway et al. 2004; Monteith et al. 2007; Stoddard et al. 2016)","plainCitation":"(Galloway et al. 2004; Monteith et al. 2007; Stoddard et al. 2016)","noteIndex":0},"citationItems":[{"id":3779,"uris":["http://zotero.org/users/2645460/items/PSJZBSFW"],"uri":["http://zotero.org/users/2645460/items/PSJZBSFW"],"itemData":{"id":3779,"type":"article-journal","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ﬂuxes of nitrogen in each region. Important ﬁndings are that human activities increasingly dominate the N budget at the global and at most regional scales, the terrestrial and open ocean N budgets are essentially disconnected, and the ﬁxed forms of N are accumulating in most environmental reservoirs. The largest uncertainties in our understanding of the N budget at most scales are the rates of natural biological nitrogen ﬁxation, the amount of Nr storage in most environmental reservoirs, and the production rates of N2 by denitriﬁcation.","container-title":"Biogeochemistry","DOI":"10.1007/s10533-004-0370-0","ISSN":"0168-2563, 1573-515X","issue":"2","journalAbbreviation":"Biogeochemistry","language":"en","page":"153-226","source":"DOI.org (Crossref)","title":"Nitrogen Cycles: Past, Present, and Future","title-short":"Nitrogen Cycles","volume":"70","author":[{"family":"Galloway","given":"J. N."},{"family":"Dentener","given":"F. J."},{"family":"Capone","given":"D. G."},{"family":"Boyer","given":"E. W."},{"family":"Howarth","given":"R. W."},{"family":"Seitzinger","given":"S. P."},{"family":"Asner","given":"G. P."},{"family":"Cleveland","given":"C. C."},{"family":"Green","given":"P. A."},{"family":"Holland","given":"E. A."},{"family":"Karl","given":"D. M."},{"family":"Michaels","given":"A. F."},{"family":"Porter","given":"J. H."},{"family":"Townsend","given":"A. R."},{"family":"V</w:instrText>
        </w:r>
        <w:r w:rsidR="00157F57">
          <w:rPr>
            <w:rFonts w:ascii="Tahoma" w:eastAsia="Times New Roman" w:hAnsi="Tahoma" w:cs="Tahoma"/>
            <w:sz w:val="24"/>
            <w:szCs w:val="24"/>
          </w:rPr>
          <w:instrText>�</w:instrText>
        </w:r>
        <w:r w:rsidR="00157F57">
          <w:rPr>
            <w:rFonts w:ascii="Times New Roman" w:eastAsia="Times New Roman" w:hAnsi="Times New Roman" w:cs="Times New Roman"/>
            <w:sz w:val="24"/>
            <w:szCs w:val="24"/>
          </w:rPr>
          <w:instrText xml:space="preserve">osmarty","given":"C. J."}],"issued":{"date-parts":[["2004",9]]}}},{"id":3746,"uris":["http://zotero.org/users/2645460/items/BQIC7SRH"],"uri":["http://zotero.org/users/2645460/items/BQIC7SRH"],"itemData":{"id":3746,"type":"article-journal","abstract":"There have been widespread reports of surface waters in many remote glaciated regions of North America and Northern Europe becoming browner as levels of dissolved organic carbon have increased. Several hypotheses have been proposed to explain the effect, including recent climate change, but the question remains controversial. A new survey of time series data from more than 500 remote lakes and streams, combined with a simple model, now shows that dissolved organic carbon concentrations are in fact closely related to the decline in the sulphate and seasalt content of atmospheric deposition. Dissolved organic carbon concentrations may therefore be returning towards levels that would have been typical prior to the first onset of acid rain during the nineteenth century.","container-title":"Nature","DOI":"10.1038/nature06316","ISSN":"1476-4687","issue":"7169","language":"en","page":"537-540","source":"www.nature.com","title":"Dissolved organic carbon trends resulting from changes in atmospheric deposition chemistry","volume":"450","author":[{"family":"Monteith","given":"Donald T."},{"family":"Stoddard","given":"John L."},{"family":"Evans","given":"Christopher D."},{"family":"Wit","given":"Heleen A.","non-dropping-particle":"de"},{"family":"Forsius","given":"Martin"},{"family":"Høgåsen","given":"Tore"},{"family":"Wilander","given":"Anders"},{"family":"Skjelkvåle","given":"Brit Lisa"},{"family":"Jeffries","given":"Dean S."},{"family":"Vuorenmaa","given":"Jussi"},{"family":"Keller","given":"Bill"},{"family":"Kopácek","given":"Jiri"},{"family":"Vesely","given":"Josef"}],"issued":{"date-parts":[["2007",11]]}}},{"id":3776,"uris":["http://zotero.org/users/2645460/items/4B5UCIMC"],"uri":["http://zotero.org/users/2645460/items/4B5UCIMC"],"itemData":{"id":3776,"type":"article-journal","abstract":"We describe continental-scale increases in lake and stream total phosphorus (TP) concentrations, identified through periodic probability surveys of thousands of water bodies in the conterminous U.S. The increases, observed over the period 2000–2014 were most notable in sites in relatively undisturbed catchments and where TP was initially low (e.g., less than 10 μg L–1). Nationally, the percentage of stream length in the U.S. with TP ≤ 10 μg L–1 decreased from 24.5 to 10.4 to 1.6% from 2004 to 2009 to 2014; the percentage of lakes with TP ≤ 10 μg L–1 decreased from 24.9 to 6.7% between 2007 and 2012. Increasing TP concentrations appear to be ubiquitous, but their presence in undeveloped catchments suggests that they cannot be entirely attributed to either point or common non-point sources of TP.","container-title":"Environmental Science &amp; Technology","DOI":"10.1021/acs.est.5b05950","ISSN":"0013-936X","issue":"7","journalAbbreviation":"Environ. Sci. Technol.","page":"3409-3415","source":"ACS Publications","title":"Continental-Scale Increase in Lake and Stream Phosphorus: Are Oligotrophic Systems Disappearing in the United States?","title-short":"Continental-Scale Increase in Lake and Stream Phosphorus","volume":"50","author":[{"family":"Stoddard","given":"John L."},{"family":"Van Sickle","given":"John"},{"family":"Herlihy","given":"Alan T."},{"family":"Brahney","given":"Janice"},{"family":"Paulsen","given":"Steven"},{"family":"Peck","given":"David V."},{"family":"Mitchell","given":"Richard"},{"family":"Pollard","given":"Amina I."}],"issued":{"date-parts":[["2016",4,5]]}}}],"schema":"https://github.com/citation-style-language/schema/raw/master/csl-citation.json"} </w:instrText>
        </w:r>
      </w:ins>
      <w:r w:rsidR="00157F57">
        <w:rPr>
          <w:rFonts w:ascii="Times New Roman" w:eastAsia="Times New Roman" w:hAnsi="Times New Roman" w:cs="Times New Roman"/>
          <w:sz w:val="24"/>
          <w:szCs w:val="24"/>
        </w:rPr>
        <w:fldChar w:fldCharType="separate"/>
      </w:r>
      <w:ins w:id="247" w:author="Meyer, Michael Frederick" w:date="2020-09-08T15:46:00Z">
        <w:r w:rsidR="00157F57" w:rsidRPr="00157F57">
          <w:rPr>
            <w:rFonts w:ascii="Times New Roman" w:hAnsi="Times New Roman" w:cs="Times New Roman"/>
            <w:sz w:val="24"/>
            <w:rPrChange w:id="248" w:author="Meyer, Michael Frederick" w:date="2020-09-08T15:46:00Z">
              <w:rPr/>
            </w:rPrChange>
          </w:rPr>
          <w:t>(Galloway et al. 2004; Monteith et al. 2007; Stoddard et al. 2016)</w:t>
        </w:r>
        <w:r w:rsidR="00157F57">
          <w:rPr>
            <w:rFonts w:ascii="Times New Roman" w:eastAsia="Times New Roman" w:hAnsi="Times New Roman" w:cs="Times New Roman"/>
            <w:sz w:val="24"/>
            <w:szCs w:val="24"/>
          </w:rPr>
          <w:fldChar w:fldCharType="end"/>
        </w:r>
      </w:ins>
      <w:del w:id="249" w:author="Meyer, Michael Frederick" w:date="2020-09-08T15:46:00Z">
        <w:r w:rsidR="00765F65" w:rsidDel="00157F57">
          <w:rPr>
            <w:rFonts w:ascii="Times New Roman" w:eastAsia="Times New Roman" w:hAnsi="Times New Roman" w:cs="Times New Roman"/>
            <w:sz w:val="24"/>
            <w:szCs w:val="24"/>
          </w:rPr>
          <w:delText>(Galloway et al., 2004) and phosphorus (Stoddard et al., 2016)</w:delText>
        </w:r>
      </w:del>
      <w:r w:rsidR="00765F65">
        <w:rPr>
          <w:rFonts w:ascii="Times New Roman" w:eastAsia="Times New Roman" w:hAnsi="Times New Roman" w:cs="Times New Roman"/>
          <w:sz w:val="24"/>
          <w:szCs w:val="24"/>
        </w:rPr>
        <w:t xml:space="preserve">, </w:t>
      </w:r>
      <w:del w:id="250" w:author="Meyer, Michael Frederick" w:date="2020-09-08T15:47:00Z">
        <w:r w:rsidR="00765F65" w:rsidDel="00157F57">
          <w:rPr>
            <w:rFonts w:ascii="Times New Roman" w:eastAsia="Times New Roman" w:hAnsi="Times New Roman" w:cs="Times New Roman"/>
            <w:sz w:val="24"/>
            <w:szCs w:val="24"/>
          </w:rPr>
          <w:delText>as well as</w:delText>
        </w:r>
      </w:del>
      <w:ins w:id="251" w:author="Meyer, Michael Frederick" w:date="2020-09-08T15:47:00Z">
        <w:r w:rsidR="00157F57">
          <w:rPr>
            <w:rFonts w:ascii="Times New Roman" w:eastAsia="Times New Roman" w:hAnsi="Times New Roman" w:cs="Times New Roman"/>
            <w:sz w:val="24"/>
            <w:szCs w:val="24"/>
          </w:rPr>
          <w:t>and</w:t>
        </w:r>
      </w:ins>
      <w:r w:rsidR="00765F65">
        <w:rPr>
          <w:rFonts w:ascii="Times New Roman" w:eastAsia="Times New Roman" w:hAnsi="Times New Roman" w:cs="Times New Roman"/>
          <w:sz w:val="24"/>
          <w:szCs w:val="24"/>
        </w:rPr>
        <w:t xml:space="preserve"> changing terrestrial plant communities (Moran et al., 2012)</w:t>
      </w:r>
      <w:ins w:id="252" w:author="Meyer, Michael Frederick" w:date="2020-09-08T15:47:00Z">
        <w:r w:rsidR="00157F57">
          <w:rPr>
            <w:rFonts w:ascii="Times New Roman" w:eastAsia="Times New Roman" w:hAnsi="Times New Roman" w:cs="Times New Roman"/>
            <w:sz w:val="24"/>
            <w:szCs w:val="24"/>
          </w:rPr>
          <w:t>,</w:t>
        </w:r>
      </w:ins>
      <w:del w:id="253" w:author="Meyer, Michael Frederick" w:date="2020-09-08T15:47:00Z">
        <w:r w:rsidR="00765F65" w:rsidDel="00157F57">
          <w:rPr>
            <w:rFonts w:ascii="Times New Roman" w:eastAsia="Times New Roman" w:hAnsi="Times New Roman" w:cs="Times New Roman"/>
            <w:sz w:val="24"/>
            <w:szCs w:val="24"/>
          </w:rPr>
          <w:delText>. T</w:delText>
        </w:r>
        <w:r w:rsidR="000E7380" w:rsidDel="00157F57">
          <w:rPr>
            <w:rFonts w:ascii="Times New Roman" w:eastAsia="Times New Roman" w:hAnsi="Times New Roman" w:cs="Times New Roman"/>
            <w:sz w:val="24"/>
            <w:szCs w:val="24"/>
          </w:rPr>
          <w:delText>o the best of our knowledge</w:delText>
        </w:r>
      </w:del>
      <w:r w:rsidR="000E7380">
        <w:rPr>
          <w:rFonts w:ascii="Times New Roman" w:eastAsia="Times New Roman" w:hAnsi="Times New Roman" w:cs="Times New Roman"/>
          <w:sz w:val="24"/>
          <w:szCs w:val="24"/>
        </w:rPr>
        <w:t xml:space="preserve"> these are not </w:t>
      </w:r>
      <w:del w:id="254" w:author="Meyer, Michael Frederick" w:date="2020-08-27T17:14:00Z">
        <w:r w:rsidR="000E7380" w:rsidDel="0055131D">
          <w:rPr>
            <w:rFonts w:ascii="Times New Roman" w:eastAsia="Times New Roman" w:hAnsi="Times New Roman" w:cs="Times New Roman"/>
            <w:sz w:val="24"/>
            <w:szCs w:val="24"/>
          </w:rPr>
          <w:delText xml:space="preserve">yet </w:delText>
        </w:r>
      </w:del>
      <w:ins w:id="255" w:author="Meyer, Michael Frederick" w:date="2020-08-27T17:14:00Z">
        <w:r w:rsidR="0055131D">
          <w:rPr>
            <w:rFonts w:ascii="Times New Roman" w:eastAsia="Times New Roman" w:hAnsi="Times New Roman" w:cs="Times New Roman"/>
            <w:sz w:val="24"/>
            <w:szCs w:val="24"/>
          </w:rPr>
          <w:t xml:space="preserve">currently </w:t>
        </w:r>
      </w:ins>
      <w:ins w:id="256" w:author="Meyer, Michael Frederick" w:date="2020-09-08T15:47:00Z">
        <w:r w:rsidR="00157F57">
          <w:rPr>
            <w:rFonts w:ascii="Times New Roman" w:eastAsia="Times New Roman" w:hAnsi="Times New Roman" w:cs="Times New Roman"/>
            <w:sz w:val="24"/>
            <w:szCs w:val="24"/>
          </w:rPr>
          <w:t xml:space="preserve">known </w:t>
        </w:r>
      </w:ins>
      <w:r w:rsidR="000E7380">
        <w:rPr>
          <w:rFonts w:ascii="Times New Roman" w:eastAsia="Times New Roman" w:hAnsi="Times New Roman" w:cs="Times New Roman"/>
          <w:sz w:val="24"/>
          <w:szCs w:val="24"/>
        </w:rPr>
        <w:t xml:space="preserve">major </w:t>
      </w:r>
      <w:del w:id="257" w:author="Meyer, Michael Frederick" w:date="2020-08-27T17:15:00Z">
        <w:r w:rsidR="000E7380" w:rsidDel="0055131D">
          <w:rPr>
            <w:rFonts w:ascii="Times New Roman" w:eastAsia="Times New Roman" w:hAnsi="Times New Roman" w:cs="Times New Roman"/>
            <w:sz w:val="24"/>
            <w:szCs w:val="24"/>
          </w:rPr>
          <w:delText xml:space="preserve">factors </w:delText>
        </w:r>
      </w:del>
      <w:ins w:id="258" w:author="Meyer, Michael Frederick" w:date="2020-08-27T17:15:00Z">
        <w:r w:rsidR="0055131D">
          <w:rPr>
            <w:rFonts w:ascii="Times New Roman" w:eastAsia="Times New Roman" w:hAnsi="Times New Roman" w:cs="Times New Roman"/>
            <w:sz w:val="24"/>
            <w:szCs w:val="24"/>
          </w:rPr>
          <w:t xml:space="preserve">sources of elevated nutrients </w:t>
        </w:r>
      </w:ins>
      <w:r w:rsidR="000E7380">
        <w:rPr>
          <w:rFonts w:ascii="Times New Roman" w:eastAsia="Times New Roman" w:hAnsi="Times New Roman" w:cs="Times New Roman"/>
          <w:sz w:val="24"/>
          <w:szCs w:val="24"/>
        </w:rPr>
        <w:t xml:space="preserve">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commentRangeEnd w:id="237"/>
      <w:r>
        <w:rPr>
          <w:rStyle w:val="CommentReference"/>
        </w:rPr>
        <w:commentReference w:id="237"/>
      </w:r>
      <w:commentRangeEnd w:id="238"/>
      <w:r w:rsidR="0055131D">
        <w:rPr>
          <w:rStyle w:val="CommentReference"/>
        </w:rPr>
        <w:commentReference w:id="238"/>
      </w:r>
    </w:p>
    <w:p w14:paraId="21A6D87B" w14:textId="334EADB2" w:rsidR="00685D80" w:rsidRDefault="00685D80" w:rsidP="00383BCD">
      <w:pPr>
        <w:rPr>
          <w:rFonts w:ascii="Times New Roman" w:eastAsia="Times New Roman" w:hAnsi="Times New Roman" w:cs="Times New Roman"/>
          <w:sz w:val="24"/>
          <w:szCs w:val="24"/>
        </w:rPr>
      </w:pPr>
    </w:p>
    <w:p w14:paraId="0836AB66" w14:textId="02B4FE28" w:rsidR="006F60DC" w:rsidRDefault="004A1C07" w:rsidP="00383BCD">
      <w:pPr>
        <w:rPr>
          <w:ins w:id="259" w:author="Meyer, Michael Frederick" w:date="2020-09-07T14:59:00Z"/>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ins w:id="260" w:author="Meyer, Michael Frederick" w:date="2020-09-07T14:32:00Z">
        <w:r w:rsidR="00D60710">
          <w:rPr>
            <w:rFonts w:ascii="Times New Roman" w:eastAsia="Times New Roman" w:hAnsi="Times New Roman" w:cs="Times New Roman"/>
            <w:sz w:val="24"/>
            <w:szCs w:val="24"/>
          </w:rPr>
          <w:t xml:space="preserve">Beyond Lake Baikal, </w:t>
        </w:r>
      </w:ins>
      <w:ins w:id="261" w:author="Meyer, Michael Frederick" w:date="2020-09-07T14:33:00Z">
        <w:r w:rsidR="00D60710">
          <w:rPr>
            <w:rFonts w:ascii="Times New Roman" w:eastAsia="Times New Roman" w:hAnsi="Times New Roman" w:cs="Times New Roman"/>
            <w:sz w:val="24"/>
            <w:szCs w:val="24"/>
          </w:rPr>
          <w:t xml:space="preserve">these data are important </w:t>
        </w:r>
      </w:ins>
      <w:ins w:id="262" w:author="Meyer, Michael Frederick" w:date="2020-09-07T14:47:00Z">
        <w:r w:rsidR="00FB2203">
          <w:rPr>
            <w:rFonts w:ascii="Times New Roman" w:eastAsia="Times New Roman" w:hAnsi="Times New Roman" w:cs="Times New Roman"/>
            <w:sz w:val="24"/>
            <w:szCs w:val="24"/>
          </w:rPr>
          <w:t>for</w:t>
        </w:r>
      </w:ins>
      <w:ins w:id="263" w:author="Meyer, Michael Frederick" w:date="2020-09-07T14:33:00Z">
        <w:r w:rsidR="00D60710">
          <w:rPr>
            <w:rFonts w:ascii="Times New Roman" w:eastAsia="Times New Roman" w:hAnsi="Times New Roman" w:cs="Times New Roman"/>
            <w:sz w:val="24"/>
            <w:szCs w:val="24"/>
          </w:rPr>
          <w:t xml:space="preserve"> understanding PPCPs’ prevalence in lakes, as </w:t>
        </w:r>
      </w:ins>
      <w:del w:id="264" w:author="Meyer, Michael Frederick" w:date="2020-09-07T14:33:00Z">
        <w:r w:rsidR="00685D80" w:rsidDel="00D60710">
          <w:rPr>
            <w:rFonts w:ascii="Times New Roman" w:eastAsia="Times New Roman" w:hAnsi="Times New Roman" w:cs="Times New Roman"/>
            <w:sz w:val="24"/>
            <w:szCs w:val="24"/>
          </w:rPr>
          <w:delText>Whil</w:delText>
        </w:r>
        <w:r w:rsidR="009007E8" w:rsidDel="00D60710">
          <w:rPr>
            <w:rFonts w:ascii="Times New Roman" w:eastAsia="Times New Roman" w:hAnsi="Times New Roman" w:cs="Times New Roman"/>
            <w:sz w:val="24"/>
            <w:szCs w:val="24"/>
          </w:rPr>
          <w:delText>e PPCPs have been found in numerous aquatic systems</w:delText>
        </w:r>
        <w:r w:rsidR="00685D80" w:rsidDel="00D60710">
          <w:rPr>
            <w:rFonts w:ascii="Times New Roman" w:eastAsia="Times New Roman" w:hAnsi="Times New Roman" w:cs="Times New Roman"/>
            <w:sz w:val="24"/>
            <w:szCs w:val="24"/>
          </w:rPr>
          <w:delText xml:space="preserve"> </w:delText>
        </w:r>
        <w:r w:rsidR="00685D80" w:rsidDel="00D60710">
          <w:rPr>
            <w:rFonts w:ascii="Times New Roman" w:eastAsia="Times New Roman" w:hAnsi="Times New Roman" w:cs="Times New Roman"/>
            <w:sz w:val="24"/>
            <w:szCs w:val="24"/>
          </w:rPr>
          <w:fldChar w:fldCharType="begin"/>
        </w:r>
        <w:r w:rsidR="00685D80" w:rsidDel="00D60710">
          <w:rPr>
            <w:rFonts w:ascii="Times New Roman" w:eastAsia="Times New Roman" w:hAnsi="Times New Roman" w:cs="Times New Roman"/>
            <w:sz w:val="24"/>
            <w:szCs w:val="24"/>
          </w:rPr>
          <w:del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delInstrText>
        </w:r>
        <w:r w:rsidR="00685D80" w:rsidDel="00D60710">
          <w:rPr>
            <w:rFonts w:ascii="Times New Roman" w:eastAsia="Times New Roman" w:hAnsi="Times New Roman" w:cs="Times New Roman"/>
            <w:sz w:val="24"/>
            <w:szCs w:val="24"/>
          </w:rPr>
          <w:fldChar w:fldCharType="separate"/>
        </w:r>
        <w:r w:rsidR="00685D80" w:rsidRPr="007E0849" w:rsidDel="00D60710">
          <w:rPr>
            <w:rFonts w:ascii="Times New Roman" w:hAnsi="Times New Roman" w:cs="Times New Roman"/>
            <w:sz w:val="24"/>
          </w:rPr>
          <w:delText>(Kolpin et al. 2002; Focazio et al. 2008; Rosi et al. 2013)</w:delText>
        </w:r>
        <w:r w:rsidR="00685D80" w:rsidDel="00D60710">
          <w:rPr>
            <w:rFonts w:ascii="Times New Roman" w:eastAsia="Times New Roman" w:hAnsi="Times New Roman" w:cs="Times New Roman"/>
            <w:sz w:val="24"/>
            <w:szCs w:val="24"/>
          </w:rPr>
          <w:fldChar w:fldCharType="end"/>
        </w:r>
        <w:r w:rsidR="00685D80" w:rsidDel="00D60710">
          <w:rPr>
            <w:rFonts w:ascii="Times New Roman" w:eastAsia="Times New Roman" w:hAnsi="Times New Roman" w:cs="Times New Roman"/>
            <w:sz w:val="24"/>
            <w:szCs w:val="24"/>
          </w:rPr>
          <w:delText xml:space="preserve">, </w:delText>
        </w:r>
      </w:del>
      <w:r w:rsidR="00685D80">
        <w:rPr>
          <w:rFonts w:ascii="Times New Roman" w:eastAsia="Times New Roman" w:hAnsi="Times New Roman" w:cs="Times New Roman"/>
          <w:sz w:val="24"/>
          <w:szCs w:val="24"/>
        </w:rPr>
        <w:t xml:space="preserve">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w:t>
      </w:r>
      <w:ins w:id="265" w:author="Meyer, Michael Frederick" w:date="2020-09-04T17:54:00Z">
        <w:r w:rsidR="00ED3878">
          <w:rPr>
            <w:rFonts w:ascii="Times New Roman" w:eastAsia="Times New Roman" w:hAnsi="Times New Roman" w:cs="Times New Roman"/>
            <w:sz w:val="24"/>
            <w:szCs w:val="24"/>
          </w:rPr>
          <w:t xml:space="preserve"> </w:t>
        </w:r>
      </w:ins>
      <w:ins w:id="266" w:author="Meyer, Michael Frederick" w:date="2020-09-07T14:31:00Z">
        <w:r w:rsidR="00D60710">
          <w:rPr>
            <w:rFonts w:ascii="Times New Roman" w:eastAsia="Times New Roman" w:hAnsi="Times New Roman" w:cs="Times New Roman"/>
            <w:sz w:val="24"/>
            <w:szCs w:val="24"/>
          </w:rPr>
          <w:t xml:space="preserve">This </w:t>
        </w:r>
      </w:ins>
      <w:ins w:id="267" w:author="Meyer, Michael Frederick" w:date="2020-09-07T14:48:00Z">
        <w:r w:rsidR="00FB2203">
          <w:rPr>
            <w:rFonts w:ascii="Times New Roman" w:eastAsia="Times New Roman" w:hAnsi="Times New Roman" w:cs="Times New Roman"/>
            <w:sz w:val="24"/>
            <w:szCs w:val="24"/>
          </w:rPr>
          <w:t xml:space="preserve">literature </w:t>
        </w:r>
      </w:ins>
      <w:ins w:id="268" w:author="Meyer, Michael Frederick" w:date="2020-09-07T14:32:00Z">
        <w:r w:rsidR="00D60710">
          <w:rPr>
            <w:rFonts w:ascii="Times New Roman" w:eastAsia="Times New Roman" w:hAnsi="Times New Roman" w:cs="Times New Roman"/>
            <w:sz w:val="24"/>
            <w:szCs w:val="24"/>
          </w:rPr>
          <w:t>im</w:t>
        </w:r>
      </w:ins>
      <w:ins w:id="269" w:author="Meyer, Michael Frederick" w:date="2020-09-07T14:34:00Z">
        <w:r w:rsidR="00D60710">
          <w:rPr>
            <w:rFonts w:ascii="Times New Roman" w:eastAsia="Times New Roman" w:hAnsi="Times New Roman" w:cs="Times New Roman"/>
            <w:sz w:val="24"/>
            <w:szCs w:val="24"/>
          </w:rPr>
          <w:t>balance creates opportunity to assess how</w:t>
        </w:r>
      </w:ins>
      <w:ins w:id="270" w:author="Meyer, Michael Frederick" w:date="2020-09-07T14:35:00Z">
        <w:r w:rsidR="00D60710">
          <w:rPr>
            <w:rFonts w:ascii="Times New Roman" w:eastAsia="Times New Roman" w:hAnsi="Times New Roman" w:cs="Times New Roman"/>
            <w:sz w:val="24"/>
            <w:szCs w:val="24"/>
          </w:rPr>
          <w:t xml:space="preserve"> PPCPs</w:t>
        </w:r>
      </w:ins>
      <w:ins w:id="271" w:author="Meyer, Michael Frederick" w:date="2020-09-07T14:49:00Z">
        <w:r w:rsidR="00FB2203">
          <w:rPr>
            <w:rFonts w:ascii="Times New Roman" w:eastAsia="Times New Roman" w:hAnsi="Times New Roman" w:cs="Times New Roman"/>
            <w:sz w:val="24"/>
            <w:szCs w:val="24"/>
          </w:rPr>
          <w:t>,</w:t>
        </w:r>
      </w:ins>
      <w:ins w:id="272" w:author="Meyer, Michael Frederick" w:date="2020-09-07T14:35:00Z">
        <w:r w:rsidR="00D60710">
          <w:rPr>
            <w:rFonts w:ascii="Times New Roman" w:eastAsia="Times New Roman" w:hAnsi="Times New Roman" w:cs="Times New Roman"/>
            <w:sz w:val="24"/>
            <w:szCs w:val="24"/>
          </w:rPr>
          <w:t xml:space="preserve"> and sewage pollution more broadly, may lead to differing ecological responses in lotic and lentic systems. </w:t>
        </w:r>
      </w:ins>
      <w:commentRangeStart w:id="273"/>
      <w:commentRangeStart w:id="274"/>
      <w:ins w:id="275" w:author="Meyer, Michael Frederick" w:date="2020-09-04T18:02:00Z">
        <w:r w:rsidR="00725D40">
          <w:rPr>
            <w:rFonts w:ascii="Times New Roman" w:eastAsia="Times New Roman" w:hAnsi="Times New Roman" w:cs="Times New Roman"/>
            <w:sz w:val="24"/>
            <w:szCs w:val="24"/>
          </w:rPr>
          <w:t>As</w:t>
        </w:r>
      </w:ins>
      <w:ins w:id="276" w:author="Meyer, Michael Frederick" w:date="2020-09-04T17:56:00Z">
        <w:r w:rsidR="00ED3878">
          <w:rPr>
            <w:rFonts w:ascii="Times New Roman" w:eastAsia="Times New Roman" w:hAnsi="Times New Roman" w:cs="Times New Roman"/>
            <w:sz w:val="24"/>
            <w:szCs w:val="24"/>
          </w:rPr>
          <w:t xml:space="preserve"> </w:t>
        </w:r>
      </w:ins>
      <w:commentRangeEnd w:id="273"/>
      <w:ins w:id="277" w:author="Meyer, Michael Frederick" w:date="2020-09-04T18:05:00Z">
        <w:r w:rsidR="00725D40">
          <w:rPr>
            <w:rStyle w:val="CommentReference"/>
          </w:rPr>
          <w:commentReference w:id="273"/>
        </w:r>
        <w:commentRangeEnd w:id="274"/>
        <w:r w:rsidR="00725D40">
          <w:rPr>
            <w:rStyle w:val="CommentReference"/>
          </w:rPr>
          <w:commentReference w:id="274"/>
        </w:r>
      </w:ins>
      <w:ins w:id="278" w:author="Meyer, Michael Frederick" w:date="2020-09-04T17:56:00Z">
        <w:r w:rsidR="00ED3878">
          <w:rPr>
            <w:rFonts w:ascii="Times New Roman" w:eastAsia="Times New Roman" w:hAnsi="Times New Roman" w:cs="Times New Roman"/>
            <w:sz w:val="24"/>
            <w:szCs w:val="24"/>
          </w:rPr>
          <w:t xml:space="preserve">lakes </w:t>
        </w:r>
      </w:ins>
      <w:ins w:id="279" w:author="Meyer, Michael Frederick" w:date="2020-09-04T18:02:00Z">
        <w:r w:rsidR="00725D40">
          <w:rPr>
            <w:rFonts w:ascii="Times New Roman" w:eastAsia="Times New Roman" w:hAnsi="Times New Roman" w:cs="Times New Roman"/>
            <w:sz w:val="24"/>
            <w:szCs w:val="24"/>
          </w:rPr>
          <w:t xml:space="preserve">tend to have </w:t>
        </w:r>
      </w:ins>
      <w:ins w:id="280" w:author="Meyer, Michael Frederick" w:date="2020-09-04T17:58:00Z">
        <w:r w:rsidR="00725D40">
          <w:rPr>
            <w:rFonts w:ascii="Times New Roman" w:eastAsia="Times New Roman" w:hAnsi="Times New Roman" w:cs="Times New Roman"/>
            <w:sz w:val="24"/>
            <w:szCs w:val="24"/>
          </w:rPr>
          <w:t xml:space="preserve">longer </w:t>
        </w:r>
      </w:ins>
      <w:ins w:id="281" w:author="Meyer, Michael Frederick" w:date="2020-09-04T17:56:00Z">
        <w:r w:rsidR="00ED3878">
          <w:rPr>
            <w:rFonts w:ascii="Times New Roman" w:eastAsia="Times New Roman" w:hAnsi="Times New Roman" w:cs="Times New Roman"/>
            <w:sz w:val="24"/>
            <w:szCs w:val="24"/>
          </w:rPr>
          <w:t>hydraulic residence time</w:t>
        </w:r>
      </w:ins>
      <w:ins w:id="282" w:author="Meyer, Michael Frederick" w:date="2020-09-04T18:02:00Z">
        <w:r w:rsidR="00725D40">
          <w:rPr>
            <w:rFonts w:ascii="Times New Roman" w:eastAsia="Times New Roman" w:hAnsi="Times New Roman" w:cs="Times New Roman"/>
            <w:sz w:val="24"/>
            <w:szCs w:val="24"/>
          </w:rPr>
          <w:t>s</w:t>
        </w:r>
      </w:ins>
      <w:ins w:id="283" w:author="Meyer, Michael Frederick" w:date="2020-09-04T17:56:00Z">
        <w:r w:rsidR="00ED3878">
          <w:rPr>
            <w:rFonts w:ascii="Times New Roman" w:eastAsia="Times New Roman" w:hAnsi="Times New Roman" w:cs="Times New Roman"/>
            <w:sz w:val="24"/>
            <w:szCs w:val="24"/>
          </w:rPr>
          <w:t xml:space="preserve"> relative to </w:t>
        </w:r>
      </w:ins>
      <w:r w:rsidR="00C332CF">
        <w:rPr>
          <w:rFonts w:ascii="Times New Roman" w:eastAsia="Times New Roman" w:hAnsi="Times New Roman" w:cs="Times New Roman"/>
          <w:sz w:val="24"/>
          <w:szCs w:val="24"/>
        </w:rPr>
        <w:t>rivers and streams</w:t>
      </w:r>
      <w:ins w:id="284" w:author="Meyer, Michael Frederick" w:date="2020-09-04T18:02:00Z">
        <w:r w:rsidR="00725D40">
          <w:rPr>
            <w:rFonts w:ascii="Times New Roman" w:eastAsia="Times New Roman" w:hAnsi="Times New Roman" w:cs="Times New Roman"/>
            <w:sz w:val="24"/>
            <w:szCs w:val="24"/>
          </w:rPr>
          <w:t>,</w:t>
        </w:r>
      </w:ins>
      <w:ins w:id="285" w:author="Meyer, Michael Frederick" w:date="2020-09-04T17:56:00Z">
        <w:r w:rsidR="00ED3878">
          <w:rPr>
            <w:rFonts w:ascii="Times New Roman" w:eastAsia="Times New Roman" w:hAnsi="Times New Roman" w:cs="Times New Roman"/>
            <w:sz w:val="24"/>
            <w:szCs w:val="24"/>
          </w:rPr>
          <w:t xml:space="preserve"> </w:t>
        </w:r>
      </w:ins>
      <w:ins w:id="286" w:author="Meyer, Michael Frederick" w:date="2020-09-07T14:35:00Z">
        <w:r w:rsidR="00D60710">
          <w:rPr>
            <w:rFonts w:ascii="Times New Roman" w:eastAsia="Times New Roman" w:hAnsi="Times New Roman" w:cs="Times New Roman"/>
            <w:sz w:val="24"/>
            <w:szCs w:val="24"/>
          </w:rPr>
          <w:t>pollutants</w:t>
        </w:r>
      </w:ins>
      <w:ins w:id="287" w:author="Meyer, Michael Frederick" w:date="2020-09-04T17:56:00Z">
        <w:r w:rsidR="00ED3878">
          <w:rPr>
            <w:rFonts w:ascii="Times New Roman" w:eastAsia="Times New Roman" w:hAnsi="Times New Roman" w:cs="Times New Roman"/>
            <w:sz w:val="24"/>
            <w:szCs w:val="24"/>
          </w:rPr>
          <w:t xml:space="preserve"> </w:t>
        </w:r>
      </w:ins>
      <w:ins w:id="288" w:author="Meyer, Michael Frederick" w:date="2020-09-04T18:02:00Z">
        <w:r w:rsidR="00725D40">
          <w:rPr>
            <w:rFonts w:ascii="Times New Roman" w:eastAsia="Times New Roman" w:hAnsi="Times New Roman" w:cs="Times New Roman"/>
            <w:sz w:val="24"/>
            <w:szCs w:val="24"/>
          </w:rPr>
          <w:t>may be more prone to</w:t>
        </w:r>
      </w:ins>
      <w:ins w:id="289" w:author="Meyer, Michael Frederick" w:date="2020-09-04T17:57:00Z">
        <w:r w:rsidR="00ED3878">
          <w:rPr>
            <w:rFonts w:ascii="Times New Roman" w:eastAsia="Times New Roman" w:hAnsi="Times New Roman" w:cs="Times New Roman"/>
            <w:sz w:val="24"/>
            <w:szCs w:val="24"/>
          </w:rPr>
          <w:t xml:space="preserve"> </w:t>
        </w:r>
      </w:ins>
      <w:ins w:id="290" w:author="Meyer, Michael Frederick" w:date="2020-09-04T18:00:00Z">
        <w:r w:rsidR="00725D40">
          <w:rPr>
            <w:rFonts w:ascii="Times New Roman" w:eastAsia="Times New Roman" w:hAnsi="Times New Roman" w:cs="Times New Roman"/>
            <w:sz w:val="24"/>
            <w:szCs w:val="24"/>
          </w:rPr>
          <w:t>accumulate</w:t>
        </w:r>
      </w:ins>
      <w:ins w:id="291" w:author="Meyer, Michael Frederick" w:date="2020-09-07T14:37:00Z">
        <w:r w:rsidR="00D60710">
          <w:rPr>
            <w:rFonts w:ascii="Times New Roman" w:eastAsia="Times New Roman" w:hAnsi="Times New Roman" w:cs="Times New Roman"/>
            <w:sz w:val="24"/>
            <w:szCs w:val="24"/>
          </w:rPr>
          <w:t xml:space="preserve"> </w:t>
        </w:r>
      </w:ins>
      <w:ins w:id="292" w:author="Meyer, Michael Frederick" w:date="2020-09-07T14:41:00Z">
        <w:r w:rsidR="00D60710">
          <w:rPr>
            <w:rFonts w:ascii="Times New Roman" w:eastAsia="Times New Roman" w:hAnsi="Times New Roman" w:cs="Times New Roman"/>
            <w:sz w:val="24"/>
            <w:szCs w:val="24"/>
          </w:rPr>
          <w:fldChar w:fldCharType="begin"/>
        </w:r>
        <w:r w:rsidR="00D60710">
          <w:rPr>
            <w:rFonts w:ascii="Times New Roman" w:eastAsia="Times New Roman" w:hAnsi="Times New Roman" w:cs="Times New Roman"/>
            <w:sz w:val="24"/>
            <w:szCs w:val="24"/>
          </w:rPr>
          <w:instrText xml:space="preserve"> ADDIN ZOTERO_ITEM CSL_CITATION {"citationID":"GAbUaIIq","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ins>
      <w:r w:rsidR="00D60710">
        <w:rPr>
          <w:rFonts w:ascii="Times New Roman" w:eastAsia="Times New Roman" w:hAnsi="Times New Roman" w:cs="Times New Roman"/>
          <w:sz w:val="24"/>
          <w:szCs w:val="24"/>
        </w:rPr>
        <w:fldChar w:fldCharType="separate"/>
      </w:r>
      <w:ins w:id="293" w:author="Meyer, Michael Frederick" w:date="2020-09-07T14:41:00Z">
        <w:r w:rsidR="00D60710" w:rsidRPr="00D60710">
          <w:rPr>
            <w:rFonts w:ascii="Times New Roman" w:hAnsi="Times New Roman" w:cs="Times New Roman"/>
            <w:sz w:val="24"/>
            <w:rPrChange w:id="294" w:author="Meyer, Michael Frederick" w:date="2020-09-07T14:41:00Z">
              <w:rPr/>
            </w:rPrChange>
          </w:rPr>
          <w:t>(Yang et al. 2018; Meyer et al. 2019)</w:t>
        </w:r>
        <w:r w:rsidR="00D60710">
          <w:rPr>
            <w:rFonts w:ascii="Times New Roman" w:eastAsia="Times New Roman" w:hAnsi="Times New Roman" w:cs="Times New Roman"/>
            <w:sz w:val="24"/>
            <w:szCs w:val="24"/>
          </w:rPr>
          <w:fldChar w:fldCharType="end"/>
        </w:r>
      </w:ins>
      <w:ins w:id="295" w:author="Meyer, Michael Frederick" w:date="2020-09-04T18:03:00Z">
        <w:r w:rsidR="00725D40">
          <w:rPr>
            <w:rFonts w:ascii="Times New Roman" w:eastAsia="Times New Roman" w:hAnsi="Times New Roman" w:cs="Times New Roman"/>
            <w:sz w:val="24"/>
            <w:szCs w:val="24"/>
          </w:rPr>
          <w:t>.</w:t>
        </w:r>
      </w:ins>
      <w:ins w:id="296" w:author="Meyer, Michael Frederick" w:date="2020-09-04T17:57:00Z">
        <w:r w:rsidR="00ED3878">
          <w:rPr>
            <w:rFonts w:ascii="Times New Roman" w:eastAsia="Times New Roman" w:hAnsi="Times New Roman" w:cs="Times New Roman"/>
            <w:sz w:val="24"/>
            <w:szCs w:val="24"/>
          </w:rPr>
          <w:t xml:space="preserve"> </w:t>
        </w:r>
      </w:ins>
      <w:ins w:id="297" w:author="Meyer, Michael Frederick" w:date="2020-09-07T14:49:00Z">
        <w:r w:rsidR="00FB2203">
          <w:rPr>
            <w:rFonts w:ascii="Times New Roman" w:eastAsia="Times New Roman" w:hAnsi="Times New Roman" w:cs="Times New Roman"/>
            <w:sz w:val="24"/>
            <w:szCs w:val="24"/>
          </w:rPr>
          <w:t>In the case of our data</w:t>
        </w:r>
      </w:ins>
      <w:ins w:id="298" w:author="Meyer, Michael Frederick" w:date="2020-09-07T14:37:00Z">
        <w:r w:rsidR="00D60710">
          <w:rPr>
            <w:rFonts w:ascii="Times New Roman" w:eastAsia="Times New Roman" w:hAnsi="Times New Roman" w:cs="Times New Roman"/>
            <w:sz w:val="24"/>
            <w:szCs w:val="24"/>
          </w:rPr>
          <w:t>, c</w:t>
        </w:r>
      </w:ins>
      <w:ins w:id="299" w:author="Meyer, Michael Frederick" w:date="2020-09-04T17:59:00Z">
        <w:r w:rsidR="00725D40">
          <w:rPr>
            <w:rFonts w:ascii="Times New Roman" w:eastAsia="Times New Roman" w:hAnsi="Times New Roman" w:cs="Times New Roman"/>
            <w:sz w:val="24"/>
            <w:szCs w:val="24"/>
          </w:rPr>
          <w:t xml:space="preserve">omparing </w:t>
        </w:r>
      </w:ins>
      <w:ins w:id="300" w:author="Meyer, Michael Frederick" w:date="2020-09-07T14:45:00Z">
        <w:r w:rsidR="00FB2203">
          <w:rPr>
            <w:rFonts w:ascii="Times New Roman" w:eastAsia="Times New Roman" w:hAnsi="Times New Roman" w:cs="Times New Roman"/>
            <w:sz w:val="24"/>
            <w:szCs w:val="24"/>
          </w:rPr>
          <w:t xml:space="preserve">contemporaneous </w:t>
        </w:r>
      </w:ins>
      <w:ins w:id="301" w:author="Meyer, Michael Frederick" w:date="2020-09-04T18:00:00Z">
        <w:r w:rsidR="00725D40">
          <w:rPr>
            <w:rFonts w:ascii="Times New Roman" w:eastAsia="Times New Roman" w:hAnsi="Times New Roman" w:cs="Times New Roman"/>
            <w:sz w:val="24"/>
            <w:szCs w:val="24"/>
          </w:rPr>
          <w:t xml:space="preserve">littoral and pelagic </w:t>
        </w:r>
      </w:ins>
      <w:ins w:id="302" w:author="Meyer, Michael Frederick" w:date="2020-09-04T18:04:00Z">
        <w:r w:rsidR="00725D40">
          <w:rPr>
            <w:rFonts w:ascii="Times New Roman" w:eastAsia="Times New Roman" w:hAnsi="Times New Roman" w:cs="Times New Roman"/>
            <w:sz w:val="24"/>
            <w:szCs w:val="24"/>
          </w:rPr>
          <w:t>PPCP concentrations</w:t>
        </w:r>
      </w:ins>
      <w:ins w:id="303" w:author="Meyer, Michael Frederick" w:date="2020-09-04T18:00:00Z">
        <w:r w:rsidR="00725D40">
          <w:rPr>
            <w:rFonts w:ascii="Times New Roman" w:eastAsia="Times New Roman" w:hAnsi="Times New Roman" w:cs="Times New Roman"/>
            <w:sz w:val="24"/>
            <w:szCs w:val="24"/>
          </w:rPr>
          <w:t xml:space="preserve"> reveal</w:t>
        </w:r>
      </w:ins>
      <w:r w:rsidR="00C332CF">
        <w:rPr>
          <w:rFonts w:ascii="Times New Roman" w:eastAsia="Times New Roman" w:hAnsi="Times New Roman" w:cs="Times New Roman"/>
          <w:sz w:val="24"/>
          <w:szCs w:val="24"/>
        </w:rPr>
        <w:t>ed</w:t>
      </w:r>
      <w:ins w:id="304" w:author="Meyer, Michael Frederick" w:date="2020-09-07T14:42:00Z">
        <w:r w:rsidR="00D60710">
          <w:rPr>
            <w:rFonts w:ascii="Times New Roman" w:eastAsia="Times New Roman" w:hAnsi="Times New Roman" w:cs="Times New Roman"/>
            <w:sz w:val="24"/>
            <w:szCs w:val="24"/>
          </w:rPr>
          <w:t xml:space="preserve"> </w:t>
        </w:r>
      </w:ins>
      <w:ins w:id="305" w:author="Meyer, Michael Frederick" w:date="2020-09-07T14:49:00Z">
        <w:r w:rsidR="00FB2203">
          <w:rPr>
            <w:rFonts w:ascii="Times New Roman" w:eastAsia="Times New Roman" w:hAnsi="Times New Roman" w:cs="Times New Roman"/>
            <w:sz w:val="24"/>
            <w:szCs w:val="24"/>
          </w:rPr>
          <w:t xml:space="preserve">new </w:t>
        </w:r>
      </w:ins>
      <w:ins w:id="306" w:author="Meyer, Michael Frederick" w:date="2020-09-07T14:42:00Z">
        <w:r w:rsidR="00D60710">
          <w:rPr>
            <w:rFonts w:ascii="Times New Roman" w:eastAsia="Times New Roman" w:hAnsi="Times New Roman" w:cs="Times New Roman"/>
            <w:sz w:val="24"/>
            <w:szCs w:val="24"/>
          </w:rPr>
          <w:t>gradients</w:t>
        </w:r>
      </w:ins>
      <w:ins w:id="307" w:author="Meyer, Michael Frederick" w:date="2020-09-04T18:03:00Z">
        <w:r w:rsidR="00725D40">
          <w:rPr>
            <w:rFonts w:ascii="Times New Roman" w:eastAsia="Times New Roman" w:hAnsi="Times New Roman" w:cs="Times New Roman"/>
            <w:sz w:val="24"/>
            <w:szCs w:val="24"/>
          </w:rPr>
          <w:t>, as PPCPs</w:t>
        </w:r>
      </w:ins>
      <w:ins w:id="308" w:author="Meyer, Michael Frederick" w:date="2020-09-07T14:50:00Z">
        <w:r w:rsidR="00FB2203">
          <w:rPr>
            <w:rFonts w:ascii="Times New Roman" w:eastAsia="Times New Roman" w:hAnsi="Times New Roman" w:cs="Times New Roman"/>
            <w:sz w:val="24"/>
            <w:szCs w:val="24"/>
          </w:rPr>
          <w:t xml:space="preserve"> </w:t>
        </w:r>
      </w:ins>
      <w:r w:rsidR="00C332CF">
        <w:rPr>
          <w:rFonts w:ascii="Times New Roman" w:eastAsia="Times New Roman" w:hAnsi="Times New Roman" w:cs="Times New Roman"/>
          <w:sz w:val="24"/>
          <w:szCs w:val="24"/>
        </w:rPr>
        <w:t xml:space="preserve">were </w:t>
      </w:r>
      <w:ins w:id="309" w:author="Meyer, Michael Frederick" w:date="2020-09-04T18:03:00Z">
        <w:r w:rsidR="00725D40">
          <w:rPr>
            <w:rFonts w:ascii="Times New Roman" w:eastAsia="Times New Roman" w:hAnsi="Times New Roman" w:cs="Times New Roman"/>
            <w:sz w:val="24"/>
            <w:szCs w:val="24"/>
          </w:rPr>
          <w:t>degrade</w:t>
        </w:r>
      </w:ins>
      <w:ins w:id="310" w:author="Meyer, Michael Frederick" w:date="2020-09-07T14:50:00Z">
        <w:r w:rsidR="00FB2203">
          <w:rPr>
            <w:rFonts w:ascii="Times New Roman" w:eastAsia="Times New Roman" w:hAnsi="Times New Roman" w:cs="Times New Roman"/>
            <w:sz w:val="24"/>
            <w:szCs w:val="24"/>
          </w:rPr>
          <w:t>d</w:t>
        </w:r>
      </w:ins>
      <w:ins w:id="311" w:author="Meyer, Michael Frederick" w:date="2020-09-04T18:03:00Z">
        <w:r w:rsidR="00725D40">
          <w:rPr>
            <w:rFonts w:ascii="Times New Roman" w:eastAsia="Times New Roman" w:hAnsi="Times New Roman" w:cs="Times New Roman"/>
            <w:sz w:val="24"/>
            <w:szCs w:val="24"/>
          </w:rPr>
          <w:t xml:space="preserve">, metabolized </w:t>
        </w:r>
      </w:ins>
      <w:ins w:id="312" w:author="Meyer, Michael Frederick" w:date="2020-09-07T14:42:00Z">
        <w:r w:rsidR="00D60710">
          <w:rPr>
            <w:rFonts w:ascii="Times New Roman" w:eastAsia="Times New Roman" w:hAnsi="Times New Roman" w:cs="Times New Roman"/>
            <w:sz w:val="24"/>
            <w:szCs w:val="24"/>
          </w:rPr>
          <w:t xml:space="preserve">or accumulated </w:t>
        </w:r>
      </w:ins>
      <w:ins w:id="313" w:author="Meyer, Michael Frederick" w:date="2020-09-04T18:03:00Z">
        <w:r w:rsidR="00725D40">
          <w:rPr>
            <w:rFonts w:ascii="Times New Roman" w:eastAsia="Times New Roman" w:hAnsi="Times New Roman" w:cs="Times New Roman"/>
            <w:sz w:val="24"/>
            <w:szCs w:val="24"/>
          </w:rPr>
          <w:t>by biota, or di</w:t>
        </w:r>
      </w:ins>
      <w:ins w:id="314" w:author="Meyer, Michael Frederick" w:date="2020-09-04T18:04:00Z">
        <w:r w:rsidR="00725D40">
          <w:rPr>
            <w:rFonts w:ascii="Times New Roman" w:eastAsia="Times New Roman" w:hAnsi="Times New Roman" w:cs="Times New Roman"/>
            <w:sz w:val="24"/>
            <w:szCs w:val="24"/>
          </w:rPr>
          <w:t>ffuse</w:t>
        </w:r>
      </w:ins>
      <w:ins w:id="315" w:author="Meyer, Michael Frederick" w:date="2020-09-07T14:50:00Z">
        <w:r w:rsidR="00FB2203">
          <w:rPr>
            <w:rFonts w:ascii="Times New Roman" w:eastAsia="Times New Roman" w:hAnsi="Times New Roman" w:cs="Times New Roman"/>
            <w:sz w:val="24"/>
            <w:szCs w:val="24"/>
          </w:rPr>
          <w:t>d</w:t>
        </w:r>
      </w:ins>
      <w:ins w:id="316" w:author="Meyer, Michael Frederick" w:date="2020-09-04T18:04:00Z">
        <w:r w:rsidR="00725D40">
          <w:rPr>
            <w:rFonts w:ascii="Times New Roman" w:eastAsia="Times New Roman" w:hAnsi="Times New Roman" w:cs="Times New Roman"/>
            <w:sz w:val="24"/>
            <w:szCs w:val="24"/>
          </w:rPr>
          <w:t xml:space="preserve"> to </w:t>
        </w:r>
      </w:ins>
      <w:ins w:id="317" w:author="Meyer, Michael Frederick" w:date="2020-09-07T14:50:00Z">
        <w:r w:rsidR="00FB2203">
          <w:rPr>
            <w:rFonts w:ascii="Times New Roman" w:eastAsia="Times New Roman" w:hAnsi="Times New Roman" w:cs="Times New Roman"/>
            <w:sz w:val="24"/>
            <w:szCs w:val="24"/>
          </w:rPr>
          <w:t>undetectable</w:t>
        </w:r>
      </w:ins>
      <w:ins w:id="318" w:author="Meyer, Michael Frederick" w:date="2020-09-04T18:04:00Z">
        <w:r w:rsidR="00725D40">
          <w:rPr>
            <w:rFonts w:ascii="Times New Roman" w:eastAsia="Times New Roman" w:hAnsi="Times New Roman" w:cs="Times New Roman"/>
            <w:sz w:val="24"/>
            <w:szCs w:val="24"/>
          </w:rPr>
          <w:t xml:space="preserve"> concentrations.</w:t>
        </w:r>
      </w:ins>
      <w:ins w:id="319" w:author="Meyer, Michael Frederick" w:date="2020-09-07T14:42:00Z">
        <w:r w:rsidR="00D60710">
          <w:rPr>
            <w:rFonts w:ascii="Times New Roman" w:eastAsia="Times New Roman" w:hAnsi="Times New Roman" w:cs="Times New Roman"/>
            <w:sz w:val="24"/>
            <w:szCs w:val="24"/>
          </w:rPr>
          <w:t xml:space="preserve"> </w:t>
        </w:r>
      </w:ins>
      <w:ins w:id="320" w:author="Meyer, Michael Frederick" w:date="2020-09-07T14:50:00Z">
        <w:r w:rsidR="00FB2203">
          <w:rPr>
            <w:rFonts w:ascii="Times New Roman" w:eastAsia="Times New Roman" w:hAnsi="Times New Roman" w:cs="Times New Roman"/>
            <w:sz w:val="24"/>
            <w:szCs w:val="24"/>
          </w:rPr>
          <w:t>In</w:t>
        </w:r>
      </w:ins>
      <w:ins w:id="321" w:author="Meyer, Michael Frederick" w:date="2020-09-07T14:51:00Z">
        <w:r w:rsidR="00FB2203">
          <w:rPr>
            <w:rFonts w:ascii="Times New Roman" w:eastAsia="Times New Roman" w:hAnsi="Times New Roman" w:cs="Times New Roman"/>
            <w:sz w:val="24"/>
            <w:szCs w:val="24"/>
          </w:rPr>
          <w:t xml:space="preserve"> the context of the entire lake</w:t>
        </w:r>
      </w:ins>
      <w:ins w:id="322" w:author="Meyer, Michael Frederick" w:date="2020-09-07T14:42:00Z">
        <w:r w:rsidR="00D60710">
          <w:rPr>
            <w:rFonts w:ascii="Times New Roman" w:eastAsia="Times New Roman" w:hAnsi="Times New Roman" w:cs="Times New Roman"/>
            <w:sz w:val="24"/>
            <w:szCs w:val="24"/>
          </w:rPr>
          <w:t xml:space="preserve">, analyses of sediments have shown how </w:t>
        </w:r>
      </w:ins>
      <w:ins w:id="323" w:author="Meyer, Michael Frederick" w:date="2020-09-07T14:43:00Z">
        <w:r w:rsidR="00FB2203">
          <w:rPr>
            <w:rFonts w:ascii="Times New Roman" w:eastAsia="Times New Roman" w:hAnsi="Times New Roman" w:cs="Times New Roman"/>
            <w:sz w:val="24"/>
            <w:szCs w:val="24"/>
          </w:rPr>
          <w:t>PPCPs</w:t>
        </w:r>
      </w:ins>
      <w:ins w:id="324" w:author="Meyer, Michael Frederick" w:date="2020-09-07T14:45:00Z">
        <w:r w:rsidR="00FB2203">
          <w:rPr>
            <w:rFonts w:ascii="Times New Roman" w:eastAsia="Times New Roman" w:hAnsi="Times New Roman" w:cs="Times New Roman"/>
            <w:sz w:val="24"/>
            <w:szCs w:val="24"/>
          </w:rPr>
          <w:t xml:space="preserve"> can remain within lake systems for decades</w:t>
        </w:r>
      </w:ins>
      <w:ins w:id="325" w:author="Meyer, Michael Frederick" w:date="2020-09-07T14:46:00Z">
        <w:r w:rsidR="00FB2203">
          <w:rPr>
            <w:rFonts w:ascii="Times New Roman" w:eastAsia="Times New Roman" w:hAnsi="Times New Roman" w:cs="Times New Roman"/>
            <w:sz w:val="24"/>
            <w:szCs w:val="24"/>
          </w:rPr>
          <w:t xml:space="preserve">, thereby enabling researchers to reconstruct histories of </w:t>
        </w:r>
      </w:ins>
      <w:ins w:id="326" w:author="Meyer, Michael Frederick" w:date="2020-09-07T14:54:00Z">
        <w:r w:rsidR="00FB2203">
          <w:rPr>
            <w:rFonts w:ascii="Times New Roman" w:eastAsia="Times New Roman" w:hAnsi="Times New Roman" w:cs="Times New Roman"/>
            <w:sz w:val="24"/>
            <w:szCs w:val="24"/>
          </w:rPr>
          <w:t>wast</w:t>
        </w:r>
      </w:ins>
      <w:ins w:id="327" w:author="Meyer, Michael Frederick" w:date="2020-09-07T14:55:00Z">
        <w:r w:rsidR="00FB2203">
          <w:rPr>
            <w:rFonts w:ascii="Times New Roman" w:eastAsia="Times New Roman" w:hAnsi="Times New Roman" w:cs="Times New Roman"/>
            <w:sz w:val="24"/>
            <w:szCs w:val="24"/>
          </w:rPr>
          <w:t>ewater</w:t>
        </w:r>
      </w:ins>
      <w:ins w:id="328" w:author="Meyer, Michael Frederick" w:date="2020-09-07T14:46:00Z">
        <w:r w:rsidR="00FB2203">
          <w:rPr>
            <w:rFonts w:ascii="Times New Roman" w:eastAsia="Times New Roman" w:hAnsi="Times New Roman" w:cs="Times New Roman"/>
            <w:sz w:val="24"/>
            <w:szCs w:val="24"/>
          </w:rPr>
          <w:t xml:space="preserve"> </w:t>
        </w:r>
      </w:ins>
      <w:ins w:id="329" w:author="Meyer, Michael Frederick" w:date="2020-09-07T14:55:00Z">
        <w:r w:rsidR="00FB2203">
          <w:rPr>
            <w:rFonts w:ascii="Times New Roman" w:eastAsia="Times New Roman" w:hAnsi="Times New Roman" w:cs="Times New Roman"/>
            <w:sz w:val="24"/>
            <w:szCs w:val="24"/>
          </w:rPr>
          <w:t>pollution</w:t>
        </w:r>
      </w:ins>
      <w:ins w:id="330" w:author="Meyer, Michael Frederick" w:date="2020-09-07T14:46:00Z">
        <w:r w:rsidR="00FB2203">
          <w:rPr>
            <w:rFonts w:ascii="Times New Roman" w:eastAsia="Times New Roman" w:hAnsi="Times New Roman" w:cs="Times New Roman"/>
            <w:sz w:val="24"/>
            <w:szCs w:val="24"/>
          </w:rPr>
          <w:t xml:space="preserve"> in a system</w:t>
        </w:r>
      </w:ins>
      <w:ins w:id="331" w:author="Meyer, Michael Frederick" w:date="2020-09-07T14:51:00Z">
        <w:r w:rsidR="00FB2203">
          <w:rPr>
            <w:rFonts w:ascii="Times New Roman" w:eastAsia="Times New Roman" w:hAnsi="Times New Roman" w:cs="Times New Roman"/>
            <w:sz w:val="24"/>
            <w:szCs w:val="24"/>
          </w:rPr>
          <w:t xml:space="preserve"> </w:t>
        </w:r>
      </w:ins>
      <w:ins w:id="332" w:author="Meyer, Michael Frederick" w:date="2020-09-07T14:54:00Z">
        <w:r w:rsidR="00FB2203">
          <w:rPr>
            <w:rFonts w:ascii="Times New Roman" w:eastAsia="Times New Roman" w:hAnsi="Times New Roman" w:cs="Times New Roman"/>
            <w:sz w:val="24"/>
            <w:szCs w:val="24"/>
          </w:rPr>
          <w:fldChar w:fldCharType="begin"/>
        </w:r>
        <w:r w:rsidR="00FB2203">
          <w:rPr>
            <w:rFonts w:ascii="Times New Roman" w:eastAsia="Times New Roman" w:hAnsi="Times New Roman" w:cs="Times New Roman"/>
            <w:sz w:val="24"/>
            <w:szCs w:val="24"/>
          </w:rPr>
          <w:instrText xml:space="preserve"> ADDIN ZOTERO_ITEM CSL_CITATION {"citationID":"ZOGFbYPD","properties":{"formattedCitation":"(Czekalski et al. 2015; Yang et al. 2018)","plainCitation":"(Czekalski et al. 2015; Yang et al. 2018)","noteIndex":0},"citationItems":[{"id":3922,"uris":["http://zotero.org/users/2645460/items/D4TLPNNX"],"uri":["http://zotero.org/users/2645460/items/D4TLPNNX"],"itemData":{"id":3922,"type":"article-journal","abstract":"Antibiotic resistance genes (ARGs) are emerging environmental contaminants, known to be continuously discharged into the aquatic environment via human and animal waste. Freshwater aquatic environments represent potential reservoirs for ARG and potentially allow sewage-derived ARG to persist and spread in the environment. This may create increased opportunities for an eventual contact with, and gene transfer to, human and animal pathogens via the food chain or drinking water. However, assessment of this risk requires a better understanding of the level and variability of the natural resistance background and the extent of the human impact. We have analyzed water samples from 21 Swiss lakes, taken at sampling points that were not under the direct influence of local contamination sources and analyzed the relative abundance of ARG using quantitative real-time PCR. Copy numbers of genes mediating resistance to three different broad-spectrum antibiotic classes (sulfonamides: sul1, sul2, tetracyclines: tet(B), tet(M), tet(W) and fluoroquinolones: qnrA) were normalized to copy numbers of bacterial 16S rRNA genes. We used multiple linear regression to assess if ARG abundance is related to human activities in the catchment, microbial community composition and the eutrophication status of the lakes. Sul genes were detected in all sampled lakes, whereas only four lakes contained quantifiable numbers of tet genes, and qnrA remained below detection in all lakes. Our data indicate higher abundance of sul1 in lakes with increasing number and capacity of wastewater treatment plants (WWTPs) in the catchment. sul2 abundance was rather related to long water residence times and eutrophication status. Our study demonstrates the potential of freshwater lakes to preserve antibiotic resistance genes, and provides a reference for ARG abundance from lake systems with low human impact as a baseline for assessing ARG contamination in lake water.","container-title":"Environment International","DOI":"10.1016/j.envint.2015.04.005","ISSN":"0160-4120","journalAbbreviation":"Environment International","language":"en","page":"45-55","source":"ScienceDirect","title":"Does human activity impact the natural antibiotic resistance background? Abundance of antibiotic resistance genes in 21 Swiss lakes","title-short":"Does human activity impact the natural antibiotic resistance background?","volume":"81","author":[{"family":"Czekalski","given":"Nadine"},{"family":"Sigdel","given":"Radhika"},{"family":"Birtel","given":"Julia"},{"family":"Matthews","given":"Blake"},{"family":"Bürgmann","given":"Helmut"}],"issued":{"date-parts":[["2015",8,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ins>
      <w:r w:rsidR="00FB2203">
        <w:rPr>
          <w:rFonts w:ascii="Times New Roman" w:eastAsia="Times New Roman" w:hAnsi="Times New Roman" w:cs="Times New Roman"/>
          <w:sz w:val="24"/>
          <w:szCs w:val="24"/>
        </w:rPr>
        <w:fldChar w:fldCharType="separate"/>
      </w:r>
      <w:ins w:id="333" w:author="Meyer, Michael Frederick" w:date="2020-09-07T14:54:00Z">
        <w:r w:rsidR="00FB2203" w:rsidRPr="00FB2203">
          <w:rPr>
            <w:rFonts w:ascii="Times New Roman" w:hAnsi="Times New Roman" w:cs="Times New Roman"/>
            <w:sz w:val="24"/>
            <w:rPrChange w:id="334" w:author="Meyer, Michael Frederick" w:date="2020-09-07T14:54:00Z">
              <w:rPr/>
            </w:rPrChange>
          </w:rPr>
          <w:t>(Czekalski et al. 2015; Yang et al. 2018)</w:t>
        </w:r>
        <w:r w:rsidR="00FB2203">
          <w:rPr>
            <w:rFonts w:ascii="Times New Roman" w:eastAsia="Times New Roman" w:hAnsi="Times New Roman" w:cs="Times New Roman"/>
            <w:sz w:val="24"/>
            <w:szCs w:val="24"/>
          </w:rPr>
          <w:fldChar w:fldCharType="end"/>
        </w:r>
      </w:ins>
      <w:ins w:id="335" w:author="Meyer, Michael Frederick" w:date="2020-09-07T14:51:00Z">
        <w:r w:rsidR="00FB2203">
          <w:rPr>
            <w:rFonts w:ascii="Times New Roman" w:eastAsia="Times New Roman" w:hAnsi="Times New Roman" w:cs="Times New Roman"/>
            <w:sz w:val="24"/>
            <w:szCs w:val="24"/>
          </w:rPr>
          <w:t>.</w:t>
        </w:r>
      </w:ins>
      <w:ins w:id="336" w:author="Meyer, Michael Frederick" w:date="2020-09-07T14:59:00Z">
        <w:r w:rsidR="006F60DC">
          <w:rPr>
            <w:rFonts w:ascii="Times New Roman" w:eastAsia="Times New Roman" w:hAnsi="Times New Roman" w:cs="Times New Roman"/>
            <w:sz w:val="24"/>
            <w:szCs w:val="24"/>
          </w:rPr>
          <w:t xml:space="preserve"> </w:t>
        </w:r>
      </w:ins>
    </w:p>
    <w:p w14:paraId="21806146" w14:textId="77777777" w:rsidR="006F60DC" w:rsidRDefault="006F60DC" w:rsidP="00383BCD">
      <w:pPr>
        <w:rPr>
          <w:ins w:id="337" w:author="Meyer, Michael Frederick" w:date="2020-09-07T14:59:00Z"/>
          <w:rFonts w:ascii="Times New Roman" w:eastAsia="Times New Roman" w:hAnsi="Times New Roman" w:cs="Times New Roman"/>
          <w:sz w:val="24"/>
          <w:szCs w:val="24"/>
        </w:rPr>
      </w:pPr>
    </w:p>
    <w:p w14:paraId="44DD3027" w14:textId="0801186C" w:rsidR="00224E1E" w:rsidRDefault="006F60DC" w:rsidP="00383BCD">
      <w:pPr>
        <w:rPr>
          <w:rFonts w:ascii="Times New Roman" w:eastAsia="Times New Roman" w:hAnsi="Times New Roman" w:cs="Times New Roman"/>
          <w:sz w:val="24"/>
          <w:szCs w:val="24"/>
        </w:rPr>
      </w:pPr>
      <w:commentRangeStart w:id="338"/>
      <w:commentRangeStart w:id="339"/>
      <w:ins w:id="340" w:author="Meyer, Michael Frederick" w:date="2020-09-07T14:59:00Z">
        <w:r>
          <w:rPr>
            <w:rFonts w:ascii="Times New Roman" w:eastAsia="Times New Roman" w:hAnsi="Times New Roman" w:cs="Times New Roman"/>
            <w:sz w:val="24"/>
            <w:szCs w:val="24"/>
          </w:rPr>
          <w:lastRenderedPageBreak/>
          <w:t xml:space="preserve">Investigating </w:t>
        </w:r>
      </w:ins>
      <w:commentRangeEnd w:id="338"/>
      <w:ins w:id="341" w:author="Meyer, Michael Frederick" w:date="2020-09-07T15:02:00Z">
        <w:r>
          <w:rPr>
            <w:rStyle w:val="CommentReference"/>
          </w:rPr>
          <w:commentReference w:id="338"/>
        </w:r>
      </w:ins>
      <w:commentRangeEnd w:id="339"/>
      <w:ins w:id="342" w:author="Meyer, Michael Frederick" w:date="2020-09-07T15:03:00Z">
        <w:r>
          <w:rPr>
            <w:rStyle w:val="CommentReference"/>
          </w:rPr>
          <w:commentReference w:id="339"/>
        </w:r>
      </w:ins>
      <w:ins w:id="343" w:author="Meyer, Michael Frederick" w:date="2020-09-07T14:59:00Z">
        <w:r>
          <w:rPr>
            <w:rFonts w:ascii="Times New Roman" w:eastAsia="Times New Roman" w:hAnsi="Times New Roman" w:cs="Times New Roman"/>
            <w:sz w:val="24"/>
            <w:szCs w:val="24"/>
          </w:rPr>
          <w:t xml:space="preserve">PPCP concentrations across </w:t>
        </w:r>
        <w:proofErr w:type="spellStart"/>
        <w:r>
          <w:rPr>
            <w:rFonts w:ascii="Times New Roman" w:eastAsia="Times New Roman" w:hAnsi="Times New Roman" w:cs="Times New Roman"/>
            <w:sz w:val="24"/>
            <w:szCs w:val="24"/>
          </w:rPr>
          <w:t>limnic</w:t>
        </w:r>
        <w:proofErr w:type="spellEnd"/>
        <w:r>
          <w:rPr>
            <w:rFonts w:ascii="Times New Roman" w:eastAsia="Times New Roman" w:hAnsi="Times New Roman" w:cs="Times New Roman"/>
            <w:sz w:val="24"/>
            <w:szCs w:val="24"/>
          </w:rPr>
          <w:t xml:space="preserve"> environments could also establish </w:t>
        </w:r>
      </w:ins>
      <w:r w:rsidR="0025547E">
        <w:rPr>
          <w:rFonts w:ascii="Times New Roman" w:eastAsia="Times New Roman" w:hAnsi="Times New Roman" w:cs="Times New Roman"/>
          <w:sz w:val="24"/>
          <w:szCs w:val="24"/>
        </w:rPr>
        <w:t>how</w:t>
      </w:r>
      <w:ins w:id="344" w:author="Meyer, Michael Frederick" w:date="2020-09-07T14:59:00Z">
        <w:r>
          <w:rPr>
            <w:rFonts w:ascii="Times New Roman" w:eastAsia="Times New Roman" w:hAnsi="Times New Roman" w:cs="Times New Roman"/>
            <w:sz w:val="24"/>
            <w:szCs w:val="24"/>
          </w:rPr>
          <w:t xml:space="preserve"> ecological communities respond differently </w:t>
        </w:r>
      </w:ins>
      <w:r w:rsidR="0025547E">
        <w:rPr>
          <w:rFonts w:ascii="Times New Roman" w:eastAsia="Times New Roman" w:hAnsi="Times New Roman" w:cs="Times New Roman"/>
          <w:sz w:val="24"/>
          <w:szCs w:val="24"/>
        </w:rPr>
        <w:t xml:space="preserve">not only to sewage but also the </w:t>
      </w:r>
      <w:ins w:id="345" w:author="Meyer, Michael Frederick" w:date="2020-09-07T14:59:00Z">
        <w:r>
          <w:rPr>
            <w:rFonts w:ascii="Times New Roman" w:eastAsia="Times New Roman" w:hAnsi="Times New Roman" w:cs="Times New Roman"/>
            <w:sz w:val="24"/>
            <w:szCs w:val="24"/>
          </w:rPr>
          <w:t>PPCP</w:t>
        </w:r>
      </w:ins>
      <w:r w:rsidR="0025547E">
        <w:rPr>
          <w:rFonts w:ascii="Times New Roman" w:eastAsia="Times New Roman" w:hAnsi="Times New Roman" w:cs="Times New Roman"/>
          <w:sz w:val="24"/>
          <w:szCs w:val="24"/>
        </w:rPr>
        <w:t>s</w:t>
      </w:r>
      <w:ins w:id="346" w:author="Meyer, Michael Frederick" w:date="2020-09-07T15:00:00Z">
        <w:r>
          <w:rPr>
            <w:rFonts w:ascii="Times New Roman" w:eastAsia="Times New Roman" w:hAnsi="Times New Roman" w:cs="Times New Roman"/>
            <w:sz w:val="24"/>
            <w:szCs w:val="24"/>
          </w:rPr>
          <w:t xml:space="preserve"> </w:t>
        </w:r>
      </w:ins>
      <w:r w:rsidR="0025547E">
        <w:rPr>
          <w:rFonts w:ascii="Times New Roman" w:eastAsia="Times New Roman" w:hAnsi="Times New Roman" w:cs="Times New Roman"/>
          <w:sz w:val="24"/>
          <w:szCs w:val="24"/>
        </w:rPr>
        <w:t>themselves</w:t>
      </w:r>
      <w:ins w:id="347" w:author="Meyer, Michael Frederick" w:date="2020-09-07T15:00:00Z">
        <w:r>
          <w:rPr>
            <w:rFonts w:ascii="Times New Roman" w:eastAsia="Times New Roman" w:hAnsi="Times New Roman" w:cs="Times New Roman"/>
            <w:sz w:val="24"/>
            <w:szCs w:val="24"/>
          </w:rPr>
          <w:t>.</w:t>
        </w:r>
      </w:ins>
      <w:ins w:id="348" w:author="Meyer, Michael Frederick" w:date="2020-09-07T14:59:00Z">
        <w:r>
          <w:rPr>
            <w:rFonts w:ascii="Times New Roman" w:eastAsia="Times New Roman" w:hAnsi="Times New Roman" w:cs="Times New Roman"/>
            <w:sz w:val="24"/>
            <w:szCs w:val="24"/>
          </w:rPr>
          <w:t xml:space="preserve"> </w:t>
        </w:r>
      </w:ins>
      <w:ins w:id="349" w:author="Meyer, Michael Frederick" w:date="2020-09-07T15:00:00Z">
        <w:r>
          <w:rPr>
            <w:rFonts w:ascii="Times New Roman" w:eastAsia="Times New Roman" w:hAnsi="Times New Roman" w:cs="Times New Roman"/>
            <w:sz w:val="24"/>
            <w:szCs w:val="24"/>
          </w:rPr>
          <w:t>While we focus on PPCPs as indicators of sewage,</w:t>
        </w:r>
      </w:ins>
      <w:ins w:id="350" w:author="Meyer, Michael Frederick" w:date="2020-09-04T17:57:00Z">
        <w:r w:rsidR="00ED3878">
          <w:rPr>
            <w:rFonts w:ascii="Times New Roman" w:eastAsia="Times New Roman" w:hAnsi="Times New Roman" w:cs="Times New Roman"/>
            <w:sz w:val="24"/>
            <w:szCs w:val="24"/>
          </w:rPr>
          <w:t xml:space="preserve"> </w:t>
        </w:r>
      </w:ins>
      <w:ins w:id="351" w:author="Meyer, Michael Frederick" w:date="2020-09-07T15:01:00Z">
        <w:r>
          <w:rPr>
            <w:rFonts w:ascii="Times New Roman" w:eastAsia="Times New Roman" w:hAnsi="Times New Roman" w:cs="Times New Roman"/>
            <w:sz w:val="24"/>
            <w:szCs w:val="24"/>
          </w:rPr>
          <w:t xml:space="preserve">previous studies have shown that PPCPs, even at concentrations we observed in Lake Baikal, can elicit biological responses from physiological (e.g., Del Rosario et al., 2015) and behavioral (e.g., </w:t>
        </w:r>
        <w:proofErr w:type="spellStart"/>
        <w:r>
          <w:rPr>
            <w:rFonts w:ascii="Times New Roman" w:eastAsia="Times New Roman" w:hAnsi="Times New Roman" w:cs="Times New Roman"/>
            <w:sz w:val="24"/>
            <w:szCs w:val="24"/>
          </w:rPr>
          <w:t>Brodin</w:t>
        </w:r>
        <w:proofErr w:type="spellEnd"/>
        <w:r>
          <w:rPr>
            <w:rFonts w:ascii="Times New Roman" w:eastAsia="Times New Roman" w:hAnsi="Times New Roman" w:cs="Times New Roman"/>
            <w:sz w:val="24"/>
            <w:szCs w:val="24"/>
          </w:rPr>
          <w:t xml:space="preserve"> et al. 2013; </w:t>
        </w:r>
        <w:proofErr w:type="spellStart"/>
        <w:r w:rsidRPr="00F979A0">
          <w:rPr>
            <w:rFonts w:ascii="Times New Roman" w:eastAsia="Times New Roman" w:hAnsi="Times New Roman" w:cs="Times New Roman"/>
            <w:sz w:val="24"/>
            <w:szCs w:val="24"/>
          </w:rPr>
          <w:t>Dzieweczynski</w:t>
        </w:r>
        <w:proofErr w:type="spellEnd"/>
        <w:r>
          <w:rPr>
            <w:rFonts w:ascii="Times New Roman" w:eastAsia="Times New Roman" w:hAnsi="Times New Roman" w:cs="Times New Roman"/>
            <w:sz w:val="24"/>
            <w:szCs w:val="24"/>
          </w:rPr>
          <w:t xml:space="preserve"> et al., 2016) to food webs (e.g., </w:t>
        </w:r>
        <w:proofErr w:type="spellStart"/>
        <w:r>
          <w:rPr>
            <w:rFonts w:ascii="Times New Roman" w:eastAsia="Times New Roman" w:hAnsi="Times New Roman" w:cs="Times New Roman"/>
            <w:sz w:val="24"/>
            <w:szCs w:val="24"/>
          </w:rPr>
          <w:t>Lagesson</w:t>
        </w:r>
        <w:proofErr w:type="spellEnd"/>
        <w:r>
          <w:rPr>
            <w:rFonts w:ascii="Times New Roman" w:eastAsia="Times New Roman" w:hAnsi="Times New Roman" w:cs="Times New Roman"/>
            <w:sz w:val="24"/>
            <w:szCs w:val="24"/>
          </w:rPr>
          <w:t xml:space="preserve"> et al., 2016; Richmond et al., 2018) and ecosystems (e.g., </w:t>
        </w:r>
        <w:proofErr w:type="spellStart"/>
        <w:r>
          <w:rPr>
            <w:rFonts w:ascii="Times New Roman" w:eastAsia="Times New Roman" w:hAnsi="Times New Roman" w:cs="Times New Roman"/>
            <w:sz w:val="24"/>
            <w:szCs w:val="24"/>
          </w:rPr>
          <w:t>Rosi</w:t>
        </w:r>
        <w:proofErr w:type="spellEnd"/>
        <w:r>
          <w:rPr>
            <w:rFonts w:ascii="Times New Roman" w:eastAsia="Times New Roman" w:hAnsi="Times New Roman" w:cs="Times New Roman"/>
            <w:sz w:val="24"/>
            <w:szCs w:val="24"/>
          </w:rPr>
          <w:t>-Marshal et al., 2013).</w:t>
        </w:r>
      </w:ins>
      <w:ins w:id="352" w:author="Meyer, Michael Frederick" w:date="2020-09-07T15:02:00Z">
        <w:r>
          <w:rPr>
            <w:rFonts w:ascii="Times New Roman" w:eastAsia="Times New Roman" w:hAnsi="Times New Roman" w:cs="Times New Roman"/>
            <w:sz w:val="24"/>
            <w:szCs w:val="24"/>
          </w:rPr>
          <w:t xml:space="preserve"> Although our study was not designed to evaluate the toxicological effects of PPCPs themselves, future studies could usefully address toxicological effects of PPCPs on nearshore Baikal biota</w:t>
        </w:r>
      </w:ins>
      <w:r w:rsidR="0025547E">
        <w:rPr>
          <w:rFonts w:ascii="Times New Roman" w:eastAsia="Times New Roman" w:hAnsi="Times New Roman" w:cs="Times New Roman"/>
          <w:sz w:val="24"/>
          <w:szCs w:val="24"/>
        </w:rPr>
        <w:t xml:space="preserve"> by using sewage gradients as </w:t>
      </w:r>
      <w:r w:rsidR="0025547E">
        <w:rPr>
          <w:rFonts w:ascii="Times New Roman" w:eastAsia="Times New Roman" w:hAnsi="Times New Roman" w:cs="Times New Roman"/>
          <w:i/>
          <w:sz w:val="24"/>
          <w:szCs w:val="24"/>
        </w:rPr>
        <w:t>in situ</w:t>
      </w:r>
      <w:r w:rsidR="0025547E">
        <w:rPr>
          <w:rFonts w:ascii="Times New Roman" w:eastAsia="Times New Roman" w:hAnsi="Times New Roman" w:cs="Times New Roman"/>
          <w:sz w:val="24"/>
          <w:szCs w:val="24"/>
        </w:rPr>
        <w:t xml:space="preserve"> mesocosms</w:t>
      </w:r>
      <w:ins w:id="353" w:author="Meyer, Michael Frederick" w:date="2020-09-07T15:02:00Z">
        <w:r>
          <w:rPr>
            <w:rFonts w:ascii="Times New Roman" w:eastAsia="Times New Roman" w:hAnsi="Times New Roman" w:cs="Times New Roman"/>
            <w:sz w:val="24"/>
            <w:szCs w:val="24"/>
          </w:rPr>
          <w:t xml:space="preserve">. </w:t>
        </w:r>
      </w:ins>
      <w:del w:id="354" w:author="Meyer, Michael Frederick" w:date="2020-09-04T17:54:00Z">
        <w:r w:rsidR="00685D80" w:rsidDel="00ED3878">
          <w:rPr>
            <w:rFonts w:ascii="Times New Roman" w:eastAsia="Times New Roman" w:hAnsi="Times New Roman" w:cs="Times New Roman"/>
            <w:sz w:val="24"/>
            <w:szCs w:val="24"/>
          </w:rPr>
          <w:delText xml:space="preserve"> </w:delText>
        </w:r>
      </w:del>
      <w:del w:id="355" w:author="Meyer, Michael Frederick" w:date="2020-09-04T18:05:00Z">
        <w:r w:rsidR="00E11A7E" w:rsidDel="00725D40">
          <w:rPr>
            <w:rFonts w:ascii="Times New Roman" w:eastAsia="Times New Roman" w:hAnsi="Times New Roman" w:cs="Times New Roman"/>
            <w:sz w:val="24"/>
            <w:szCs w:val="24"/>
          </w:rPr>
          <w:delText xml:space="preserve">With longer hydraulic residence times, </w:delText>
        </w:r>
      </w:del>
      <w:del w:id="356" w:author="Meyer, Michael Frederick" w:date="2020-08-27T17:16:00Z">
        <w:r w:rsidR="00E11A7E" w:rsidDel="0055131D">
          <w:rPr>
            <w:rFonts w:ascii="Times New Roman" w:eastAsia="Times New Roman" w:hAnsi="Times New Roman" w:cs="Times New Roman"/>
            <w:sz w:val="24"/>
            <w:szCs w:val="24"/>
          </w:rPr>
          <w:delText xml:space="preserve">PPCP distributions in </w:delText>
        </w:r>
      </w:del>
      <w:del w:id="357" w:author="Meyer, Michael Frederick" w:date="2020-09-04T18:05:00Z">
        <w:r w:rsidR="00E11A7E" w:rsidDel="00725D40">
          <w:rPr>
            <w:rFonts w:ascii="Times New Roman" w:eastAsia="Times New Roman" w:hAnsi="Times New Roman" w:cs="Times New Roman"/>
            <w:sz w:val="24"/>
            <w:szCs w:val="24"/>
          </w:rPr>
          <w:delText>lentic systems may differ from lotic environments</w:delText>
        </w:r>
      </w:del>
      <w:del w:id="358" w:author="Meyer, Michael Frederick" w:date="2020-09-04T17:50:00Z">
        <w:r w:rsidR="00E11A7E" w:rsidDel="00ED3878">
          <w:rPr>
            <w:rFonts w:ascii="Times New Roman" w:eastAsia="Times New Roman" w:hAnsi="Times New Roman" w:cs="Times New Roman"/>
            <w:sz w:val="24"/>
            <w:szCs w:val="24"/>
          </w:rPr>
          <w:delText>,</w:delText>
        </w:r>
      </w:del>
      <w:del w:id="359" w:author="Meyer, Michael Frederick" w:date="2020-09-04T18:05:00Z">
        <w:r w:rsidR="00E11A7E" w:rsidDel="00725D40">
          <w:rPr>
            <w:rFonts w:ascii="Times New Roman" w:eastAsia="Times New Roman" w:hAnsi="Times New Roman" w:cs="Times New Roman"/>
            <w:sz w:val="24"/>
            <w:szCs w:val="24"/>
          </w:rPr>
          <w:delText xml:space="preserve"> </w:delText>
        </w:r>
      </w:del>
      <w:del w:id="360" w:author="Meyer, Michael Frederick" w:date="2020-09-04T17:51:00Z">
        <w:r w:rsidR="00E11A7E" w:rsidDel="00ED3878">
          <w:rPr>
            <w:rFonts w:ascii="Times New Roman" w:eastAsia="Times New Roman" w:hAnsi="Times New Roman" w:cs="Times New Roman"/>
            <w:sz w:val="24"/>
            <w:szCs w:val="24"/>
          </w:rPr>
          <w:delText xml:space="preserve">as </w:delText>
        </w:r>
      </w:del>
      <w:del w:id="361" w:author="Meyer, Michael Frederick" w:date="2020-09-04T18:05:00Z">
        <w:r w:rsidR="00E11A7E" w:rsidDel="00725D40">
          <w:rPr>
            <w:rFonts w:ascii="Times New Roman" w:eastAsia="Times New Roman" w:hAnsi="Times New Roman" w:cs="Times New Roman"/>
            <w:sz w:val="24"/>
            <w:szCs w:val="24"/>
          </w:rPr>
          <w:delText xml:space="preserve">pollutants </w:delText>
        </w:r>
      </w:del>
      <w:del w:id="362" w:author="Meyer, Michael Frederick" w:date="2020-09-04T17:51:00Z">
        <w:r w:rsidR="00E11A7E" w:rsidDel="00ED3878">
          <w:rPr>
            <w:rFonts w:ascii="Times New Roman" w:eastAsia="Times New Roman" w:hAnsi="Times New Roman" w:cs="Times New Roman"/>
            <w:sz w:val="24"/>
            <w:szCs w:val="24"/>
          </w:rPr>
          <w:delText xml:space="preserve">within </w:delText>
        </w:r>
      </w:del>
      <w:del w:id="363" w:author="Meyer, Michael Frederick" w:date="2020-09-04T18:05:00Z">
        <w:r w:rsidR="00E11A7E" w:rsidDel="00725D40">
          <w:rPr>
            <w:rFonts w:ascii="Times New Roman" w:eastAsia="Times New Roman" w:hAnsi="Times New Roman" w:cs="Times New Roman"/>
            <w:sz w:val="24"/>
            <w:szCs w:val="24"/>
          </w:rPr>
          <w:delText xml:space="preserve">lakes may </w:delText>
        </w:r>
      </w:del>
      <w:del w:id="364" w:author="Meyer, Michael Frederick" w:date="2020-09-04T17:51:00Z">
        <w:r w:rsidR="00E11A7E" w:rsidDel="00ED3878">
          <w:rPr>
            <w:rFonts w:ascii="Times New Roman" w:eastAsia="Times New Roman" w:hAnsi="Times New Roman" w:cs="Times New Roman"/>
            <w:sz w:val="24"/>
            <w:szCs w:val="24"/>
          </w:rPr>
          <w:delText>be more prone</w:delText>
        </w:r>
      </w:del>
      <w:del w:id="365" w:author="Meyer, Michael Frederick" w:date="2020-09-04T18:05:00Z">
        <w:r w:rsidR="00E11A7E" w:rsidDel="00725D40">
          <w:rPr>
            <w:rFonts w:ascii="Times New Roman" w:eastAsia="Times New Roman" w:hAnsi="Times New Roman" w:cs="Times New Roman"/>
            <w:sz w:val="24"/>
            <w:szCs w:val="24"/>
          </w:rPr>
          <w:delText xml:space="preserve"> to </w:delText>
        </w:r>
      </w:del>
      <w:del w:id="366" w:author="Meyer, Michael Frederick" w:date="2020-09-04T17:51:00Z">
        <w:r w:rsidR="00E11A7E" w:rsidDel="00ED3878">
          <w:rPr>
            <w:rFonts w:ascii="Times New Roman" w:eastAsia="Times New Roman" w:hAnsi="Times New Roman" w:cs="Times New Roman"/>
            <w:sz w:val="24"/>
            <w:szCs w:val="24"/>
          </w:rPr>
          <w:delText xml:space="preserve">accumulate </w:delText>
        </w:r>
      </w:del>
      <w:del w:id="367" w:author="Meyer, Michael Frederick" w:date="2020-09-04T18:05:00Z">
        <w:r w:rsidR="00EC3D3F" w:rsidDel="00725D40">
          <w:rPr>
            <w:rFonts w:ascii="Times New Roman" w:eastAsia="Times New Roman" w:hAnsi="Times New Roman" w:cs="Times New Roman"/>
            <w:sz w:val="24"/>
            <w:szCs w:val="24"/>
          </w:rPr>
          <w:delText>in</w:delText>
        </w:r>
        <w:r w:rsidR="00E11A7E" w:rsidDel="00725D40">
          <w:rPr>
            <w:rFonts w:ascii="Times New Roman" w:eastAsia="Times New Roman" w:hAnsi="Times New Roman" w:cs="Times New Roman"/>
            <w:sz w:val="24"/>
            <w:szCs w:val="24"/>
          </w:rPr>
          <w:delText xml:space="preserve"> the nearshore before diffusing to undetectable concentrations offshore.</w:delText>
        </w:r>
        <w:r w:rsidR="008A7669" w:rsidDel="00725D40">
          <w:rPr>
            <w:rFonts w:ascii="Times New Roman" w:eastAsia="Times New Roman" w:hAnsi="Times New Roman" w:cs="Times New Roman"/>
            <w:sz w:val="24"/>
            <w:szCs w:val="24"/>
          </w:rPr>
          <w:delText xml:space="preserve"> </w:delText>
        </w:r>
      </w:del>
    </w:p>
    <w:p w14:paraId="16E6AEB6" w14:textId="79381C2D" w:rsidR="00E63B3C" w:rsidDel="008A3CBB" w:rsidRDefault="00E11A7E" w:rsidP="00383BCD">
      <w:pPr>
        <w:rPr>
          <w:del w:id="368" w:author="Meyer, Michael Frederick" w:date="2020-09-07T15:06:00Z"/>
          <w:rFonts w:ascii="Times New Roman" w:eastAsia="Times New Roman" w:hAnsi="Times New Roman" w:cs="Times New Roman"/>
          <w:sz w:val="24"/>
          <w:szCs w:val="24"/>
        </w:rPr>
      </w:pPr>
      <w:del w:id="369" w:author="Meyer, Michael Frederick" w:date="2020-09-07T15:06:00Z">
        <w:r w:rsidDel="008A3CBB">
          <w:rPr>
            <w:rFonts w:ascii="Times New Roman" w:eastAsia="Times New Roman" w:hAnsi="Times New Roman" w:cs="Times New Roman"/>
            <w:sz w:val="24"/>
            <w:szCs w:val="24"/>
          </w:rPr>
          <w:delText>W</w:delText>
        </w:r>
        <w:r w:rsidR="00224E1E" w:rsidDel="008A3CBB">
          <w:rPr>
            <w:rFonts w:ascii="Times New Roman" w:eastAsia="Times New Roman" w:hAnsi="Times New Roman" w:cs="Times New Roman"/>
            <w:sz w:val="24"/>
            <w:szCs w:val="24"/>
          </w:rPr>
          <w:delText>hile we use</w:delText>
        </w:r>
        <w:r w:rsidR="00EC3D3F" w:rsidDel="008A3CBB">
          <w:rPr>
            <w:rFonts w:ascii="Times New Roman" w:eastAsia="Times New Roman" w:hAnsi="Times New Roman" w:cs="Times New Roman"/>
            <w:sz w:val="24"/>
            <w:szCs w:val="24"/>
          </w:rPr>
          <w:delText>d</w:delText>
        </w:r>
        <w:r w:rsidR="00224E1E" w:rsidDel="008A3CBB">
          <w:rPr>
            <w:rFonts w:ascii="Times New Roman" w:eastAsia="Times New Roman" w:hAnsi="Times New Roman" w:cs="Times New Roman"/>
            <w:sz w:val="24"/>
            <w:szCs w:val="24"/>
          </w:rPr>
          <w:delText xml:space="preserve"> PPCPs as indicators of sewage, w</w:delText>
        </w:r>
        <w:r w:rsidDel="008A3CBB">
          <w:rPr>
            <w:rFonts w:ascii="Times New Roman" w:eastAsia="Times New Roman" w:hAnsi="Times New Roman" w:cs="Times New Roman"/>
            <w:sz w:val="24"/>
            <w:szCs w:val="24"/>
          </w:rPr>
          <w:delText>e do not, however, address how the PPCPs themselves may</w:delText>
        </w:r>
        <w:r w:rsidR="00224E1E" w:rsidDel="008A3CBB">
          <w:rPr>
            <w:rFonts w:ascii="Times New Roman" w:eastAsia="Times New Roman" w:hAnsi="Times New Roman" w:cs="Times New Roman"/>
            <w:sz w:val="24"/>
            <w:szCs w:val="24"/>
          </w:rPr>
          <w:delText xml:space="preserve"> operate as toxicants themselves and thus</w:delText>
        </w:r>
        <w:r w:rsidDel="008A3CBB">
          <w:rPr>
            <w:rFonts w:ascii="Times New Roman" w:eastAsia="Times New Roman" w:hAnsi="Times New Roman" w:cs="Times New Roman"/>
            <w:sz w:val="24"/>
            <w:szCs w:val="24"/>
          </w:rPr>
          <w:delText xml:space="preserve"> influence community dynamics. Previous studies have shown that PPCPs, even in minute concentrations (e.g., ng/L) can elicit biological responses</w:delText>
        </w:r>
        <w:r w:rsidR="00F979A0" w:rsidDel="008A3CBB">
          <w:rPr>
            <w:rFonts w:ascii="Times New Roman" w:eastAsia="Times New Roman" w:hAnsi="Times New Roman" w:cs="Times New Roman"/>
            <w:sz w:val="24"/>
            <w:szCs w:val="24"/>
          </w:rPr>
          <w:delText xml:space="preserve"> from physiological (e.g., Del Rosario et al., 2015) and behavioral (e.g., Brodin et al. 2013; </w:delText>
        </w:r>
        <w:r w:rsidR="00F979A0" w:rsidRPr="00F979A0" w:rsidDel="008A3CBB">
          <w:rPr>
            <w:rFonts w:ascii="Times New Roman" w:eastAsia="Times New Roman" w:hAnsi="Times New Roman" w:cs="Times New Roman"/>
            <w:sz w:val="24"/>
            <w:szCs w:val="24"/>
          </w:rPr>
          <w:delText>Dzieweczynski</w:delText>
        </w:r>
        <w:r w:rsidR="00F979A0" w:rsidDel="008A3CBB">
          <w:rPr>
            <w:rFonts w:ascii="Times New Roman" w:eastAsia="Times New Roman" w:hAnsi="Times New Roman" w:cs="Times New Roman"/>
            <w:sz w:val="24"/>
            <w:szCs w:val="24"/>
          </w:rPr>
          <w:delText xml:space="preserve"> et al., 2016) to food web</w:delText>
        </w:r>
        <w:r w:rsidR="003E64B9" w:rsidDel="008A3CBB">
          <w:rPr>
            <w:rFonts w:ascii="Times New Roman" w:eastAsia="Times New Roman" w:hAnsi="Times New Roman" w:cs="Times New Roman"/>
            <w:sz w:val="24"/>
            <w:szCs w:val="24"/>
          </w:rPr>
          <w:delText>s</w:delText>
        </w:r>
        <w:r w:rsidR="00F979A0" w:rsidDel="008A3CBB">
          <w:rPr>
            <w:rFonts w:ascii="Times New Roman" w:eastAsia="Times New Roman" w:hAnsi="Times New Roman" w:cs="Times New Roman"/>
            <w:sz w:val="24"/>
            <w:szCs w:val="24"/>
          </w:rPr>
          <w:delText xml:space="preserve"> (e.g., Lagesson et al., 2016; Richmond et al., 2018) and ecosystem</w:delText>
        </w:r>
        <w:r w:rsidR="003E64B9" w:rsidDel="008A3CBB">
          <w:rPr>
            <w:rFonts w:ascii="Times New Roman" w:eastAsia="Times New Roman" w:hAnsi="Times New Roman" w:cs="Times New Roman"/>
            <w:sz w:val="24"/>
            <w:szCs w:val="24"/>
          </w:rPr>
          <w:delText>s</w:delText>
        </w:r>
        <w:r w:rsidR="00F979A0" w:rsidDel="008A3CBB">
          <w:rPr>
            <w:rFonts w:ascii="Times New Roman" w:eastAsia="Times New Roman" w:hAnsi="Times New Roman" w:cs="Times New Roman"/>
            <w:sz w:val="24"/>
            <w:szCs w:val="24"/>
          </w:rPr>
          <w:delText xml:space="preserve"> (e.g., Rosi-Marshal et al., 2013). Although our study </w:delText>
        </w:r>
        <w:r w:rsidR="00224E1E" w:rsidDel="008A3CBB">
          <w:rPr>
            <w:rFonts w:ascii="Times New Roman" w:eastAsia="Times New Roman" w:hAnsi="Times New Roman" w:cs="Times New Roman"/>
            <w:sz w:val="24"/>
            <w:szCs w:val="24"/>
          </w:rPr>
          <w:delText>was not designed to evaluate</w:delText>
        </w:r>
        <w:r w:rsidR="003E20DA" w:rsidDel="008A3CBB">
          <w:rPr>
            <w:rFonts w:ascii="Times New Roman" w:eastAsia="Times New Roman" w:hAnsi="Times New Roman" w:cs="Times New Roman"/>
            <w:sz w:val="24"/>
            <w:szCs w:val="24"/>
          </w:rPr>
          <w:delText xml:space="preserve"> the toxicological effects</w:delText>
        </w:r>
        <w:r w:rsidR="00F979A0" w:rsidDel="008A3CBB">
          <w:rPr>
            <w:rFonts w:ascii="Times New Roman" w:eastAsia="Times New Roman" w:hAnsi="Times New Roman" w:cs="Times New Roman"/>
            <w:sz w:val="24"/>
            <w:szCs w:val="24"/>
          </w:rPr>
          <w:delText xml:space="preserve"> of PPCPs themselves, our data do demonstrate that PPCPs can </w:delText>
        </w:r>
        <w:r w:rsidR="00EC3D3F" w:rsidDel="008A3CBB">
          <w:rPr>
            <w:rFonts w:ascii="Times New Roman" w:eastAsia="Times New Roman" w:hAnsi="Times New Roman" w:cs="Times New Roman"/>
            <w:sz w:val="24"/>
            <w:szCs w:val="24"/>
          </w:rPr>
          <w:delText xml:space="preserve">be present </w:delText>
        </w:r>
        <w:r w:rsidR="00874EDD" w:rsidDel="008A3CBB">
          <w:rPr>
            <w:rFonts w:ascii="Times New Roman" w:eastAsia="Times New Roman" w:hAnsi="Times New Roman" w:cs="Times New Roman"/>
            <w:sz w:val="24"/>
            <w:szCs w:val="24"/>
          </w:rPr>
          <w:delText xml:space="preserve">in Baikal’s nearshore area to </w:delText>
        </w:r>
        <w:r w:rsidR="00FE35CB" w:rsidDel="008A3CBB">
          <w:rPr>
            <w:rFonts w:ascii="Times New Roman" w:eastAsia="Times New Roman" w:hAnsi="Times New Roman" w:cs="Times New Roman"/>
            <w:sz w:val="24"/>
            <w:szCs w:val="24"/>
          </w:rPr>
          <w:delText>ecologically deleterious concentrations</w:delText>
        </w:r>
        <w:r w:rsidR="00874EDD" w:rsidDel="008A3CBB">
          <w:rPr>
            <w:rFonts w:ascii="Times New Roman" w:eastAsia="Times New Roman" w:hAnsi="Times New Roman" w:cs="Times New Roman"/>
            <w:sz w:val="24"/>
            <w:szCs w:val="24"/>
          </w:rPr>
          <w:delText xml:space="preserve">. </w:delText>
        </w:r>
        <w:r w:rsidR="003E20DA" w:rsidDel="008A3CBB">
          <w:rPr>
            <w:rFonts w:ascii="Times New Roman" w:eastAsia="Times New Roman" w:hAnsi="Times New Roman" w:cs="Times New Roman"/>
            <w:sz w:val="24"/>
            <w:szCs w:val="24"/>
          </w:rPr>
          <w:delText>Thus</w:delText>
        </w:r>
        <w:r w:rsidR="003E64B9" w:rsidDel="008A3CBB">
          <w:rPr>
            <w:rFonts w:ascii="Times New Roman" w:eastAsia="Times New Roman" w:hAnsi="Times New Roman" w:cs="Times New Roman"/>
            <w:sz w:val="24"/>
            <w:szCs w:val="24"/>
          </w:rPr>
          <w:delText>,</w:delText>
        </w:r>
        <w:r w:rsidR="003E20DA" w:rsidDel="008A3CBB">
          <w:rPr>
            <w:rFonts w:ascii="Times New Roman" w:eastAsia="Times New Roman" w:hAnsi="Times New Roman" w:cs="Times New Roman"/>
            <w:sz w:val="24"/>
            <w:szCs w:val="24"/>
          </w:rPr>
          <w:delText xml:space="preserve"> future studies could usefully address toxicological effects of PPCPs on nearshore Baikal biota.</w:delText>
        </w:r>
      </w:del>
    </w:p>
    <w:p w14:paraId="42124162" w14:textId="77777777" w:rsidR="00685D80" w:rsidRDefault="00685D80" w:rsidP="00383BCD">
      <w:pPr>
        <w:rPr>
          <w:rFonts w:ascii="Times New Roman" w:eastAsia="Times New Roman" w:hAnsi="Times New Roman" w:cs="Times New Roman"/>
          <w:sz w:val="24"/>
          <w:szCs w:val="24"/>
        </w:rPr>
      </w:pPr>
    </w:p>
    <w:p w14:paraId="6FFBC599" w14:textId="72E8FA2F" w:rsidR="00645829" w:rsidRDefault="00645829" w:rsidP="00645829">
      <w:pPr>
        <w:rPr>
          <w:rFonts w:ascii="Times New Roman" w:eastAsia="Times New Roman" w:hAnsi="Times New Roman" w:cs="Times New Roman"/>
          <w:sz w:val="24"/>
          <w:szCs w:val="24"/>
        </w:rPr>
      </w:pPr>
      <w:commentRangeStart w:id="370"/>
      <w:commentRangeStart w:id="371"/>
      <w:r>
        <w:rPr>
          <w:rFonts w:ascii="Times New Roman" w:eastAsia="Times New Roman" w:hAnsi="Times New Roman" w:cs="Times New Roman"/>
          <w:sz w:val="24"/>
          <w:szCs w:val="24"/>
        </w:rPr>
        <w:t>In</w:t>
      </w:r>
      <w:commentRangeEnd w:id="370"/>
      <w:r w:rsidR="00EC3D3F">
        <w:rPr>
          <w:rStyle w:val="CommentReference"/>
        </w:rPr>
        <w:commentReference w:id="370"/>
      </w:r>
      <w:commentRangeEnd w:id="371"/>
      <w:r w:rsidR="008A3CBB">
        <w:rPr>
          <w:rStyle w:val="CommentReference"/>
        </w:rPr>
        <w:commentReference w:id="371"/>
      </w:r>
      <w:r>
        <w:rPr>
          <w:rFonts w:ascii="Times New Roman" w:eastAsia="Times New Roman" w:hAnsi="Times New Roman" w:cs="Times New Roman"/>
          <w:sz w:val="24"/>
          <w:szCs w:val="24"/>
        </w:rPr>
        <w:t xml:space="preserve"> contrast to PPCP </w:t>
      </w:r>
      <w:ins w:id="372" w:author="Meyer, Michael Frederick" w:date="2020-09-07T15:08:00Z">
        <w:r w:rsidR="008A3CBB">
          <w:rPr>
            <w:rFonts w:ascii="Times New Roman" w:eastAsia="Times New Roman" w:hAnsi="Times New Roman" w:cs="Times New Roman"/>
            <w:sz w:val="24"/>
            <w:szCs w:val="24"/>
          </w:rPr>
          <w:t xml:space="preserve">concentrations </w:t>
        </w:r>
      </w:ins>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del w:id="373" w:author="Meyer, Michael Frederick" w:date="2020-09-07T15:08:00Z">
        <w:r w:rsidDel="008A3CBB">
          <w:rPr>
            <w:rFonts w:ascii="Times New Roman" w:eastAsia="Times New Roman" w:hAnsi="Times New Roman" w:cs="Times New Roman"/>
            <w:sz w:val="24"/>
            <w:szCs w:val="24"/>
          </w:rPr>
          <w:delText xml:space="preserve"> </w:delText>
        </w:r>
      </w:del>
      <w:ins w:id="374" w:author="Meyer, Michael Frederick" w:date="2020-09-07T15:08:00Z">
        <w:r w:rsidR="008A3CBB">
          <w:rPr>
            <w:rFonts w:ascii="Times New Roman" w:eastAsia="Times New Roman" w:hAnsi="Times New Roman" w:cs="Times New Roman"/>
            <w:sz w:val="24"/>
            <w:szCs w:val="24"/>
          </w:rPr>
          <w:t xml:space="preserve"> values</w:t>
        </w:r>
      </w:ins>
      <w:del w:id="375" w:author="Meyer, Michael Frederick" w:date="2020-09-07T15:08:00Z">
        <w:r w:rsidDel="008A3CBB">
          <w:rPr>
            <w:rFonts w:ascii="Times New Roman" w:eastAsia="Times New Roman" w:hAnsi="Times New Roman" w:cs="Times New Roman"/>
            <w:sz w:val="24"/>
            <w:szCs w:val="24"/>
          </w:rPr>
          <w:delText>concentrations</w:delText>
        </w:r>
      </w:del>
      <w:r>
        <w:rPr>
          <w:rFonts w:ascii="Times New Roman" w:eastAsia="Times New Roman" w:hAnsi="Times New Roman" w:cs="Times New Roman"/>
          <w:sz w:val="24"/>
          <w:szCs w:val="24"/>
        </w:rPr>
        <w:t xml:space="preserve">, microplastics </w:t>
      </w:r>
      <w:del w:id="376" w:author="Meyer, Michael Frederick" w:date="2020-09-07T15:08:00Z">
        <w:r w:rsidDel="008A3CBB">
          <w:rPr>
            <w:rFonts w:ascii="Times New Roman" w:eastAsia="Times New Roman" w:hAnsi="Times New Roman" w:cs="Times New Roman"/>
            <w:sz w:val="24"/>
            <w:szCs w:val="24"/>
          </w:rPr>
          <w:delText xml:space="preserve">at our sampling sites </w:delText>
        </w:r>
      </w:del>
      <w:r>
        <w:rPr>
          <w:rFonts w:ascii="Times New Roman" w:eastAsia="Times New Roman" w:hAnsi="Times New Roman" w:cs="Times New Roman"/>
          <w:sz w:val="24"/>
          <w:szCs w:val="24"/>
        </w:rPr>
        <w:t>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w:t>
      </w:r>
      <w:del w:id="377" w:author="Meyer, Michael Frederick" w:date="2020-09-07T15:08:00Z">
        <w:r w:rsidR="00FE35CB" w:rsidDel="008A3CBB">
          <w:rPr>
            <w:rFonts w:ascii="Times New Roman" w:eastAsia="Times New Roman" w:hAnsi="Times New Roman" w:cs="Times New Roman"/>
            <w:sz w:val="24"/>
            <w:szCs w:val="24"/>
          </w:rPr>
          <w:delText xml:space="preserve">carry the caveat that plastics </w:delText>
        </w:r>
      </w:del>
      <w:r w:rsidR="00FE35CB">
        <w:rPr>
          <w:rFonts w:ascii="Times New Roman" w:eastAsia="Times New Roman" w:hAnsi="Times New Roman" w:cs="Times New Roman"/>
          <w:sz w:val="24"/>
          <w:szCs w:val="24"/>
        </w:rPr>
        <w:t>may originate from non-sewage sources, such as agriculture (Steinmetz et al., 2016)</w:t>
      </w:r>
      <w:r w:rsidR="008A3CBB">
        <w:rPr>
          <w:rFonts w:ascii="Times New Roman" w:eastAsia="Times New Roman" w:hAnsi="Times New Roman" w:cs="Times New Roman"/>
          <w:sz w:val="24"/>
          <w:szCs w:val="24"/>
        </w:rPr>
        <w:t xml:space="preserve"> and fish nets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YJhjOVjq","properties":{"formattedCitation":"(Eerkes-Medrano et al. 2015)","plainCitation":"(Eerkes-Medrano et al. 2015)","noteIndex":0},"citationItems":[{"id":3903,"uris":["http://zotero.org/users/2645460/items/CS3Y2S7Y"],"uri":["http://zotero.org/users/2645460/items/CS3Y2S7Y"],"itemData":{"id":3903,"type":"article-journal","abstract":"Plastic contamination is an increasing environmental problem in marine systems where it has spread globally to even the most remote habitats. Plastic pieces in smaller size scales, microplastics (particles &lt;5 mm), have reached high densities (e.g., 100 000 items per m3) in waters and sediments, and are interacting with organisms and the environment in a variety of ways. Early investigations of freshwater systems suggest microplastic presence and interactions are equally as far reaching as are being observed in marine systems. Microplastics are being detected in freshwaters of Europe, North America, and Asia, and the ﬁrst organismal studies are ﬁnding that freshwater fauna across a range of feeding guilds ingest microplastics.","container-title":"Water Research","DOI":"10.1016/j.watres.2015.02.012","ISSN":"00431354","journalAbbreviation":"Water Research","language":"en","page":"63-82","source":"DOI.org (Crossref)","title":"Microplastics in freshwater systems: A review of the emerging threats, identification of knowledge gaps and prioritisation of research needs","title-short":"Microplastics in freshwater systems","volume":"75","author":[{"family":"Eerkes-Medrano","given":"Dafne"},{"family":"Thompson","given":"Richard C."},{"family":"Aldridge","given":"David C."}],"issued":{"date-parts":[["2015",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157F57">
        <w:rPr>
          <w:rFonts w:ascii="Times New Roman" w:hAnsi="Times New Roman" w:cs="Times New Roman"/>
          <w:sz w:val="24"/>
        </w:rPr>
        <w:t>(Eerkes-Medrano et al. 2015)</w:t>
      </w:r>
      <w:r w:rsidR="008A3CBB">
        <w:rPr>
          <w:rFonts w:ascii="Times New Roman" w:eastAsia="Times New Roman" w:hAnsi="Times New Roman" w:cs="Times New Roman"/>
          <w:sz w:val="24"/>
          <w:szCs w:val="24"/>
        </w:rPr>
        <w:fldChar w:fldCharType="end"/>
      </w:r>
      <w:r w:rsidR="00FE35CB">
        <w:rPr>
          <w:rFonts w:ascii="Times New Roman" w:eastAsia="Times New Roman" w:hAnsi="Times New Roman" w:cs="Times New Roman"/>
          <w:sz w:val="24"/>
          <w:szCs w:val="24"/>
        </w:rPr>
        <w:t>.</w:t>
      </w:r>
      <w:r w:rsidR="008A3CBB">
        <w:rPr>
          <w:rFonts w:ascii="Times New Roman" w:eastAsia="Times New Roman" w:hAnsi="Times New Roman" w:cs="Times New Roman"/>
          <w:sz w:val="24"/>
          <w:szCs w:val="24"/>
        </w:rPr>
        <w:t xml:space="preserve"> Because of their slow degradation time </w:t>
      </w:r>
      <w:r w:rsidR="008A3CBB">
        <w:rPr>
          <w:rFonts w:ascii="Times New Roman" w:eastAsia="Times New Roman" w:hAnsi="Times New Roman" w:cs="Times New Roman"/>
          <w:sz w:val="24"/>
          <w:szCs w:val="24"/>
        </w:rPr>
        <w:fldChar w:fldCharType="begin"/>
      </w:r>
      <w:r w:rsidR="008A3CBB">
        <w:rPr>
          <w:rFonts w:ascii="Times New Roman" w:eastAsia="Times New Roman" w:hAnsi="Times New Roman" w:cs="Times New Roman"/>
          <w:sz w:val="24"/>
          <w:szCs w:val="24"/>
        </w:rPr>
        <w:instrText xml:space="preserve"> ADDIN ZOTERO_ITEM CSL_CITATION {"citationID":"xjEQfihd","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8A3CBB">
        <w:rPr>
          <w:rFonts w:ascii="Times New Roman" w:eastAsia="Times New Roman" w:hAnsi="Times New Roman" w:cs="Times New Roman"/>
          <w:sz w:val="24"/>
          <w:szCs w:val="24"/>
        </w:rPr>
        <w:fldChar w:fldCharType="separate"/>
      </w:r>
      <w:r w:rsidR="008A3CBB" w:rsidRPr="008A3CBB">
        <w:rPr>
          <w:rFonts w:ascii="Times New Roman" w:hAnsi="Times New Roman" w:cs="Times New Roman"/>
          <w:sz w:val="24"/>
          <w:rPrChange w:id="378" w:author="Meyer, Michael Frederick" w:date="2020-09-07T15:09:00Z">
            <w:rPr/>
          </w:rPrChange>
        </w:rPr>
        <w:t>(Brandon et al. 2016)</w:t>
      </w:r>
      <w:r w:rsidR="008A3C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microplastics </w:t>
      </w:r>
      <w:ins w:id="379" w:author="Meyer, Michael Frederick" w:date="2020-09-07T15:09:00Z">
        <w:r w:rsidR="008A3CBB">
          <w:rPr>
            <w:rFonts w:ascii="Times New Roman" w:eastAsia="Times New Roman" w:hAnsi="Times New Roman" w:cs="Times New Roman"/>
            <w:sz w:val="24"/>
            <w:szCs w:val="24"/>
          </w:rPr>
          <w:t xml:space="preserve">can </w:t>
        </w:r>
      </w:ins>
      <w:r>
        <w:rPr>
          <w:rFonts w:ascii="Times New Roman" w:eastAsia="Times New Roman" w:hAnsi="Times New Roman" w:cs="Times New Roman"/>
          <w:sz w:val="24"/>
          <w:szCs w:val="24"/>
        </w:rPr>
        <w:t>indicate accumulated pollution</w:t>
      </w:r>
      <w:ins w:id="380" w:author="Meyer, Michael Frederick" w:date="2020-09-07T15:10:00Z">
        <w:r w:rsidR="008A3CBB">
          <w:rPr>
            <w:rFonts w:ascii="Times New Roman" w:eastAsia="Times New Roman" w:hAnsi="Times New Roman" w:cs="Times New Roman"/>
            <w:sz w:val="24"/>
            <w:szCs w:val="24"/>
          </w:rPr>
          <w:t xml:space="preserve">, </w:t>
        </w:r>
      </w:ins>
      <w:del w:id="381" w:author="Meyer, Michael Frederick" w:date="2020-09-07T15:10:00Z">
        <w:r w:rsidDel="008A3CBB">
          <w:rPr>
            <w:rFonts w:ascii="Times New Roman" w:eastAsia="Times New Roman" w:hAnsi="Times New Roman" w:cs="Times New Roman"/>
            <w:sz w:val="24"/>
            <w:szCs w:val="24"/>
          </w:rPr>
          <w:delText xml:space="preserve"> because of their slow degradation time </w:delText>
        </w:r>
        <w:r w:rsidDel="008A3CBB">
          <w:rPr>
            <w:rFonts w:ascii="Times New Roman" w:eastAsia="Times New Roman" w:hAnsi="Times New Roman" w:cs="Times New Roman"/>
            <w:sz w:val="24"/>
            <w:szCs w:val="24"/>
          </w:rPr>
          <w:fldChar w:fldCharType="begin"/>
        </w:r>
        <w:r w:rsidDel="008A3CBB">
          <w:rPr>
            <w:rFonts w:ascii="Times New Roman" w:eastAsia="Times New Roman" w:hAnsi="Times New Roman" w:cs="Times New Roman"/>
            <w:sz w:val="24"/>
            <w:szCs w:val="24"/>
          </w:rPr>
          <w:del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delInstrText>
        </w:r>
        <w:r w:rsidDel="008A3CBB">
          <w:rPr>
            <w:rFonts w:ascii="Times New Roman" w:eastAsia="Times New Roman" w:hAnsi="Times New Roman" w:cs="Times New Roman"/>
            <w:sz w:val="24"/>
            <w:szCs w:val="24"/>
          </w:rPr>
          <w:fldChar w:fldCharType="separate"/>
        </w:r>
        <w:r w:rsidRPr="00833C11" w:rsidDel="008A3CBB">
          <w:rPr>
            <w:rFonts w:ascii="Times New Roman" w:hAnsi="Times New Roman" w:cs="Times New Roman"/>
            <w:sz w:val="24"/>
          </w:rPr>
          <w:delText>(Brandon et al. 2016)</w:delText>
        </w:r>
        <w:r w:rsidDel="008A3CBB">
          <w:rPr>
            <w:rFonts w:ascii="Times New Roman" w:eastAsia="Times New Roman" w:hAnsi="Times New Roman" w:cs="Times New Roman"/>
            <w:sz w:val="24"/>
            <w:szCs w:val="24"/>
          </w:rPr>
          <w:fldChar w:fldCharType="end"/>
        </w:r>
        <w:r w:rsidR="00685D80" w:rsidDel="008A3CBB">
          <w:rPr>
            <w:rFonts w:ascii="Times New Roman" w:eastAsia="Times New Roman" w:hAnsi="Times New Roman" w:cs="Times New Roman"/>
            <w:sz w:val="24"/>
            <w:szCs w:val="24"/>
          </w:rPr>
          <w:delText xml:space="preserve">, </w:delText>
        </w:r>
      </w:del>
      <w:r w:rsidR="00685D80">
        <w:rPr>
          <w:rFonts w:ascii="Times New Roman" w:eastAsia="Times New Roman" w:hAnsi="Times New Roman" w:cs="Times New Roman"/>
          <w:sz w:val="24"/>
          <w:szCs w:val="24"/>
        </w:rPr>
        <w:t>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ins w:id="382" w:author="Meyer, Michael Frederick" w:date="2020-09-07T15:10:00Z">
        <w:r w:rsidR="008A3CBB">
          <w:rPr>
            <w:rFonts w:ascii="Times New Roman" w:eastAsia="Times New Roman" w:hAnsi="Times New Roman" w:cs="Times New Roman"/>
            <w:sz w:val="24"/>
            <w:szCs w:val="24"/>
          </w:rPr>
          <w:t xml:space="preserve"> concentrations</w:t>
        </w:r>
      </w:ins>
      <w:del w:id="383" w:author="Meyer, Michael Frederick" w:date="2020-09-07T15:10:00Z">
        <w:r w:rsidR="00FE35CB" w:rsidDel="008A3CBB">
          <w:rPr>
            <w:rFonts w:ascii="Times New Roman" w:eastAsia="Times New Roman" w:hAnsi="Times New Roman" w:cs="Times New Roman"/>
            <w:sz w:val="24"/>
            <w:szCs w:val="24"/>
          </w:rPr>
          <w:delText>s</w:delText>
        </w:r>
      </w:del>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del w:id="384" w:author="Meyer, Michael Frederick" w:date="2020-09-07T15:10:00Z">
        <w:r w:rsidR="003D0265" w:rsidDel="008A3CBB">
          <w:rPr>
            <w:rFonts w:ascii="Times New Roman" w:eastAsia="Times New Roman" w:hAnsi="Times New Roman" w:cs="Times New Roman"/>
            <w:sz w:val="24"/>
            <w:szCs w:val="24"/>
          </w:rPr>
          <w:delText>Given that offshore concentrations were comparable to the nearshore, m</w:delText>
        </w:r>
        <w:r w:rsidR="00FE35CB" w:rsidDel="008A3CBB">
          <w:rPr>
            <w:rFonts w:ascii="Times New Roman" w:eastAsia="Times New Roman" w:hAnsi="Times New Roman" w:cs="Times New Roman"/>
            <w:sz w:val="24"/>
            <w:szCs w:val="24"/>
          </w:rPr>
          <w:delText>icroplastics</w:delText>
        </w:r>
        <w:r w:rsidDel="008A3CBB">
          <w:rPr>
            <w:rFonts w:ascii="Times New Roman" w:eastAsia="Times New Roman" w:hAnsi="Times New Roman" w:cs="Times New Roman"/>
            <w:sz w:val="24"/>
            <w:szCs w:val="24"/>
          </w:rPr>
          <w:delText xml:space="preserve"> may be useful in</w:delText>
        </w:r>
        <w:r w:rsidR="003D0265" w:rsidDel="008A3CBB">
          <w:rPr>
            <w:rFonts w:ascii="Times New Roman" w:eastAsia="Times New Roman" w:hAnsi="Times New Roman" w:cs="Times New Roman"/>
            <w:sz w:val="24"/>
            <w:szCs w:val="24"/>
          </w:rPr>
          <w:delText xml:space="preserve"> </w:delText>
        </w:r>
        <w:r w:rsidR="00685D80" w:rsidDel="008A3CBB">
          <w:rPr>
            <w:rFonts w:ascii="Times New Roman" w:eastAsia="Times New Roman" w:hAnsi="Times New Roman" w:cs="Times New Roman"/>
            <w:sz w:val="24"/>
            <w:szCs w:val="24"/>
          </w:rPr>
          <w:delText xml:space="preserve">calculating a time-integrated sewage signal. </w:delText>
        </w:r>
      </w:del>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ins w:id="385" w:author="Meyer, Michael Frederick" w:date="2020-09-07T15:13:00Z">
        <w:r w:rsidR="008A3CBB">
          <w:rPr>
            <w:rFonts w:ascii="Times New Roman" w:eastAsia="Times New Roman" w:hAnsi="Times New Roman" w:cs="Times New Roman"/>
            <w:sz w:val="24"/>
            <w:szCs w:val="24"/>
          </w:rPr>
          <w:t xml:space="preserve">, and there is potential for the microplastics themselves to cause deleterious ecological responses. </w:t>
        </w:r>
      </w:ins>
      <w:del w:id="386" w:author="Meyer, Michael Frederick" w:date="2020-09-07T15:12:00Z">
        <w:r w:rsidDel="008A3CBB">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D6CA0ED"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561A96C7"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del w:id="387" w:author="Meyer, Michael Frederick" w:date="2020-09-07T15:20:00Z">
        <w:r w:rsidDel="000A3259">
          <w:rPr>
            <w:rFonts w:ascii="Times New Roman" w:eastAsia="Times New Roman" w:hAnsi="Times New Roman" w:cs="Times New Roman"/>
            <w:sz w:val="24"/>
            <w:szCs w:val="24"/>
            <w:highlight w:val="white"/>
          </w:rPr>
          <w:delText xml:space="preserve">concentrations </w:delText>
        </w:r>
      </w:del>
      <w:ins w:id="388" w:author="Meyer, Michael Frederick" w:date="2020-09-07T15:20:00Z">
        <w:r w:rsidR="000A3259">
          <w:rPr>
            <w:rFonts w:ascii="Times New Roman" w:eastAsia="Times New Roman" w:hAnsi="Times New Roman" w:cs="Times New Roman"/>
            <w:sz w:val="24"/>
            <w:szCs w:val="24"/>
            <w:highlight w:val="white"/>
          </w:rPr>
          <w:t xml:space="preserve"> </w:t>
        </w:r>
        <w:commentRangeStart w:id="389"/>
        <w:r w:rsidR="000A3259">
          <w:rPr>
            <w:rFonts w:ascii="Times New Roman" w:eastAsia="Times New Roman" w:hAnsi="Times New Roman" w:cs="Times New Roman"/>
            <w:sz w:val="24"/>
            <w:szCs w:val="24"/>
            <w:highlight w:val="white"/>
          </w:rPr>
          <w:t xml:space="preserve">values </w:t>
        </w:r>
        <w:commentRangeEnd w:id="389"/>
        <w:r w:rsidR="000A3259">
          <w:rPr>
            <w:rStyle w:val="CommentReference"/>
          </w:rPr>
          <w:commentReference w:id="389"/>
        </w:r>
      </w:ins>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0A3259">
        <w:rPr>
          <w:rFonts w:ascii="Times New Roman" w:eastAsia="Times New Roman" w:hAnsi="Times New Roman" w:cs="Times New Roman"/>
          <w:sz w:val="24"/>
          <w:szCs w:val="24"/>
          <w:highlight w:val="white"/>
        </w:rPr>
        <w:instrText xml:space="preserve"> ADDIN ZOTERO_ITEM CSL_CITATION {"citationID":"cpFuTGf3","properties":{"formattedCitation":"(Wayland and Hobson 2001; Camilleri and Ozersky 2019)","plainCitation":"(Wayland and Hobson 2001; Camilleri and Ozersky 2019)","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0A3259" w:rsidRPr="00157F57">
        <w:rPr>
          <w:rFonts w:ascii="Times New Roman" w:hAnsi="Times New Roman" w:cs="Times New Roman"/>
          <w:sz w:val="24"/>
          <w:highlight w:val="white"/>
        </w:rPr>
        <w:t>(Wayland and Hobson 2001; Camilleri and Ozersky 201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del w:id="390" w:author="Meyer, Michael Frederick" w:date="2020-09-07T15:21:00Z">
        <w:r w:rsidR="004A1C07" w:rsidDel="000A3259">
          <w:rPr>
            <w:rFonts w:ascii="Times New Roman" w:eastAsia="Times New Roman" w:hAnsi="Times New Roman" w:cs="Times New Roman"/>
            <w:sz w:val="24"/>
            <w:szCs w:val="24"/>
            <w:highlight w:val="white"/>
          </w:rPr>
          <w:delText>become enhanced</w:delText>
        </w:r>
      </w:del>
      <w:ins w:id="391" w:author="Meyer, Michael Frederick" w:date="2020-09-07T15:21:00Z">
        <w:r w:rsidR="000A3259">
          <w:rPr>
            <w:rFonts w:ascii="Times New Roman" w:eastAsia="Times New Roman" w:hAnsi="Times New Roman" w:cs="Times New Roman"/>
            <w:sz w:val="24"/>
            <w:szCs w:val="24"/>
            <w:highlight w:val="white"/>
          </w:rPr>
          <w:t>increase</w:t>
        </w:r>
      </w:ins>
      <w:r w:rsidR="004A1C07">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del w:id="392" w:author="Meyer, Michael Frederick" w:date="2020-09-07T15:22:00Z">
        <w:r w:rsidR="00585EED" w:rsidRPr="00094852" w:rsidDel="000A3259">
          <w:rPr>
            <w:rFonts w:ascii="Times New Roman" w:eastAsia="Times New Roman" w:hAnsi="Times New Roman" w:cs="Times New Roman"/>
            <w:sz w:val="24"/>
            <w:szCs w:val="24"/>
          </w:rPr>
          <w:delText xml:space="preserve">gradients of </w:delText>
        </w:r>
      </w:del>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ins w:id="393" w:author="Meyer, Michael Frederick" w:date="2020-09-07T15:22:00Z">
        <w:r w:rsidR="000A3259">
          <w:rPr>
            <w:rFonts w:ascii="Times New Roman" w:eastAsia="Times New Roman" w:hAnsi="Times New Roman" w:cs="Times New Roman"/>
            <w:sz w:val="24"/>
            <w:szCs w:val="24"/>
          </w:rPr>
          <w:t xml:space="preserve">values </w:t>
        </w:r>
      </w:ins>
      <w:r w:rsidR="0025547E">
        <w:rPr>
          <w:rFonts w:ascii="Times New Roman" w:eastAsia="Times New Roman" w:hAnsi="Times New Roman" w:cs="Times New Roman"/>
          <w:sz w:val="24"/>
          <w:szCs w:val="24"/>
        </w:rPr>
        <w:t>are often</w:t>
      </w:r>
      <w:ins w:id="394" w:author="Meyer, Michael Frederick" w:date="2020-09-07T15:22:00Z">
        <w:r w:rsidR="000A3259">
          <w:rPr>
            <w:rFonts w:ascii="Times New Roman" w:eastAsia="Times New Roman" w:hAnsi="Times New Roman" w:cs="Times New Roman"/>
            <w:sz w:val="24"/>
            <w:szCs w:val="24"/>
          </w:rPr>
          <w:t xml:space="preserve"> most enriched </w:t>
        </w:r>
      </w:ins>
      <w:del w:id="395" w:author="Meyer, Michael Frederick" w:date="2020-09-07T15:22:00Z">
        <w:r w:rsidR="00585EED" w:rsidRPr="00094852" w:rsidDel="000A3259">
          <w:rPr>
            <w:rFonts w:ascii="Times New Roman" w:eastAsia="Times New Roman" w:hAnsi="Times New Roman" w:cs="Times New Roman"/>
            <w:sz w:val="24"/>
            <w:szCs w:val="24"/>
          </w:rPr>
          <w:delText xml:space="preserve">concentrations tend to be highest </w:delText>
        </w:r>
      </w:del>
      <w:r w:rsidR="00585EED" w:rsidRPr="00094852">
        <w:rPr>
          <w:rFonts w:ascii="Times New Roman" w:eastAsia="Times New Roman" w:hAnsi="Times New Roman" w:cs="Times New Roman"/>
          <w:sz w:val="24"/>
          <w:szCs w:val="24"/>
        </w:rPr>
        <w:t xml:space="preserve">near the source of sewage pollution and </w:t>
      </w:r>
      <w:r w:rsidR="0025547E">
        <w:rPr>
          <w:rFonts w:ascii="Times New Roman" w:eastAsia="Times New Roman" w:hAnsi="Times New Roman" w:cs="Times New Roman"/>
          <w:sz w:val="24"/>
          <w:szCs w:val="24"/>
        </w:rPr>
        <w:t xml:space="preserve">can </w:t>
      </w:r>
      <w:r w:rsidR="00585EED" w:rsidRPr="00094852">
        <w:rPr>
          <w:rFonts w:ascii="Times New Roman" w:eastAsia="Times New Roman" w:hAnsi="Times New Roman" w:cs="Times New Roman"/>
          <w:sz w:val="24"/>
          <w:szCs w:val="24"/>
        </w:rPr>
        <w:t xml:space="preserve">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commentRangeStart w:id="396"/>
      <w:commentRangeStart w:id="397"/>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del w:id="398" w:author="Meyer, Michael Frederick" w:date="2020-09-07T15:22:00Z">
        <w:r w:rsidR="00DB467B" w:rsidDel="000A3259">
          <w:rPr>
            <w:rFonts w:ascii="Times New Roman" w:eastAsia="Times New Roman" w:hAnsi="Times New Roman" w:cs="Times New Roman"/>
            <w:sz w:val="24"/>
            <w:szCs w:val="24"/>
            <w:highlight w:val="white"/>
          </w:rPr>
          <w:delText xml:space="preserve">in areas of sewage pollution mirror observations from other aquatic systems </w:delText>
        </w:r>
        <w:r w:rsidR="00DB467B" w:rsidDel="000A3259">
          <w:rPr>
            <w:rFonts w:ascii="Times New Roman" w:eastAsia="Times New Roman" w:hAnsi="Times New Roman" w:cs="Times New Roman"/>
            <w:sz w:val="24"/>
            <w:szCs w:val="24"/>
            <w:highlight w:val="white"/>
          </w:rPr>
          <w:fldChar w:fldCharType="begin"/>
        </w:r>
        <w:r w:rsidR="00DB467B" w:rsidDel="000A3259">
          <w:rPr>
            <w:rFonts w:ascii="Times New Roman" w:eastAsia="Times New Roman" w:hAnsi="Times New Roman" w:cs="Times New Roman"/>
            <w:sz w:val="24"/>
            <w:szCs w:val="24"/>
            <w:highlight w:val="white"/>
          </w:rPr>
          <w:del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delInstrText>
        </w:r>
        <w:r w:rsidR="00DB467B" w:rsidDel="000A3259">
          <w:rPr>
            <w:rFonts w:ascii="Times New Roman" w:eastAsia="Times New Roman" w:hAnsi="Times New Roman" w:cs="Times New Roman"/>
            <w:sz w:val="24"/>
            <w:szCs w:val="24"/>
            <w:highlight w:val="white"/>
          </w:rPr>
          <w:fldChar w:fldCharType="separate"/>
        </w:r>
        <w:r w:rsidR="00DB467B" w:rsidRPr="00094852" w:rsidDel="000A3259">
          <w:rPr>
            <w:rFonts w:ascii="Times New Roman" w:hAnsi="Times New Roman" w:cs="Times New Roman"/>
            <w:sz w:val="24"/>
            <w:highlight w:val="white"/>
          </w:rPr>
          <w:delText>(Rosenberger et al. 2008; Chang et al. 2012)</w:delText>
        </w:r>
        <w:r w:rsidR="00DB467B" w:rsidDel="000A3259">
          <w:rPr>
            <w:rFonts w:ascii="Times New Roman" w:eastAsia="Times New Roman" w:hAnsi="Times New Roman" w:cs="Times New Roman"/>
            <w:sz w:val="24"/>
            <w:szCs w:val="24"/>
            <w:highlight w:val="white"/>
          </w:rPr>
          <w:fldChar w:fldCharType="end"/>
        </w:r>
        <w:r w:rsidR="00DB467B" w:rsidDel="000A3259">
          <w:rPr>
            <w:rFonts w:ascii="Times New Roman" w:eastAsia="Times New Roman" w:hAnsi="Times New Roman" w:cs="Times New Roman"/>
            <w:sz w:val="24"/>
            <w:szCs w:val="24"/>
            <w:highlight w:val="white"/>
          </w:rPr>
          <w:delText xml:space="preserve">, which </w:delText>
        </w:r>
      </w:del>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commentRangeEnd w:id="396"/>
      <w:r w:rsidR="005F0ECE">
        <w:rPr>
          <w:rStyle w:val="CommentReference"/>
        </w:rPr>
        <w:commentReference w:id="396"/>
      </w:r>
      <w:commentRangeEnd w:id="397"/>
      <w:r w:rsidR="00157F57">
        <w:rPr>
          <w:rStyle w:val="CommentReference"/>
        </w:rPr>
        <w:commentReference w:id="397"/>
      </w:r>
    </w:p>
    <w:p w14:paraId="7B3E7B77" w14:textId="77777777" w:rsidR="00795293" w:rsidRDefault="00795293" w:rsidP="00685D80">
      <w:pPr>
        <w:rPr>
          <w:rFonts w:ascii="Times New Roman" w:eastAsia="Times New Roman" w:hAnsi="Times New Roman" w:cs="Times New Roman"/>
          <w:sz w:val="24"/>
          <w:szCs w:val="24"/>
        </w:rPr>
      </w:pPr>
    </w:p>
    <w:p w14:paraId="3A5A905A" w14:textId="2F1D920D" w:rsidR="007E0747" w:rsidRPr="002D1941" w:rsidRDefault="000A3259" w:rsidP="00685D80">
      <w:pPr>
        <w:rPr>
          <w:rFonts w:ascii="Times New Roman" w:eastAsia="Times New Roman" w:hAnsi="Times New Roman" w:cs="Times New Roman"/>
          <w:sz w:val="24"/>
          <w:szCs w:val="24"/>
        </w:rPr>
      </w:pPr>
      <w:ins w:id="399" w:author="Meyer, Michael Frederick" w:date="2020-09-07T15:22:00Z">
        <w:r>
          <w:rPr>
            <w:rFonts w:ascii="Times New Roman" w:eastAsia="Times New Roman" w:hAnsi="Times New Roman" w:cs="Times New Roman"/>
            <w:sz w:val="24"/>
            <w:szCs w:val="24"/>
          </w:rPr>
          <w:t>In contrast to stable isot</w:t>
        </w:r>
      </w:ins>
      <w:ins w:id="400" w:author="Meyer, Michael Frederick" w:date="2020-09-07T15:23:00Z">
        <w:r>
          <w:rPr>
            <w:rFonts w:ascii="Times New Roman" w:eastAsia="Times New Roman" w:hAnsi="Times New Roman" w:cs="Times New Roman"/>
            <w:sz w:val="24"/>
            <w:szCs w:val="24"/>
          </w:rPr>
          <w:t xml:space="preserve">opes, </w:t>
        </w:r>
      </w:ins>
      <w:del w:id="401" w:author="Meyer, Michael Frederick" w:date="2020-09-07T15:23:00Z">
        <w:r w:rsidR="0091395E" w:rsidDel="000A3259">
          <w:rPr>
            <w:rFonts w:ascii="Times New Roman" w:eastAsia="Times New Roman" w:hAnsi="Times New Roman" w:cs="Times New Roman"/>
            <w:sz w:val="24"/>
            <w:szCs w:val="24"/>
          </w:rPr>
          <w:delText>F</w:delText>
        </w:r>
      </w:del>
      <w:ins w:id="402" w:author="Meyer, Michael Frederick" w:date="2020-09-07T15:23:00Z">
        <w:r>
          <w:rPr>
            <w:rFonts w:ascii="Times New Roman" w:eastAsia="Times New Roman" w:hAnsi="Times New Roman" w:cs="Times New Roman"/>
            <w:sz w:val="24"/>
            <w:szCs w:val="24"/>
          </w:rPr>
          <w:t>f</w:t>
        </w:r>
      </w:ins>
      <w:r w:rsidR="0091395E">
        <w:rPr>
          <w:rFonts w:ascii="Times New Roman" w:eastAsia="Times New Roman" w:hAnsi="Times New Roman" w:cs="Times New Roman"/>
          <w:sz w:val="24"/>
          <w:szCs w:val="24"/>
        </w:rPr>
        <w:t>atty acid analyses</w:t>
      </w:r>
      <w:ins w:id="403" w:author="Meyer, Michael Frederick" w:date="2020-09-07T15:23:00Z">
        <w:r>
          <w:rPr>
            <w:rFonts w:ascii="Times New Roman" w:eastAsia="Times New Roman" w:hAnsi="Times New Roman" w:cs="Times New Roman"/>
            <w:sz w:val="24"/>
            <w:szCs w:val="24"/>
          </w:rPr>
          <w:t xml:space="preserve"> </w:t>
        </w:r>
      </w:ins>
      <w:del w:id="404" w:author="Meyer, Michael Frederick" w:date="2020-09-07T15:23:00Z">
        <w:r w:rsidR="0091395E" w:rsidDel="000A3259">
          <w:rPr>
            <w:rFonts w:ascii="Times New Roman" w:eastAsia="Times New Roman" w:hAnsi="Times New Roman" w:cs="Times New Roman"/>
            <w:sz w:val="24"/>
            <w:szCs w:val="24"/>
          </w:rPr>
          <w:delText xml:space="preserve">, however, </w:delText>
        </w:r>
      </w:del>
      <w:r w:rsidR="0091395E">
        <w:rPr>
          <w:rFonts w:ascii="Times New Roman" w:eastAsia="Times New Roman" w:hAnsi="Times New Roman" w:cs="Times New Roman"/>
          <w:sz w:val="24"/>
          <w:szCs w:val="24"/>
        </w:rPr>
        <w:t>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sidR="0091395E">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sidR="0091395E">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91395E"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Together,</w:t>
      </w:r>
      <w:ins w:id="405" w:author="Meyer, Michael Frederick" w:date="2020-09-07T15:23:00Z">
        <w:r>
          <w:rPr>
            <w:rFonts w:ascii="Times New Roman" w:eastAsia="Times New Roman" w:hAnsi="Times New Roman" w:cs="Times New Roman"/>
            <w:sz w:val="24"/>
            <w:szCs w:val="24"/>
            <w:highlight w:val="white"/>
          </w:rPr>
          <w:t xml:space="preserve"> our periphyton composition and fatty acid </w:t>
        </w:r>
      </w:ins>
      <w:del w:id="406" w:author="Meyer, Michael Frederick" w:date="2020-09-07T15:23:00Z">
        <w:r w:rsidR="00C842B9" w:rsidDel="000A3259">
          <w:rPr>
            <w:rFonts w:ascii="Times New Roman" w:eastAsia="Times New Roman" w:hAnsi="Times New Roman" w:cs="Times New Roman"/>
            <w:sz w:val="24"/>
            <w:szCs w:val="24"/>
            <w:highlight w:val="white"/>
          </w:rPr>
          <w:delText xml:space="preserve"> these </w:delText>
        </w:r>
      </w:del>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71AED43E"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2012). Among the eight common EFAs</w:t>
      </w:r>
      <w:r w:rsidR="000A325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w:t>
      </w:r>
      <w:r w:rsidR="00361037">
        <w:rPr>
          <w:rFonts w:ascii="Times New Roman" w:eastAsia="Times New Roman" w:hAnsi="Times New Roman" w:cs="Times New Roman"/>
          <w:sz w:val="24"/>
          <w:szCs w:val="24"/>
        </w:rPr>
        <w:t>2</w:t>
      </w:r>
      <w:r w:rsidR="00361037">
        <w:rPr>
          <w:rFonts w:ascii="Times New Roman" w:eastAsia="Times New Roman" w:hAnsi="Times New Roman" w:cs="Times New Roman"/>
          <w:sz w:val="24"/>
          <w:szCs w:val="24"/>
        </w:rPr>
        <w:t>2</w:t>
      </w:r>
      <w:r w:rsidR="00361037">
        <w:rPr>
          <w:rFonts w:ascii="Times New Roman" w:eastAsia="Times New Roman" w:hAnsi="Times New Roman" w:cs="Times New Roman"/>
          <w:sz w:val="24"/>
          <w:szCs w:val="24"/>
        </w:rPr>
        <w:t xml:space="preserve">:5ω3, </w:t>
      </w:r>
      <w:r>
        <w:rPr>
          <w:rFonts w:ascii="Times New Roman" w:eastAsia="Times New Roman" w:hAnsi="Times New Roman" w:cs="Times New Roman"/>
          <w:sz w:val="24"/>
          <w:szCs w:val="24"/>
        </w:rPr>
        <w:t xml:space="preserve">and 22:6ω3 had the highest coefficient of variation between sites. Because these </w:t>
      </w:r>
      <w:r w:rsidR="00361037">
        <w:rPr>
          <w:rFonts w:ascii="Times New Roman" w:eastAsia="Times New Roman" w:hAnsi="Times New Roman" w:cs="Times New Roman"/>
          <w:sz w:val="24"/>
          <w:szCs w:val="24"/>
        </w:rPr>
        <w:t>five</w:t>
      </w:r>
      <w:r>
        <w:rPr>
          <w:rFonts w:ascii="Times New Roman" w:eastAsia="Times New Roman" w:hAnsi="Times New Roman" w:cs="Times New Roman"/>
          <w:sz w:val="24"/>
          <w:szCs w:val="24"/>
        </w:rPr>
        <w:t xml:space="preserve">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hereas 20:5ω3</w:t>
      </w:r>
      <w:r w:rsidR="00361037">
        <w:rPr>
          <w:rFonts w:ascii="Times New Roman" w:eastAsia="Times New Roman" w:hAnsi="Times New Roman" w:cs="Times New Roman"/>
          <w:sz w:val="24"/>
          <w:szCs w:val="24"/>
        </w:rPr>
        <w:t xml:space="preserve">, </w:t>
      </w:r>
      <w:r w:rsidR="00361037">
        <w:rPr>
          <w:rFonts w:ascii="Times New Roman" w:eastAsia="Times New Roman" w:hAnsi="Times New Roman" w:cs="Times New Roman"/>
          <w:sz w:val="24"/>
          <w:szCs w:val="24"/>
        </w:rPr>
        <w:t>2</w:t>
      </w:r>
      <w:r w:rsidR="00361037">
        <w:rPr>
          <w:rFonts w:ascii="Times New Roman" w:eastAsia="Times New Roman" w:hAnsi="Times New Roman" w:cs="Times New Roman"/>
          <w:sz w:val="24"/>
          <w:szCs w:val="24"/>
        </w:rPr>
        <w:t>2</w:t>
      </w:r>
      <w:r w:rsidR="00361037">
        <w:rPr>
          <w:rFonts w:ascii="Times New Roman" w:eastAsia="Times New Roman" w:hAnsi="Times New Roman" w:cs="Times New Roman"/>
          <w:sz w:val="24"/>
          <w:szCs w:val="24"/>
        </w:rPr>
        <w:t>:5ω3</w:t>
      </w:r>
      <w:r w:rsidR="0036103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w:t>
      </w:r>
      <w:r w:rsidR="00361037">
        <w:rPr>
          <w:rFonts w:ascii="Times New Roman" w:eastAsia="Times New Roman" w:hAnsi="Times New Roman" w:cs="Times New Roman"/>
          <w:sz w:val="24"/>
          <w:szCs w:val="24"/>
        </w:rPr>
        <w:t>2</w:t>
      </w:r>
      <w:r w:rsidR="00361037">
        <w:rPr>
          <w:rFonts w:ascii="Times New Roman" w:eastAsia="Times New Roman" w:hAnsi="Times New Roman" w:cs="Times New Roman"/>
          <w:sz w:val="24"/>
          <w:szCs w:val="24"/>
        </w:rPr>
        <w:t>2</w:t>
      </w:r>
      <w:r w:rsidR="00361037">
        <w:rPr>
          <w:rFonts w:ascii="Times New Roman" w:eastAsia="Times New Roman" w:hAnsi="Times New Roman" w:cs="Times New Roman"/>
          <w:sz w:val="24"/>
          <w:szCs w:val="24"/>
        </w:rPr>
        <w:t xml:space="preserve">:5ω3% </w:t>
      </w:r>
      <w:r w:rsidR="0036103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22:6ω3%) could therefore function 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31A76B1C" w:rsidR="004B79EC" w:rsidRDefault="00C842B9" w:rsidP="00B11017">
      <w:pPr>
        <w:rPr>
          <w:rFonts w:ascii="Times New Roman" w:eastAsia="Times New Roman" w:hAnsi="Times New Roman" w:cs="Times New Roman"/>
          <w:sz w:val="24"/>
          <w:szCs w:val="24"/>
          <w:highlight w:val="white"/>
        </w:rPr>
      </w:pPr>
      <w:commentRangeStart w:id="407"/>
      <w:del w:id="408" w:author="Meyer, Michael Frederick" w:date="2020-09-07T15:26:00Z">
        <w:r w:rsidDel="00A16987">
          <w:rPr>
            <w:rFonts w:ascii="Times New Roman" w:eastAsia="Times New Roman" w:hAnsi="Times New Roman" w:cs="Times New Roman"/>
            <w:sz w:val="24"/>
            <w:szCs w:val="24"/>
          </w:rPr>
          <w:delText>With respect to how</w:delText>
        </w:r>
      </w:del>
      <w:ins w:id="409" w:author="Meyer, Michael Frederick" w:date="2020-09-07T15:26:00Z">
        <w:r w:rsidR="00A16987">
          <w:rPr>
            <w:rFonts w:ascii="Times New Roman" w:eastAsia="Times New Roman" w:hAnsi="Times New Roman" w:cs="Times New Roman"/>
            <w:sz w:val="24"/>
            <w:szCs w:val="24"/>
          </w:rPr>
          <w:t>In assessing</w:t>
        </w:r>
      </w:ins>
      <w:r>
        <w:rPr>
          <w:rFonts w:ascii="Times New Roman" w:eastAsia="Times New Roman" w:hAnsi="Times New Roman" w:cs="Times New Roman"/>
          <w:sz w:val="24"/>
          <w:szCs w:val="24"/>
        </w:rPr>
        <w:t xml:space="preserve"> benthic consumer communities</w:t>
      </w:r>
      <w:ins w:id="410" w:author="Meyer, Michael Frederick" w:date="2020-09-07T15:26:00Z">
        <w:r w:rsidR="00A16987">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w:t>
      </w:r>
      <w:del w:id="411" w:author="Meyer, Michael Frederick" w:date="2020-09-07T15:26:00Z">
        <w:r w:rsidDel="00A16987">
          <w:rPr>
            <w:rFonts w:ascii="Times New Roman" w:eastAsia="Times New Roman" w:hAnsi="Times New Roman" w:cs="Times New Roman"/>
            <w:sz w:val="24"/>
            <w:szCs w:val="24"/>
          </w:rPr>
          <w:delText xml:space="preserve">would restructure with a </w:delText>
        </w:r>
      </w:del>
      <w:ins w:id="412" w:author="Meyer, Michael Frederick" w:date="2020-09-07T15:26:00Z">
        <w:r w:rsidR="00A16987">
          <w:rPr>
            <w:rFonts w:ascii="Times New Roman" w:eastAsia="Times New Roman" w:hAnsi="Times New Roman" w:cs="Times New Roman"/>
            <w:sz w:val="24"/>
            <w:szCs w:val="24"/>
          </w:rPr>
          <w:t xml:space="preserve">responses to </w:t>
        </w:r>
      </w:ins>
      <w:r>
        <w:rPr>
          <w:rFonts w:ascii="Times New Roman" w:eastAsia="Times New Roman" w:hAnsi="Times New Roman" w:cs="Times New Roman"/>
          <w:sz w:val="24"/>
          <w:szCs w:val="24"/>
        </w:rPr>
        <w:t xml:space="preserve">changing periphyton </w:t>
      </w:r>
      <w:del w:id="413" w:author="Meyer, Michael Frederick" w:date="2020-09-07T15:26:00Z">
        <w:r w:rsidDel="00A16987">
          <w:rPr>
            <w:rFonts w:ascii="Times New Roman" w:eastAsia="Times New Roman" w:hAnsi="Times New Roman" w:cs="Times New Roman"/>
            <w:sz w:val="24"/>
            <w:szCs w:val="24"/>
          </w:rPr>
          <w:delText xml:space="preserve">community </w:delText>
        </w:r>
      </w:del>
      <w:commentRangeStart w:id="414"/>
      <w:ins w:id="415" w:author="Meyer, Michael Frederick" w:date="2020-09-07T15:27:00Z">
        <w:r w:rsidR="00A16987">
          <w:rPr>
            <w:rFonts w:ascii="Times New Roman" w:eastAsia="Times New Roman" w:hAnsi="Times New Roman" w:cs="Times New Roman"/>
            <w:sz w:val="24"/>
            <w:szCs w:val="24"/>
          </w:rPr>
          <w:t>stands</w:t>
        </w:r>
      </w:ins>
      <w:del w:id="416" w:author="Meyer, Michael Frederick" w:date="2020-09-07T15:26:00Z">
        <w:r w:rsidDel="00A16987">
          <w:rPr>
            <w:rFonts w:ascii="Times New Roman" w:eastAsia="Times New Roman" w:hAnsi="Times New Roman" w:cs="Times New Roman"/>
            <w:sz w:val="24"/>
            <w:szCs w:val="24"/>
          </w:rPr>
          <w:delText xml:space="preserve">and </w:delText>
        </w:r>
      </w:del>
      <w:commentRangeEnd w:id="414"/>
      <w:r w:rsidR="00A16987">
        <w:rPr>
          <w:rStyle w:val="CommentReference"/>
        </w:rPr>
        <w:commentReference w:id="414"/>
      </w:r>
      <w:del w:id="417" w:author="Meyer, Michael Frederick" w:date="2020-09-07T15:26:00Z">
        <w:r w:rsidDel="00A16987">
          <w:rPr>
            <w:rFonts w:ascii="Times New Roman" w:eastAsia="Times New Roman" w:hAnsi="Times New Roman" w:cs="Times New Roman"/>
            <w:sz w:val="24"/>
            <w:szCs w:val="24"/>
          </w:rPr>
          <w:delText>increasing sewage signal</w:delText>
        </w:r>
      </w:del>
      <w:commentRangeEnd w:id="407"/>
      <w:r w:rsidR="000A3259">
        <w:rPr>
          <w:rStyle w:val="CommentReference"/>
        </w:rPr>
        <w:commentReference w:id="407"/>
      </w:r>
      <w:r>
        <w:rPr>
          <w:rFonts w:ascii="Times New Roman" w:eastAsia="Times New Roman" w:hAnsi="Times New Roman" w:cs="Times New Roman"/>
          <w:sz w:val="24"/>
          <w:szCs w:val="24"/>
        </w:rPr>
        <w:t xml:space="preserve">,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r w:rsidR="00113126">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support </w:t>
      </w:r>
      <w:r w:rsidR="00113126">
        <w:rPr>
          <w:rFonts w:ascii="Times New Roman" w:eastAsia="Times New Roman" w:hAnsi="Times New Roman" w:cs="Times New Roman"/>
          <w:sz w:val="24"/>
          <w:szCs w:val="24"/>
        </w:rPr>
        <w:t>the</w:t>
      </w:r>
      <w:r w:rsidR="00D8535D">
        <w:rPr>
          <w:rFonts w:ascii="Times New Roman" w:eastAsia="Times New Roman" w:hAnsi="Times New Roman" w:cs="Times New Roman"/>
          <w:sz w:val="24"/>
          <w:szCs w:val="24"/>
        </w:rPr>
        <w:t xml:space="preserve"> general conclusion </w:t>
      </w:r>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filamentous algae not offering the proper nutrition</w:t>
      </w:r>
      <w:r w:rsidR="00E82AB8">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361037">
        <w:rPr>
          <w:rFonts w:ascii="Times New Roman" w:eastAsia="Times New Roman" w:hAnsi="Times New Roman" w:cs="Times New Roman"/>
          <w:sz w:val="24"/>
          <w:szCs w:val="24"/>
          <w:highlight w:val="white"/>
        </w:rPr>
        <w:t xml:space="preserve"> values</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w:t>
      </w:r>
      <w:r w:rsidR="00361037">
        <w:rPr>
          <w:rFonts w:ascii="Times New Roman" w:eastAsia="Times New Roman" w:hAnsi="Times New Roman" w:cs="Times New Roman"/>
          <w:sz w:val="24"/>
          <w:szCs w:val="24"/>
          <w:highlight w:val="white"/>
        </w:rPr>
        <w:t>enhanced</w:t>
      </w:r>
      <w:r w:rsidR="000F2398">
        <w:rPr>
          <w:rFonts w:ascii="Times New Roman" w:eastAsia="Times New Roman" w:hAnsi="Times New Roman" w:cs="Times New Roman"/>
          <w:sz w:val="24"/>
          <w:szCs w:val="24"/>
          <w:highlight w:val="white"/>
        </w:rPr>
        <w:t xml:space="preserve">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0F2398">
        <w:rPr>
          <w:rFonts w:ascii="Times New Roman" w:eastAsia="Times New Roman" w:hAnsi="Times New Roman" w:cs="Times New Roman"/>
          <w:sz w:val="24"/>
          <w:szCs w:val="24"/>
          <w:highlight w:val="white"/>
        </w:rPr>
        <w:t xml:space="preserve"> suggest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sidR="004B79EC">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517FCA53"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r w:rsidR="00361037">
        <w:rPr>
          <w:rFonts w:ascii="Times New Roman" w:eastAsia="Times New Roman" w:hAnsi="Times New Roman" w:cs="Times New Roman"/>
          <w:sz w:val="24"/>
          <w:szCs w:val="24"/>
          <w:highlight w:val="white"/>
        </w:rPr>
        <w:t>value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w:t>
      </w:r>
      <w:ins w:id="418" w:author="Meyer, Michael Frederick" w:date="2020-09-07T15:29:00Z">
        <w:r w:rsidR="00A16987">
          <w:rPr>
            <w:rFonts w:ascii="Times New Roman" w:eastAsia="Times New Roman" w:hAnsi="Times New Roman" w:cs="Times New Roman"/>
            <w:sz w:val="24"/>
            <w:szCs w:val="24"/>
          </w:rPr>
          <w:t xml:space="preserve">, </w:t>
        </w:r>
      </w:ins>
      <w:del w:id="419" w:author="Meyer, Michael Frederick" w:date="2020-09-07T15:29:00Z">
        <w:r w:rsidR="00131BD0" w:rsidDel="00A16987">
          <w:rPr>
            <w:rFonts w:ascii="Times New Roman" w:eastAsia="Times New Roman" w:hAnsi="Times New Roman" w:cs="Times New Roman"/>
            <w:sz w:val="24"/>
            <w:szCs w:val="24"/>
          </w:rPr>
          <w:delText xml:space="preserve"> and </w:delText>
        </w:r>
      </w:del>
      <w:r w:rsidR="00131BD0">
        <w:rPr>
          <w:rFonts w:ascii="Times New Roman" w:eastAsia="Times New Roman" w:hAnsi="Times New Roman" w:cs="Times New Roman"/>
          <w:sz w:val="24"/>
          <w:szCs w:val="24"/>
        </w:rPr>
        <w:t>22:5ω3</w:t>
      </w:r>
      <w:ins w:id="420" w:author="Meyer, Michael Frederick" w:date="2020-09-07T15:29:00Z">
        <w:r w:rsidR="00A16987">
          <w:rPr>
            <w:rFonts w:ascii="Times New Roman" w:eastAsia="Times New Roman" w:hAnsi="Times New Roman" w:cs="Times New Roman"/>
            <w:sz w:val="24"/>
            <w:szCs w:val="24"/>
          </w:rPr>
          <w:t>, and 22:6ω3</w:t>
        </w:r>
      </w:ins>
      <w:r w:rsidR="00131BD0">
        <w:rPr>
          <w:rFonts w:ascii="Times New Roman" w:eastAsia="Times New Roman" w:hAnsi="Times New Roman" w:cs="Times New Roman"/>
          <w:sz w:val="24"/>
          <w:szCs w:val="24"/>
        </w:rPr>
        <w:t xml:space="preserve"> signatures</w:t>
      </w:r>
      <w:r w:rsidR="004B79EC">
        <w:rPr>
          <w:rFonts w:ascii="Times New Roman" w:eastAsia="Times New Roman" w:hAnsi="Times New Roman" w:cs="Times New Roman"/>
          <w:sz w:val="24"/>
          <w:szCs w:val="24"/>
        </w:rPr>
        <w:t xml:space="preserve"> relative to 18:3ω3 and 18:4ω3</w:t>
      </w:r>
      <w:ins w:id="421" w:author="Meyer, Michael Frederick" w:date="2020-09-07T15:29:00Z">
        <w:r w:rsidR="00A16987">
          <w:rPr>
            <w:rFonts w:ascii="Times New Roman" w:eastAsia="Times New Roman" w:hAnsi="Times New Roman" w:cs="Times New Roman"/>
            <w:sz w:val="24"/>
            <w:szCs w:val="24"/>
          </w:rPr>
          <w:t xml:space="preserve">. </w:t>
        </w:r>
      </w:ins>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study </w:t>
      </w:r>
      <w:del w:id="422" w:author="Meyer, Michael Frederick" w:date="2020-09-07T15:29:00Z">
        <w:r w:rsidR="001A726E" w:rsidDel="00A16987">
          <w:rPr>
            <w:rFonts w:ascii="Times New Roman" w:eastAsia="Times New Roman" w:hAnsi="Times New Roman" w:cs="Times New Roman"/>
            <w:sz w:val="24"/>
            <w:szCs w:val="24"/>
          </w:rPr>
          <w:delText>use of</w:delText>
        </w:r>
      </w:del>
      <w:ins w:id="423" w:author="Meyer, Michael Frederick" w:date="2020-09-07T15:29:00Z">
        <w:r w:rsidR="00A16987">
          <w:rPr>
            <w:rFonts w:ascii="Times New Roman" w:eastAsia="Times New Roman" w:hAnsi="Times New Roman" w:cs="Times New Roman"/>
            <w:sz w:val="24"/>
            <w:szCs w:val="24"/>
          </w:rPr>
          <w:t>as well as our own</w:t>
        </w:r>
      </w:ins>
      <w:r w:rsidR="001A726E">
        <w:rPr>
          <w:rFonts w:ascii="Times New Roman" w:eastAsia="Times New Roman" w:hAnsi="Times New Roman" w:cs="Times New Roman"/>
          <w:sz w:val="24"/>
          <w:szCs w:val="24"/>
        </w:rPr>
        <w:t xml:space="preserve"> stable isotope data suggest</w:t>
      </w:r>
      <w:del w:id="424" w:author="Meyer, Michael Frederick" w:date="2020-09-07T15:30:00Z">
        <w:r w:rsidR="001A726E" w:rsidDel="00A16987">
          <w:rPr>
            <w:rFonts w:ascii="Times New Roman" w:eastAsia="Times New Roman" w:hAnsi="Times New Roman" w:cs="Times New Roman"/>
            <w:sz w:val="24"/>
            <w:szCs w:val="24"/>
          </w:rPr>
          <w:delText>ed</w:delText>
        </w:r>
      </w:del>
      <w:r w:rsidR="001A726E">
        <w:rPr>
          <w:rFonts w:ascii="Times New Roman" w:eastAsia="Times New Roman" w:hAnsi="Times New Roman" w:cs="Times New Roman"/>
          <w:sz w:val="24"/>
          <w:szCs w:val="24"/>
        </w:rPr>
        <w:t xml:space="preserve">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 xml:space="preserve">a combination or grazers and omnivores. </w:t>
      </w:r>
      <w:r w:rsidR="001A726E">
        <w:rPr>
          <w:rFonts w:ascii="Times New Roman" w:eastAsia="Times New Roman" w:hAnsi="Times New Roman" w:cs="Times New Roman"/>
          <w:sz w:val="24"/>
          <w:szCs w:val="24"/>
        </w:rPr>
        <w:t xml:space="preserve"> </w:t>
      </w:r>
      <w:commentRangeStart w:id="425"/>
      <w:commentRangeStart w:id="426"/>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fatty acid profiles in amphipods largely reflect</w:t>
      </w:r>
      <w:ins w:id="427" w:author="Meyer, Michael Frederick" w:date="2020-09-07T15:31:00Z">
        <w:r w:rsidR="00A16987">
          <w:rPr>
            <w:rFonts w:ascii="Times New Roman" w:eastAsia="Times New Roman" w:hAnsi="Times New Roman" w:cs="Times New Roman"/>
            <w:sz w:val="24"/>
            <w:szCs w:val="24"/>
          </w:rPr>
          <w:t>ed</w:t>
        </w:r>
      </w:ins>
      <w:r w:rsidR="001A726E">
        <w:rPr>
          <w:rFonts w:ascii="Times New Roman" w:eastAsia="Times New Roman" w:hAnsi="Times New Roman" w:cs="Times New Roman"/>
          <w:sz w:val="24"/>
          <w:szCs w:val="24"/>
        </w:rPr>
        <w:t xml:space="preserve"> fatty acid signatures in periphyton, </w:t>
      </w:r>
      <w:commentRangeEnd w:id="425"/>
      <w:r w:rsidR="00E82AB8">
        <w:rPr>
          <w:rStyle w:val="CommentReference"/>
        </w:rPr>
        <w:commentReference w:id="425"/>
      </w:r>
      <w:commentRangeEnd w:id="426"/>
      <w:r w:rsidR="00A16987">
        <w:rPr>
          <w:rStyle w:val="CommentReference"/>
        </w:rPr>
        <w:commentReference w:id="426"/>
      </w:r>
      <w:r w:rsidR="001A726E">
        <w:rPr>
          <w:rFonts w:ascii="Times New Roman" w:eastAsia="Times New Roman" w:hAnsi="Times New Roman" w:cs="Times New Roman"/>
          <w:sz w:val="24"/>
          <w:szCs w:val="24"/>
        </w:rPr>
        <w:t xml:space="preserve">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w:t>
      </w:r>
      <w:r w:rsidR="00D8535D">
        <w:rPr>
          <w:rFonts w:ascii="Times New Roman" w:eastAsia="Times New Roman" w:hAnsi="Times New Roman" w:cs="Times New Roman"/>
          <w:sz w:val="24"/>
          <w:szCs w:val="24"/>
        </w:rPr>
        <w:lastRenderedPageBreak/>
        <w:t xml:space="preserve">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commentRangeStart w:id="428"/>
      <w:commentRangeStart w:id="429"/>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commentRangeEnd w:id="428"/>
      <w:r w:rsidR="00E82AB8">
        <w:rPr>
          <w:rStyle w:val="CommentReference"/>
        </w:rPr>
        <w:commentReference w:id="428"/>
      </w:r>
      <w:commentRangeEnd w:id="429"/>
      <w:r w:rsidR="00A16987">
        <w:rPr>
          <w:rStyle w:val="CommentReference"/>
        </w:rPr>
        <w:commentReference w:id="429"/>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098F6F85"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del w:id="430" w:author="Meyer, Michael Frederick" w:date="2020-09-07T15:34:00Z">
        <w:r w:rsidR="00DA2137" w:rsidDel="00A16987">
          <w:rPr>
            <w:rFonts w:ascii="Times New Roman" w:eastAsia="Times New Roman" w:hAnsi="Times New Roman" w:cs="Times New Roman"/>
            <w:sz w:val="24"/>
            <w:szCs w:val="24"/>
          </w:rPr>
          <w:delText>o</w:delText>
        </w:r>
        <w:r w:rsidR="00D8535D" w:rsidDel="00A16987">
          <w:rPr>
            <w:rFonts w:ascii="Times New Roman" w:eastAsia="Times New Roman" w:hAnsi="Times New Roman" w:cs="Times New Roman"/>
            <w:sz w:val="24"/>
            <w:szCs w:val="24"/>
          </w:rPr>
          <w:delText xml:space="preserve">ur results corroborate previous studies by </w:delText>
        </w:r>
        <w:r w:rsidR="00154ABA" w:rsidDel="00A16987">
          <w:rPr>
            <w:rFonts w:ascii="Times New Roman" w:eastAsia="Times New Roman" w:hAnsi="Times New Roman" w:cs="Times New Roman"/>
            <w:sz w:val="24"/>
            <w:szCs w:val="24"/>
          </w:rPr>
          <w:delText>show</w:delText>
        </w:r>
        <w:r w:rsidR="00DA2137" w:rsidDel="00A16987">
          <w:rPr>
            <w:rFonts w:ascii="Times New Roman" w:eastAsia="Times New Roman" w:hAnsi="Times New Roman" w:cs="Times New Roman"/>
            <w:sz w:val="24"/>
            <w:szCs w:val="24"/>
          </w:rPr>
          <w:delText>ing</w:delText>
        </w:r>
      </w:del>
      <w:ins w:id="431" w:author="Meyer, Michael Frederick" w:date="2020-09-07T15:34:00Z">
        <w:r w:rsidR="00A16987">
          <w:rPr>
            <w:rFonts w:ascii="Times New Roman" w:eastAsia="Times New Roman" w:hAnsi="Times New Roman" w:cs="Times New Roman"/>
            <w:sz w:val="24"/>
            <w:szCs w:val="24"/>
          </w:rPr>
          <w:t>our study incorporates sewage-specific indicators to infer</w:t>
        </w:r>
      </w:ins>
      <w:r w:rsidR="00DA2137">
        <w:rPr>
          <w:rFonts w:ascii="Times New Roman" w:eastAsia="Times New Roman" w:hAnsi="Times New Roman" w:cs="Times New Roman"/>
          <w:sz w:val="24"/>
          <w:szCs w:val="24"/>
        </w:rPr>
        <w:t xml:space="preserve"> </w:t>
      </w:r>
      <w:commentRangeStart w:id="432"/>
      <w:r w:rsidR="00DA2137">
        <w:rPr>
          <w:rFonts w:ascii="Times New Roman" w:eastAsia="Times New Roman" w:hAnsi="Times New Roman" w:cs="Times New Roman"/>
          <w:sz w:val="24"/>
          <w:szCs w:val="24"/>
        </w:rPr>
        <w:t>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commentRangeEnd w:id="432"/>
      <w:r w:rsidR="0059652C">
        <w:rPr>
          <w:rStyle w:val="CommentReference"/>
        </w:rPr>
        <w:commentReference w:id="432"/>
      </w:r>
      <w:del w:id="433" w:author="Meyer, Michael Frederick" w:date="2020-09-07T15:55:00Z">
        <w:r w:rsidR="00FF3A56" w:rsidDel="00C10024">
          <w:rPr>
            <w:rFonts w:ascii="Times New Roman" w:eastAsia="Times New Roman" w:hAnsi="Times New Roman" w:cs="Times New Roman"/>
            <w:sz w:val="24"/>
            <w:szCs w:val="24"/>
          </w:rPr>
          <w:delText>F</w:delText>
        </w:r>
        <w:r w:rsidR="00C03D31" w:rsidDel="00C10024">
          <w:rPr>
            <w:rFonts w:ascii="Times New Roman" w:eastAsia="Times New Roman" w:hAnsi="Times New Roman" w:cs="Times New Roman"/>
            <w:sz w:val="24"/>
            <w:szCs w:val="24"/>
          </w:rPr>
          <w:delText>ollowing f</w:delText>
        </w:r>
        <w:r w:rsidR="00DA2137" w:rsidDel="00C10024">
          <w:rPr>
            <w:rFonts w:ascii="Times New Roman" w:eastAsia="Times New Roman" w:hAnsi="Times New Roman" w:cs="Times New Roman"/>
            <w:sz w:val="24"/>
            <w:szCs w:val="24"/>
          </w:rPr>
          <w:delText>oundations lain by Timoshkin et al. (2016, 2018) and Ozersky et al. (2018)</w:delText>
        </w:r>
        <w:r w:rsidR="00D8535D" w:rsidDel="00C10024">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 xml:space="preserve"> </w:t>
      </w:r>
      <w:ins w:id="434" w:author="Meyer, Michael Frederick" w:date="2020-09-07T15:55:00Z">
        <w:r w:rsidR="00C10024">
          <w:rPr>
            <w:rFonts w:ascii="Times New Roman" w:eastAsia="Times New Roman" w:hAnsi="Times New Roman" w:cs="Times New Roman"/>
            <w:sz w:val="24"/>
            <w:szCs w:val="24"/>
          </w:rPr>
          <w:t>O</w:t>
        </w:r>
      </w:ins>
      <w:del w:id="435" w:author="Meyer, Michael Frederick" w:date="2020-09-07T15:55:00Z">
        <w:r w:rsidR="00D8535D" w:rsidDel="00C10024">
          <w:rPr>
            <w:rFonts w:ascii="Times New Roman" w:eastAsia="Times New Roman" w:hAnsi="Times New Roman" w:cs="Times New Roman"/>
            <w:sz w:val="24"/>
            <w:szCs w:val="24"/>
          </w:rPr>
          <w:delText>o</w:delText>
        </w:r>
      </w:del>
      <w:r w:rsidR="00D8535D">
        <w:rPr>
          <w:rFonts w:ascii="Times New Roman" w:eastAsia="Times New Roman" w:hAnsi="Times New Roman" w:cs="Times New Roman"/>
          <w:sz w:val="24"/>
          <w:szCs w:val="24"/>
        </w:rPr>
        <w:t xml:space="preserve">ur results </w:t>
      </w:r>
      <w:ins w:id="436" w:author="Meyer, Michael Frederick" w:date="2020-09-07T15:55:00Z">
        <w:r w:rsidR="00C10024">
          <w:rPr>
            <w:rFonts w:ascii="Times New Roman" w:eastAsia="Times New Roman" w:hAnsi="Times New Roman" w:cs="Times New Roman"/>
            <w:sz w:val="24"/>
            <w:szCs w:val="24"/>
          </w:rPr>
          <w:t xml:space="preserve">corroborate work by </w:t>
        </w:r>
        <w:proofErr w:type="spellStart"/>
        <w:r w:rsidR="00C10024">
          <w:rPr>
            <w:rFonts w:ascii="Times New Roman" w:eastAsia="Times New Roman" w:hAnsi="Times New Roman" w:cs="Times New Roman"/>
            <w:sz w:val="24"/>
            <w:szCs w:val="24"/>
          </w:rPr>
          <w:t>Timoshkin</w:t>
        </w:r>
        <w:proofErr w:type="spellEnd"/>
        <w:r w:rsidR="00C10024">
          <w:rPr>
            <w:rFonts w:ascii="Times New Roman" w:eastAsia="Times New Roman" w:hAnsi="Times New Roman" w:cs="Times New Roman"/>
            <w:sz w:val="24"/>
            <w:szCs w:val="24"/>
          </w:rPr>
          <w:t xml:space="preserve"> et al. (2016, 2018)</w:t>
        </w:r>
      </w:ins>
      <w:r w:rsidR="00361037">
        <w:rPr>
          <w:rFonts w:ascii="Times New Roman" w:eastAsia="Times New Roman" w:hAnsi="Times New Roman" w:cs="Times New Roman"/>
          <w:sz w:val="24"/>
          <w:szCs w:val="24"/>
        </w:rPr>
        <w:t>,</w:t>
      </w:r>
      <w:ins w:id="437" w:author="Meyer, Michael Frederick" w:date="2020-09-07T15:55:00Z">
        <w:r w:rsidR="00C10024">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demonstrat</w:t>
      </w:r>
      <w:ins w:id="438" w:author="Meyer, Michael Frederick" w:date="2020-09-07T15:55:00Z">
        <w:r w:rsidR="00C10024">
          <w:rPr>
            <w:rFonts w:ascii="Times New Roman" w:eastAsia="Times New Roman" w:hAnsi="Times New Roman" w:cs="Times New Roman"/>
            <w:sz w:val="24"/>
            <w:szCs w:val="24"/>
          </w:rPr>
          <w:t>ing</w:t>
        </w:r>
      </w:ins>
      <w:del w:id="439" w:author="Meyer, Michael Frederick" w:date="2020-09-07T15:55:00Z">
        <w:r w:rsidR="00D8535D" w:rsidDel="00C10024">
          <w:rPr>
            <w:rFonts w:ascii="Times New Roman" w:eastAsia="Times New Roman" w:hAnsi="Times New Roman" w:cs="Times New Roman"/>
            <w:sz w:val="24"/>
            <w:szCs w:val="24"/>
          </w:rPr>
          <w:delText>e</w:delText>
        </w:r>
      </w:del>
      <w:r w:rsidR="00D8535D">
        <w:rPr>
          <w:rFonts w:ascii="Times New Roman" w:eastAsia="Times New Roman" w:hAnsi="Times New Roman" w:cs="Times New Roman"/>
          <w:sz w:val="24"/>
          <w:szCs w:val="24"/>
        </w:rPr>
        <w:t xml:space="preserve"> how patchy hot spots of lakeside development </w:t>
      </w:r>
      <w:ins w:id="440" w:author="Meyer, Michael Frederick" w:date="2020-09-07T15:56:00Z">
        <w:r w:rsidR="00C10024">
          <w:rPr>
            <w:rFonts w:ascii="Times New Roman" w:eastAsia="Times New Roman" w:hAnsi="Times New Roman" w:cs="Times New Roman"/>
            <w:sz w:val="24"/>
            <w:szCs w:val="24"/>
          </w:rPr>
          <w:t xml:space="preserve">at Baikal </w:t>
        </w:r>
      </w:ins>
      <w:r w:rsidR="00D8535D">
        <w:rPr>
          <w:rFonts w:ascii="Times New Roman" w:eastAsia="Times New Roman" w:hAnsi="Times New Roman" w:cs="Times New Roman"/>
          <w:sz w:val="24"/>
          <w:szCs w:val="24"/>
        </w:rPr>
        <w:t xml:space="preserve">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w:t>
      </w:r>
      <w:del w:id="441" w:author="Meyer, Michael Frederick" w:date="2020-09-07T15:56:00Z">
        <w:r w:rsidR="00DA2137" w:rsidDel="00C10024">
          <w:rPr>
            <w:rFonts w:ascii="Times New Roman" w:eastAsia="Times New Roman" w:hAnsi="Times New Roman" w:cs="Times New Roman"/>
            <w:sz w:val="24"/>
            <w:szCs w:val="24"/>
          </w:rPr>
          <w:delText xml:space="preserve">study </w:delText>
        </w:r>
      </w:del>
      <w:ins w:id="442" w:author="Meyer, Michael Frederick" w:date="2020-09-07T15:56:00Z">
        <w:r w:rsidR="00C10024">
          <w:rPr>
            <w:rFonts w:ascii="Times New Roman" w:eastAsia="Times New Roman" w:hAnsi="Times New Roman" w:cs="Times New Roman"/>
            <w:sz w:val="24"/>
            <w:szCs w:val="24"/>
          </w:rPr>
          <w:t xml:space="preserve">approach </w:t>
        </w:r>
      </w:ins>
      <w:r w:rsidR="00DA2137">
        <w:rPr>
          <w:rFonts w:ascii="Times New Roman" w:eastAsia="Times New Roman" w:hAnsi="Times New Roman" w:cs="Times New Roman"/>
          <w:sz w:val="24"/>
          <w:szCs w:val="24"/>
        </w:rPr>
        <w:t xml:space="preserve">pairs </w:t>
      </w:r>
      <w:ins w:id="443" w:author="Meyer, Michael Frederick" w:date="2020-09-07T15:57:00Z">
        <w:r w:rsidR="00C10024">
          <w:rPr>
            <w:rFonts w:ascii="Times New Roman" w:eastAsia="Times New Roman" w:hAnsi="Times New Roman" w:cs="Times New Roman"/>
            <w:sz w:val="24"/>
            <w:szCs w:val="24"/>
          </w:rPr>
          <w:t>community abundance data (i.e., periphyton and macroinvertebrate counts) and nuanced</w:t>
        </w:r>
      </w:ins>
      <w:del w:id="444" w:author="Meyer, Michael Frederick" w:date="2020-09-07T15:57:00Z">
        <w:r w:rsidR="00DA2137" w:rsidDel="00C10024">
          <w:rPr>
            <w:rFonts w:ascii="Times New Roman" w:eastAsia="Times New Roman" w:hAnsi="Times New Roman" w:cs="Times New Roman"/>
            <w:sz w:val="24"/>
            <w:szCs w:val="24"/>
          </w:rPr>
          <w:delText>co-located measurements of sewage pollution (i.e., PPCPs) with</w:delText>
        </w:r>
      </w:del>
      <w:r w:rsidR="00DA2137">
        <w:rPr>
          <w:rFonts w:ascii="Times New Roman" w:eastAsia="Times New Roman" w:hAnsi="Times New Roman" w:cs="Times New Roman"/>
          <w:sz w:val="24"/>
          <w:szCs w:val="24"/>
        </w:rPr>
        <w:t xml:space="preserve">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commentRangeStart w:id="445"/>
      <w:del w:id="446" w:author="Meyer, Michael Frederick" w:date="2020-09-07T15:57:00Z">
        <w:r w:rsidR="00373E7B" w:rsidDel="00C10024">
          <w:rPr>
            <w:rFonts w:ascii="Times New Roman" w:eastAsia="Times New Roman" w:hAnsi="Times New Roman" w:cs="Times New Roman"/>
            <w:sz w:val="24"/>
            <w:szCs w:val="24"/>
          </w:rPr>
          <w:delText>In general, our results suggest that w</w:delText>
        </w:r>
      </w:del>
      <w:ins w:id="447" w:author="Meyer, Michael Frederick" w:date="2020-09-07T15:57:00Z">
        <w:r w:rsidR="00C10024">
          <w:rPr>
            <w:rFonts w:ascii="Times New Roman" w:eastAsia="Times New Roman" w:hAnsi="Times New Roman" w:cs="Times New Roman"/>
            <w:sz w:val="24"/>
            <w:szCs w:val="24"/>
          </w:rPr>
          <w:t>W</w:t>
        </w:r>
      </w:ins>
      <w:r w:rsidR="00DA2137">
        <w:rPr>
          <w:rFonts w:ascii="Times New Roman" w:eastAsia="Times New Roman" w:hAnsi="Times New Roman" w:cs="Times New Roman"/>
          <w:sz w:val="24"/>
          <w:szCs w:val="24"/>
        </w:rPr>
        <w:t xml:space="preserve">hile sewage pollution may lead to changing </w:t>
      </w:r>
      <w:del w:id="448" w:author="Meyer, Michael Frederick" w:date="2020-09-07T15:57:00Z">
        <w:r w:rsidR="00DA2137" w:rsidDel="00C10024">
          <w:rPr>
            <w:rFonts w:ascii="Times New Roman" w:eastAsia="Times New Roman" w:hAnsi="Times New Roman" w:cs="Times New Roman"/>
            <w:sz w:val="24"/>
            <w:szCs w:val="24"/>
          </w:rPr>
          <w:delText xml:space="preserve">standing </w:delText>
        </w:r>
      </w:del>
      <w:r w:rsidR="00DA2137">
        <w:rPr>
          <w:rFonts w:ascii="Times New Roman" w:eastAsia="Times New Roman" w:hAnsi="Times New Roman" w:cs="Times New Roman"/>
          <w:sz w:val="24"/>
          <w:szCs w:val="24"/>
        </w:rPr>
        <w:t xml:space="preserve">resources for macroinvertebrate grazers, Baikal’s amphipods appear to be compensating either </w:t>
      </w:r>
      <w:ins w:id="449" w:author="Meyer, Michael Frederick" w:date="2020-09-07T15:57:00Z">
        <w:r w:rsidR="00C10024">
          <w:rPr>
            <w:rFonts w:ascii="Times New Roman" w:eastAsia="Times New Roman" w:hAnsi="Times New Roman" w:cs="Times New Roman"/>
            <w:sz w:val="24"/>
            <w:szCs w:val="24"/>
          </w:rPr>
          <w:t xml:space="preserve">(1) </w:t>
        </w:r>
      </w:ins>
      <w:r w:rsidR="00DA2137">
        <w:rPr>
          <w:rFonts w:ascii="Times New Roman" w:eastAsia="Times New Roman" w:hAnsi="Times New Roman" w:cs="Times New Roman"/>
          <w:sz w:val="24"/>
          <w:szCs w:val="24"/>
        </w:rPr>
        <w:t xml:space="preserve">by selectively grazing on diatoms or </w:t>
      </w:r>
      <w:ins w:id="450" w:author="Meyer, Michael Frederick" w:date="2020-09-07T15:57:00Z">
        <w:r w:rsidR="00C10024">
          <w:rPr>
            <w:rFonts w:ascii="Times New Roman" w:eastAsia="Times New Roman" w:hAnsi="Times New Roman" w:cs="Times New Roman"/>
            <w:sz w:val="24"/>
            <w:szCs w:val="24"/>
          </w:rPr>
          <w:t xml:space="preserve">(2) </w:t>
        </w:r>
      </w:ins>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del w:id="451" w:author="Meyer, Michael Frederick" w:date="2020-09-07T15:58:00Z">
        <w:r w:rsidR="006D1C9C" w:rsidDel="00C10024">
          <w:rPr>
            <w:rFonts w:ascii="Times New Roman" w:eastAsia="Times New Roman" w:hAnsi="Times New Roman" w:cs="Times New Roman"/>
            <w:sz w:val="24"/>
            <w:szCs w:val="24"/>
          </w:rPr>
          <w:delText xml:space="preserve">the </w:delText>
        </w:r>
      </w:del>
      <w:ins w:id="452" w:author="Meyer, Michael Frederick" w:date="2020-09-07T15:58:00Z">
        <w:r w:rsidR="00C10024">
          <w:rPr>
            <w:rFonts w:ascii="Times New Roman" w:eastAsia="Times New Roman" w:hAnsi="Times New Roman" w:cs="Times New Roman"/>
            <w:sz w:val="24"/>
            <w:szCs w:val="24"/>
          </w:rPr>
          <w:t xml:space="preserve">certain essential </w:t>
        </w:r>
      </w:ins>
      <w:r w:rsidR="00373E7B">
        <w:rPr>
          <w:rFonts w:ascii="Times New Roman" w:eastAsia="Times New Roman" w:hAnsi="Times New Roman" w:cs="Times New Roman"/>
          <w:sz w:val="24"/>
          <w:szCs w:val="24"/>
        </w:rPr>
        <w:t>fatty acids</w:t>
      </w:r>
      <w:del w:id="453" w:author="Meyer, Michael Frederick" w:date="2020-09-07T15:58:00Z">
        <w:r w:rsidR="00373E7B" w:rsidDel="00C10024">
          <w:rPr>
            <w:rFonts w:ascii="Times New Roman" w:eastAsia="Times New Roman" w:hAnsi="Times New Roman" w:cs="Times New Roman"/>
            <w:sz w:val="24"/>
            <w:szCs w:val="24"/>
          </w:rPr>
          <w:delText xml:space="preserve"> necessary to survive in Baikal’s cold temperatures</w:delText>
        </w:r>
      </w:del>
      <w:r w:rsidR="00373E7B">
        <w:rPr>
          <w:rFonts w:ascii="Times New Roman" w:eastAsia="Times New Roman" w:hAnsi="Times New Roman" w:cs="Times New Roman"/>
          <w:sz w:val="24"/>
          <w:szCs w:val="24"/>
        </w:rPr>
        <w:t>.</w:t>
      </w:r>
      <w:commentRangeEnd w:id="445"/>
      <w:r w:rsidR="0059652C">
        <w:rPr>
          <w:rStyle w:val="CommentReference"/>
        </w:rPr>
        <w:commentReference w:id="445"/>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711A72D4"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qTw0nnOB","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C10024">
        <w:rPr>
          <w:rFonts w:ascii="Cambria Math" w:eastAsia="Times New Roman" w:hAnsi="Cambria Math" w:cs="Cambria Math"/>
          <w:sz w:val="24"/>
          <w:szCs w:val="24"/>
        </w:rPr>
        <w:instrText>∼</w:instrText>
      </w:r>
      <w:r w:rsidR="00C10024">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C10024" w:rsidRPr="00C10024">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del w:id="454" w:author="Meyer, Michael Frederick" w:date="2020-09-07T16:00:00Z">
        <w:r w:rsidR="00FF225E" w:rsidDel="00C10024">
          <w:rPr>
            <w:rFonts w:ascii="Times New Roman" w:eastAsia="Times New Roman" w:hAnsi="Times New Roman" w:cs="Times New Roman"/>
            <w:sz w:val="24"/>
            <w:szCs w:val="24"/>
          </w:rPr>
          <w:delText xml:space="preserve">eutrophic </w:delText>
        </w:r>
      </w:del>
      <w:r w:rsidR="00FF225E">
        <w:rPr>
          <w:rFonts w:ascii="Times New Roman" w:eastAsia="Times New Roman" w:hAnsi="Times New Roman" w:cs="Times New Roman"/>
          <w:sz w:val="24"/>
          <w:szCs w:val="24"/>
        </w:rPr>
        <w:t xml:space="preserve">hot spots </w:t>
      </w:r>
      <w:ins w:id="455" w:author="Meyer, Michael Frederick" w:date="2020-09-07T16:00:00Z">
        <w:r w:rsidR="00C10024">
          <w:rPr>
            <w:rFonts w:ascii="Times New Roman" w:eastAsia="Times New Roman" w:hAnsi="Times New Roman" w:cs="Times New Roman"/>
            <w:sz w:val="24"/>
            <w:szCs w:val="24"/>
          </w:rPr>
          <w:t xml:space="preserve">of eutrophication </w:t>
        </w:r>
      </w:ins>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 xml:space="preserve">developing throughout the lake </w:t>
      </w:r>
      <w:del w:id="456" w:author="Meyer, Michael Frederick" w:date="2020-09-07T16:00:00Z">
        <w:r w:rsidR="00FF225E" w:rsidDel="00C10024">
          <w:rPr>
            <w:rFonts w:ascii="Times New Roman" w:eastAsia="Times New Roman" w:hAnsi="Times New Roman" w:cs="Times New Roman"/>
            <w:sz w:val="24"/>
            <w:szCs w:val="24"/>
          </w:rPr>
          <w:delText>suggest localized eutrophication</w:delText>
        </w:r>
        <w:r w:rsidR="004A728E" w:rsidDel="00C10024">
          <w:rPr>
            <w:rFonts w:ascii="Times New Roman" w:eastAsia="Times New Roman" w:hAnsi="Times New Roman" w:cs="Times New Roman"/>
            <w:sz w:val="24"/>
            <w:szCs w:val="24"/>
          </w:rPr>
          <w:delText xml:space="preserve"> </w:delText>
        </w:r>
      </w:del>
      <w:r w:rsidR="004A728E">
        <w:rPr>
          <w:rFonts w:ascii="Times New Roman" w:eastAsia="Times New Roman" w:hAnsi="Times New Roman" w:cs="Times New Roman"/>
          <w:sz w:val="24"/>
          <w:szCs w:val="24"/>
        </w:rPr>
        <w:t>(</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del w:id="457" w:author="Meyer, Michael Frederick" w:date="2020-09-07T16:01:00Z">
        <w:r w:rsidR="00060EB5" w:rsidDel="00C10024">
          <w:rPr>
            <w:rFonts w:ascii="Times New Roman" w:eastAsia="Times New Roman" w:hAnsi="Times New Roman" w:cs="Times New Roman"/>
            <w:sz w:val="24"/>
            <w:szCs w:val="24"/>
          </w:rPr>
          <w:delText>be complicated</w:delText>
        </w:r>
      </w:del>
      <w:ins w:id="458" w:author="Meyer, Michael Frederick" w:date="2020-09-07T16:01:00Z">
        <w:r w:rsidR="00C10024">
          <w:rPr>
            <w:rFonts w:ascii="Times New Roman" w:eastAsia="Times New Roman" w:hAnsi="Times New Roman" w:cs="Times New Roman"/>
            <w:sz w:val="24"/>
            <w:szCs w:val="24"/>
          </w:rPr>
          <w:t>involve complex socio-economic factors</w:t>
        </w:r>
      </w:ins>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ins w:id="459" w:author="Meyer, Michael Frederick" w:date="2020-09-07T16:01:00Z">
        <w:r w:rsidR="00C10024">
          <w:rPr>
            <w:rFonts w:ascii="Times New Roman" w:eastAsia="Times New Roman" w:hAnsi="Times New Roman" w:cs="Times New Roman"/>
            <w:sz w:val="24"/>
            <w:szCs w:val="24"/>
          </w:rPr>
          <w:t>, require system-specific information</w:t>
        </w:r>
      </w:ins>
      <w:del w:id="460" w:author="Meyer, Michael Frederick" w:date="2020-09-07T16:01:00Z">
        <w:r w:rsidR="00060EB5" w:rsidDel="00C10024">
          <w:rPr>
            <w:rFonts w:ascii="Times New Roman" w:eastAsia="Times New Roman" w:hAnsi="Times New Roman" w:cs="Times New Roman"/>
            <w:sz w:val="24"/>
            <w:szCs w:val="24"/>
          </w:rPr>
          <w:delText xml:space="preserve"> and highly idiosyncratic</w:delText>
        </w:r>
      </w:del>
      <w:r w:rsidR="00060EB5">
        <w:rPr>
          <w:rFonts w:ascii="Times New Roman" w:eastAsia="Times New Roman" w:hAnsi="Times New Roman" w:cs="Times New Roman"/>
          <w:sz w:val="24"/>
          <w:szCs w:val="24"/>
        </w:rPr>
        <w:t xml:space="preserve">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ins w:id="461" w:author="Meyer, Michael Frederick" w:date="2020-09-07T16:02:00Z">
        <w:r w:rsidR="00C10024">
          <w:rPr>
            <w:rFonts w:ascii="Times New Roman" w:eastAsia="Times New Roman" w:hAnsi="Times New Roman" w:cs="Times New Roman"/>
            <w:sz w:val="24"/>
            <w:szCs w:val="24"/>
          </w:rPr>
          <w:t xml:space="preserve">, and necessitate long-term strategies </w:t>
        </w:r>
        <w:r w:rsidR="00C10024">
          <w:rPr>
            <w:rFonts w:ascii="Times New Roman" w:eastAsia="Times New Roman" w:hAnsi="Times New Roman" w:cs="Times New Roman"/>
            <w:sz w:val="24"/>
            <w:szCs w:val="24"/>
          </w:rPr>
          <w:fldChar w:fldCharType="begin"/>
        </w:r>
        <w:r w:rsidR="00C10024">
          <w:rPr>
            <w:rFonts w:ascii="Times New Roman" w:eastAsia="Times New Roman" w:hAnsi="Times New Roman" w:cs="Times New Roman"/>
            <w:sz w:val="24"/>
            <w:szCs w:val="24"/>
          </w:rPr>
          <w:instrText xml:space="preserve"> ADDIN ZOTERO_ITEM CSL_CITATION {"citationID":"LBIm6WMF","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ins>
      <w:r w:rsidR="00C10024">
        <w:rPr>
          <w:rFonts w:ascii="Times New Roman" w:eastAsia="Times New Roman" w:hAnsi="Times New Roman" w:cs="Times New Roman"/>
          <w:sz w:val="24"/>
          <w:szCs w:val="24"/>
        </w:rPr>
        <w:fldChar w:fldCharType="separate"/>
      </w:r>
      <w:ins w:id="462" w:author="Meyer, Michael Frederick" w:date="2020-09-07T16:02:00Z">
        <w:r w:rsidR="00C10024" w:rsidRPr="00C10024">
          <w:rPr>
            <w:rFonts w:ascii="Times New Roman" w:hAnsi="Times New Roman" w:cs="Times New Roman"/>
            <w:sz w:val="24"/>
            <w:rPrChange w:id="463" w:author="Meyer, Michael Frederick" w:date="2020-09-07T16:02:00Z">
              <w:rPr/>
            </w:rPrChange>
          </w:rPr>
          <w:t>(Tong et al. 2020)</w:t>
        </w:r>
        <w:r w:rsidR="00C10024">
          <w:rPr>
            <w:rFonts w:ascii="Times New Roman" w:eastAsia="Times New Roman" w:hAnsi="Times New Roman" w:cs="Times New Roman"/>
            <w:sz w:val="24"/>
            <w:szCs w:val="24"/>
          </w:rPr>
          <w:fldChar w:fldCharType="end"/>
        </w:r>
      </w:ins>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w:t>
      </w:r>
      <w:del w:id="464" w:author="Meyer, Michael Frederick" w:date="2020-09-08T15:53:00Z">
        <w:r w:rsidR="00FF225E" w:rsidDel="00157F57">
          <w:rPr>
            <w:rFonts w:ascii="Times New Roman" w:eastAsia="Times New Roman" w:hAnsi="Times New Roman" w:cs="Times New Roman"/>
            <w:sz w:val="24"/>
            <w:szCs w:val="24"/>
          </w:rPr>
          <w:delText xml:space="preserve"> </w:delText>
        </w:r>
      </w:del>
      <w:ins w:id="465" w:author="Meyer, Michael Frederick" w:date="2020-09-08T15:53:00Z">
        <w:r w:rsidR="00157F57">
          <w:rPr>
            <w:rFonts w:ascii="Times New Roman" w:eastAsia="Times New Roman" w:hAnsi="Times New Roman" w:cs="Times New Roman"/>
            <w:sz w:val="24"/>
            <w:szCs w:val="24"/>
          </w:rPr>
          <w:t xml:space="preserve"> nutrients may enter systems from numerous sour</w:t>
        </w:r>
      </w:ins>
      <w:ins w:id="466" w:author="Meyer, Michael Frederick" w:date="2020-09-08T15:54:00Z">
        <w:r w:rsidR="00157F57">
          <w:rPr>
            <w:rFonts w:ascii="Times New Roman" w:eastAsia="Times New Roman" w:hAnsi="Times New Roman" w:cs="Times New Roman"/>
            <w:sz w:val="24"/>
            <w:szCs w:val="24"/>
          </w:rPr>
          <w:t>ces</w:t>
        </w:r>
      </w:ins>
      <w:del w:id="467" w:author="Meyer, Michael Frederick" w:date="2020-09-08T15:53:00Z">
        <w:r w:rsidR="00FF225E" w:rsidDel="00157F57">
          <w:rPr>
            <w:rFonts w:ascii="Times New Roman" w:eastAsia="Times New Roman" w:hAnsi="Times New Roman" w:cs="Times New Roman"/>
            <w:sz w:val="24"/>
            <w:szCs w:val="24"/>
          </w:rPr>
          <w:delText>systems may experience low level sewage inputs or</w:delText>
        </w:r>
      </w:del>
      <w:ins w:id="468" w:author="Ted" w:date="2020-07-14T15:40:00Z">
        <w:del w:id="469" w:author="Meyer, Michael Frederick" w:date="2020-09-08T15:53:00Z">
          <w:r w:rsidR="0059652C" w:rsidDel="00157F57">
            <w:rPr>
              <w:rFonts w:ascii="Times New Roman" w:eastAsia="Times New Roman" w:hAnsi="Times New Roman" w:cs="Times New Roman"/>
              <w:sz w:val="24"/>
              <w:szCs w:val="24"/>
            </w:rPr>
            <w:delText xml:space="preserve"> </w:delText>
          </w:r>
        </w:del>
      </w:ins>
      <w:del w:id="470" w:author="Meyer, Michael Frederick" w:date="2020-09-08T15:53:00Z">
        <w:r w:rsidR="00FF225E" w:rsidDel="00157F57">
          <w:rPr>
            <w:rFonts w:ascii="Times New Roman" w:eastAsia="Times New Roman" w:hAnsi="Times New Roman" w:cs="Times New Roman"/>
            <w:sz w:val="24"/>
            <w:szCs w:val="24"/>
          </w:rPr>
          <w:delText xml:space="preserve"> even nutrient inputs from multiple sources</w:delText>
        </w:r>
      </w:del>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PPCP sampling has the </w:t>
      </w:r>
      <w:del w:id="471" w:author="Meyer, Michael Frederick" w:date="2020-09-08T15:54:00Z">
        <w:r w:rsidR="0059652C" w:rsidDel="00157F57">
          <w:rPr>
            <w:rFonts w:ascii="Times New Roman" w:eastAsia="Times New Roman" w:hAnsi="Times New Roman" w:cs="Times New Roman"/>
            <w:sz w:val="24"/>
            <w:szCs w:val="24"/>
          </w:rPr>
          <w:delText>potenital</w:delText>
        </w:r>
      </w:del>
      <w:ins w:id="472" w:author="Meyer, Michael Frederick" w:date="2020-09-08T15:54:00Z">
        <w:r w:rsidR="00157F57">
          <w:rPr>
            <w:rFonts w:ascii="Times New Roman" w:eastAsia="Times New Roman" w:hAnsi="Times New Roman" w:cs="Times New Roman"/>
            <w:sz w:val="24"/>
            <w:szCs w:val="24"/>
          </w:rPr>
          <w:t>potential</w:t>
        </w:r>
      </w:ins>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ins w:id="473" w:author="Meyer, Michael Frederick" w:date="2020-09-07T16:03:00Z">
        <w:r w:rsidR="00C10024">
          <w:rPr>
            <w:rFonts w:ascii="Times New Roman" w:eastAsia="Times New Roman" w:hAnsi="Times New Roman" w:cs="Times New Roman"/>
            <w:sz w:val="24"/>
            <w:szCs w:val="24"/>
          </w:rPr>
          <w:t>When PPCP data are paired with co-located benthic community composition and food</w:t>
        </w:r>
      </w:ins>
      <w:ins w:id="474" w:author="Meyer, Michael Frederick" w:date="2020-09-08T15:54:00Z">
        <w:r w:rsidR="00157F57">
          <w:rPr>
            <w:rFonts w:ascii="Times New Roman" w:eastAsia="Times New Roman" w:hAnsi="Times New Roman" w:cs="Times New Roman"/>
            <w:sz w:val="24"/>
            <w:szCs w:val="24"/>
          </w:rPr>
          <w:t xml:space="preserve"> </w:t>
        </w:r>
      </w:ins>
      <w:ins w:id="475" w:author="Meyer, Michael Frederick" w:date="2020-09-07T16:03:00Z">
        <w:r w:rsidR="00C10024">
          <w:rPr>
            <w:rFonts w:ascii="Times New Roman" w:eastAsia="Times New Roman" w:hAnsi="Times New Roman" w:cs="Times New Roman"/>
            <w:sz w:val="24"/>
            <w:szCs w:val="24"/>
          </w:rPr>
          <w:t xml:space="preserve">web data, managers can take system-specific actions to mitigate ecological consequences before sewage concentrations are detected throughout the lake. These paired PPCP-biological samples across spatial and temporal scales have potential to </w:t>
        </w:r>
        <w:r w:rsidR="00C10024">
          <w:rPr>
            <w:rFonts w:ascii="Times New Roman" w:eastAsia="Times New Roman" w:hAnsi="Times New Roman" w:cs="Times New Roman"/>
            <w:sz w:val="24"/>
            <w:szCs w:val="24"/>
          </w:rPr>
          <w:lastRenderedPageBreak/>
          <w:t>offer a synoptic view of the impacts of sewage pollution, enabling regional and local monitoring to coordinate mitigation strategies</w:t>
        </w:r>
      </w:ins>
      <w:del w:id="476" w:author="Meyer, Michael Frederick" w:date="2020-09-07T16:03:00Z">
        <w:r w:rsidR="00155633" w:rsidDel="00C10024">
          <w:rPr>
            <w:rFonts w:ascii="Times New Roman" w:eastAsia="Times New Roman" w:hAnsi="Times New Roman" w:cs="Times New Roman"/>
            <w:sz w:val="24"/>
            <w:szCs w:val="24"/>
          </w:rPr>
          <w:delText xml:space="preserve">When paired with co-located, nearshore community data, managers can be better informed in how their system is responding </w:delText>
        </w:r>
        <w:r w:rsidR="00947C9E" w:rsidDel="00C10024">
          <w:rPr>
            <w:rFonts w:ascii="Times New Roman" w:eastAsia="Times New Roman" w:hAnsi="Times New Roman" w:cs="Times New Roman"/>
            <w:sz w:val="24"/>
            <w:szCs w:val="24"/>
          </w:rPr>
          <w:delText>and take</w:delText>
        </w:r>
        <w:r w:rsidR="00155633" w:rsidDel="00C10024">
          <w:rPr>
            <w:rFonts w:ascii="Times New Roman" w:eastAsia="Times New Roman" w:hAnsi="Times New Roman" w:cs="Times New Roman"/>
            <w:sz w:val="24"/>
            <w:szCs w:val="24"/>
          </w:rPr>
          <w:delText xml:space="preserve"> appropriate action before changes are detected offshore.</w:delText>
        </w:r>
        <w:r w:rsidR="00FF225E" w:rsidDel="00C10024">
          <w:rPr>
            <w:rFonts w:ascii="Times New Roman" w:eastAsia="Times New Roman" w:hAnsi="Times New Roman" w:cs="Times New Roman"/>
            <w:sz w:val="24"/>
            <w:szCs w:val="24"/>
          </w:rPr>
          <w:delText xml:space="preserve"> </w:delText>
        </w:r>
      </w:del>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1E681553" w14:textId="77777777" w:rsidR="00157F57" w:rsidRDefault="00A92B32" w:rsidP="004D5001">
      <w:pPr>
        <w:pStyle w:val="Bibliography"/>
      </w:pPr>
      <w:r w:rsidRPr="00A92B32">
        <w:fldChar w:fldCharType="begin"/>
      </w:r>
      <w:r w:rsidR="003E64B9">
        <w:instrText xml:space="preserve"> ADDIN ZOTERO_BIBL {"uncited":[],"omitted":[],"custom":[]} CSL_BIBLIOGRAPHY </w:instrText>
      </w:r>
      <w:r w:rsidRPr="00A92B32">
        <w:fldChar w:fldCharType="separate"/>
      </w:r>
      <w:r w:rsidR="00157F57">
        <w:t xml:space="preserve">Anderson, M. J. 2001. A new method for non-parametric multivariate analysis of variance. Austral Ecology </w:t>
      </w:r>
      <w:r w:rsidR="00157F57">
        <w:rPr>
          <w:b/>
          <w:bCs/>
        </w:rPr>
        <w:t>26</w:t>
      </w:r>
      <w:r w:rsidR="00157F57">
        <w:t>: 32–46. doi:10.1111/j.1442-9993.2001.01070.pp.x</w:t>
      </w:r>
    </w:p>
    <w:p w14:paraId="1A06E4A0" w14:textId="77777777" w:rsidR="00157F57" w:rsidRDefault="00157F57" w:rsidP="004D5001">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157D8EF1" w14:textId="77777777" w:rsidR="00157F57" w:rsidRDefault="00157F57" w:rsidP="004D5001">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0CE16B9A" w14:textId="77777777" w:rsidR="00157F57" w:rsidRDefault="00157F57" w:rsidP="004D5001">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3EE9A154" w14:textId="77777777" w:rsidR="00157F57" w:rsidRDefault="00157F57" w:rsidP="004D5001">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23DED7B4" w14:textId="77777777" w:rsidR="00157F57" w:rsidRDefault="00157F57" w:rsidP="004D5001">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3705D31B" w14:textId="77777777" w:rsidR="00157F57" w:rsidRDefault="00157F57" w:rsidP="004D5001">
      <w:pPr>
        <w:pStyle w:val="Bibliography"/>
      </w:pPr>
      <w:r>
        <w:t xml:space="preserve">Camilleri, A. C., and T. Ozersky. 2019. Large variation in periphyton δ13C and δ15N values in the upper Great Lakes: Correlates and implications. Journal of Great Lakes Research </w:t>
      </w:r>
      <w:r>
        <w:rPr>
          <w:b/>
          <w:bCs/>
        </w:rPr>
        <w:t>45</w:t>
      </w:r>
      <w:r>
        <w:t>: 986–990. doi:10.1016/j.jglr.2019.06.003</w:t>
      </w:r>
    </w:p>
    <w:p w14:paraId="75808DEB" w14:textId="77777777" w:rsidR="00157F57" w:rsidRDefault="00157F57" w:rsidP="004D5001">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5FD16BC7" w14:textId="77777777" w:rsidR="00157F57" w:rsidRDefault="00157F57" w:rsidP="004D5001">
      <w:pPr>
        <w:pStyle w:val="Bibliography"/>
      </w:pPr>
      <w:r>
        <w:lastRenderedPageBreak/>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p>
    <w:p w14:paraId="0020916E" w14:textId="77777777" w:rsidR="00157F57" w:rsidRDefault="00157F57" w:rsidP="004D5001">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7C77DE28" w14:textId="77777777" w:rsidR="00157F57" w:rsidRDefault="00157F57" w:rsidP="004D5001">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1D92A364" w14:textId="77777777" w:rsidR="00157F57" w:rsidRDefault="00157F57" w:rsidP="004D5001">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1D92E2C3" w14:textId="77777777" w:rsidR="00157F57" w:rsidRDefault="00157F57" w:rsidP="004D5001">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2712057E" w14:textId="77777777" w:rsidR="00157F57" w:rsidRDefault="00157F57" w:rsidP="004D5001">
      <w:pPr>
        <w:pStyle w:val="Bibliography"/>
      </w:pPr>
      <w:r>
        <w:t xml:space="preserve">Czekalski, N., R. Sigdel, J. Birtel, B. Matthews, and H. Bürgmann. 2015. Does human activity impact the natural antibiotic resistance background? Abundance of antibiotic resistance genes in 21 Swiss lakes. Environment International </w:t>
      </w:r>
      <w:r>
        <w:rPr>
          <w:b/>
          <w:bCs/>
        </w:rPr>
        <w:t>81</w:t>
      </w:r>
      <w:r>
        <w:t>: 45–55. doi:10.1016/j.envint.2015.04.005</w:t>
      </w:r>
    </w:p>
    <w:p w14:paraId="79698484" w14:textId="77777777" w:rsidR="00157F57" w:rsidRDefault="00157F57" w:rsidP="004D5001">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600DC2AC" w14:textId="77777777" w:rsidR="00157F57" w:rsidRDefault="00157F57" w:rsidP="004D5001">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0AF2311B" w14:textId="77777777" w:rsidR="00157F57" w:rsidRDefault="00157F57" w:rsidP="004D5001">
      <w:pPr>
        <w:pStyle w:val="Bibliography"/>
      </w:pPr>
      <w:r>
        <w:lastRenderedPageBreak/>
        <w:t xml:space="preserve">Eerkes-Medrano, D., R. C. Thompson, and D. C. Aldridge. 2015. Microplastics in freshwater systems: A review of the emerging threats, identification of knowledge gaps and prioritisation of research needs. Water Research </w:t>
      </w:r>
      <w:r>
        <w:rPr>
          <w:b/>
          <w:bCs/>
        </w:rPr>
        <w:t>75</w:t>
      </w:r>
      <w:r>
        <w:t>: 63–82. doi:10.1016/j.watres.2015.02.012</w:t>
      </w:r>
    </w:p>
    <w:p w14:paraId="08528C83" w14:textId="77777777" w:rsidR="00157F57" w:rsidRDefault="00157F57" w:rsidP="004D5001">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61E53DCD" w14:textId="77777777" w:rsidR="00157F57" w:rsidRDefault="00157F57" w:rsidP="004D5001">
      <w:pPr>
        <w:pStyle w:val="Bibliography"/>
      </w:pPr>
      <w:r>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3280D4DD" w14:textId="77777777" w:rsidR="00157F57" w:rsidRDefault="00157F57" w:rsidP="004D5001">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1372F1A3" w14:textId="77777777" w:rsidR="00157F57" w:rsidRDefault="00157F57" w:rsidP="004D5001">
      <w:pPr>
        <w:pStyle w:val="Bibliography"/>
      </w:pPr>
      <w:r>
        <w:t xml:space="preserve">Galloway, J. N., F. J. Dentener, D. G. Capone, and others. 2004. Nitrogen Cycles: Past, Present, and Future. Biogeochemistry </w:t>
      </w:r>
      <w:r>
        <w:rPr>
          <w:b/>
          <w:bCs/>
        </w:rPr>
        <w:t>70</w:t>
      </w:r>
      <w:r>
        <w:t>: 153–226. doi:10.1007/s10533-004-0370-0</w:t>
      </w:r>
    </w:p>
    <w:p w14:paraId="3BACBB67" w14:textId="77777777" w:rsidR="00157F57" w:rsidRDefault="00157F57" w:rsidP="004D5001">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6C9E394E" w14:textId="77777777" w:rsidR="00157F57" w:rsidRDefault="00157F57" w:rsidP="004D5001">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0D094BD7" w14:textId="77777777" w:rsidR="00157F57" w:rsidRDefault="00157F57" w:rsidP="004D5001">
      <w:pPr>
        <w:pStyle w:val="Bibliography"/>
      </w:pPr>
      <w:r>
        <w:t xml:space="preserve">Guzzo, M. M., G. D. Haffner, S. Sorge, S. A. Rush, and A. T. Fisk. 2011. Spatial and temporal variabilities of δ13C and δ15N within lower trophic levels of a large lake: implications for </w:t>
      </w:r>
      <w:r>
        <w:lastRenderedPageBreak/>
        <w:t xml:space="preserve">estimating trophic relationships of consumers. Hydrobiologia </w:t>
      </w:r>
      <w:r>
        <w:rPr>
          <w:b/>
          <w:bCs/>
        </w:rPr>
        <w:t>675</w:t>
      </w:r>
      <w:r>
        <w:t>: 41–53. doi:10.1007/s10750-011-0794-1</w:t>
      </w:r>
    </w:p>
    <w:p w14:paraId="38AF3D2A" w14:textId="77777777" w:rsidR="00157F57" w:rsidRDefault="00157F57" w:rsidP="004D5001">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5CA47BB" w14:textId="77777777" w:rsidR="00157F57" w:rsidRDefault="00157F57" w:rsidP="004D5001">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2C2E91C0" w14:textId="77777777" w:rsidR="00157F57" w:rsidRDefault="00157F57" w:rsidP="004D5001">
      <w:pPr>
        <w:pStyle w:val="Bibliography"/>
      </w:pPr>
      <w:r>
        <w:t xml:space="preserve">Hampton, S. E., S. McGowan, T. Ozersky, and others. 2018. Recent ecological change in ancient lakes. Limnology and Oceanography </w:t>
      </w:r>
      <w:r>
        <w:rPr>
          <w:b/>
          <w:bCs/>
        </w:rPr>
        <w:t>63</w:t>
      </w:r>
      <w:r>
        <w:t>: 2277–2304. doi:10.1002/lno.10938</w:t>
      </w:r>
    </w:p>
    <w:p w14:paraId="119A2ACD" w14:textId="77777777" w:rsidR="00157F57" w:rsidRDefault="00157F57" w:rsidP="004D5001">
      <w:pPr>
        <w:pStyle w:val="Bibliography"/>
      </w:pPr>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6268A8DA" w14:textId="77777777" w:rsidR="00157F57" w:rsidRDefault="00157F57" w:rsidP="004D5001">
      <w:pPr>
        <w:pStyle w:val="Bibliography"/>
      </w:pPr>
      <w:r>
        <w:t xml:space="preserve">Hollingsworth, R. G., J. W. Armstrong, and E. Campbell. 2002. Caffeine as a repellent for slugs and snails. Nature </w:t>
      </w:r>
      <w:r>
        <w:rPr>
          <w:b/>
          <w:bCs/>
        </w:rPr>
        <w:t>417</w:t>
      </w:r>
      <w:r>
        <w:t>: 915–916. doi:10.1038/417915a</w:t>
      </w:r>
    </w:p>
    <w:p w14:paraId="64229DBE" w14:textId="77777777" w:rsidR="00157F57" w:rsidRDefault="00157F57" w:rsidP="004D5001">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1F0A671B" w14:textId="77777777" w:rsidR="00157F57" w:rsidRDefault="00157F57" w:rsidP="004D5001">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6D222B8E" w14:textId="77777777" w:rsidR="00157F57" w:rsidRDefault="00157F57" w:rsidP="004D5001">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52EDE1FE" w14:textId="77777777" w:rsidR="00157F57" w:rsidRDefault="00157F57" w:rsidP="004D5001">
      <w:pPr>
        <w:pStyle w:val="Bibliography"/>
      </w:pPr>
      <w:r>
        <w:lastRenderedPageBreak/>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0B03AD69" w14:textId="77777777" w:rsidR="00157F57" w:rsidRDefault="00157F57" w:rsidP="004D5001">
      <w:pPr>
        <w:pStyle w:val="Bibliography"/>
      </w:pPr>
      <w:r>
        <w:t xml:space="preserve">Kelly, J. R., and R. E. Scheibling. 2012. Fatty acids as dietary tracers in benthic food webs. Marine Ecology Progress Series </w:t>
      </w:r>
      <w:r>
        <w:rPr>
          <w:b/>
          <w:bCs/>
        </w:rPr>
        <w:t>446</w:t>
      </w:r>
      <w:r>
        <w:t>: 1–22. doi:10.3354/meps09559</w:t>
      </w:r>
    </w:p>
    <w:p w14:paraId="27204A58" w14:textId="77777777" w:rsidR="00157F57" w:rsidRDefault="00157F57" w:rsidP="004D5001">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1CD0EA76" w14:textId="77777777" w:rsidR="00157F57" w:rsidRDefault="00157F57" w:rsidP="004D5001">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15BF7834" w14:textId="77777777" w:rsidR="00157F57" w:rsidRDefault="00157F57" w:rsidP="004D5001">
      <w:pPr>
        <w:pStyle w:val="Bibliography"/>
      </w:pPr>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6D73135E" w14:textId="77777777" w:rsidR="00157F57" w:rsidRDefault="00157F57" w:rsidP="004D5001">
      <w:pPr>
        <w:pStyle w:val="Bibliography"/>
      </w:pPr>
      <w:r>
        <w:t>Kozhov, M. M. 1963. Lake Baikal and its Life, Springer Science &amp; Business Media.</w:t>
      </w:r>
    </w:p>
    <w:p w14:paraId="72BAEAFE" w14:textId="77777777" w:rsidR="00157F57" w:rsidRDefault="00157F57" w:rsidP="004D5001">
      <w:pPr>
        <w:pStyle w:val="Bibliography"/>
      </w:pPr>
      <w:r>
        <w:t>Kozhova, O. M., and L. R. Izmest’eva. 1998. Lake Baikal: Evolution and Biodiversity, Backhuys Publishers.</w:t>
      </w:r>
    </w:p>
    <w:p w14:paraId="07D5F735" w14:textId="77777777" w:rsidR="00157F57" w:rsidRDefault="00157F57" w:rsidP="004D5001">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36795325" w14:textId="77777777" w:rsidR="00157F57" w:rsidRDefault="00157F57" w:rsidP="004D5001">
      <w:pPr>
        <w:pStyle w:val="Bibliography"/>
      </w:pPr>
      <w:r>
        <w:t xml:space="preserve">Lambert, D., A. Cattaneo, and R. Carignan. 2008. Periphyton as an early indicator of perturbation in recreational lakes. Can. J. Fish. Aquat. Sci. </w:t>
      </w:r>
      <w:r>
        <w:rPr>
          <w:b/>
          <w:bCs/>
        </w:rPr>
        <w:t>65</w:t>
      </w:r>
      <w:r>
        <w:t>: 258–265. doi:10.1139/f07-168</w:t>
      </w:r>
    </w:p>
    <w:p w14:paraId="67777055" w14:textId="77777777" w:rsidR="00157F57" w:rsidRDefault="00157F57" w:rsidP="004D5001">
      <w:pPr>
        <w:pStyle w:val="Bibliography"/>
      </w:pPr>
      <w:r>
        <w:t>Legendre, P., and L. Legendre. 2012. Numerical Ecology, 3rd ed. Elsevier.</w:t>
      </w:r>
    </w:p>
    <w:p w14:paraId="6C1D4810" w14:textId="77777777" w:rsidR="00157F57" w:rsidRDefault="00157F57" w:rsidP="004D5001">
      <w:pPr>
        <w:pStyle w:val="Bibliography"/>
      </w:pPr>
      <w:r>
        <w:lastRenderedPageBreak/>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3A629030" w14:textId="77777777" w:rsidR="00157F57" w:rsidRDefault="00157F57" w:rsidP="004D5001">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72425D5F" w14:textId="77777777" w:rsidR="00157F57" w:rsidRDefault="00157F57" w:rsidP="004D5001">
      <w:pPr>
        <w:pStyle w:val="Bibliography"/>
      </w:pPr>
      <w:r>
        <w:t>Mazzella, L., and G. F. Russo. 1989. Grazing effect of two Gibbula species (Mollusca, Archaeogastropoda) on the epiphytic community of Posidonia oceanica leaves.</w:t>
      </w:r>
    </w:p>
    <w:p w14:paraId="770500D7" w14:textId="77777777" w:rsidR="00157F57" w:rsidRDefault="00157F57" w:rsidP="004D5001">
      <w:pPr>
        <w:pStyle w:val="Bibliography"/>
      </w:pPr>
      <w:r>
        <w:t xml:space="preserve">McIntyre, P. B., and A. S. Flecker. 2006. Rapid turnover of tissue nitrogen of primary consumers in tropical freshwaters. Oecologia </w:t>
      </w:r>
      <w:r>
        <w:rPr>
          <w:b/>
          <w:bCs/>
        </w:rPr>
        <w:t>148</w:t>
      </w:r>
      <w:r>
        <w:t>: 12–21. doi:10.1007/s00442-005-0354-3</w:t>
      </w:r>
    </w:p>
    <w:p w14:paraId="15FE37B6" w14:textId="77777777" w:rsidR="00157F57" w:rsidRDefault="00157F57" w:rsidP="004D5001">
      <w:pPr>
        <w:pStyle w:val="Bibliography"/>
      </w:pPr>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p>
    <w:p w14:paraId="54AC017B" w14:textId="77777777" w:rsidR="00157F57" w:rsidRDefault="00157F57" w:rsidP="004D5001">
      <w:pPr>
        <w:pStyle w:val="Bibliography"/>
      </w:pPr>
      <w:r>
        <w:t xml:space="preserve">Monteith, D. T., J. L. Stoddard, C. D. Evans, and others. 2007. Dissolved organic carbon trends resulting from changes in atmospheric deposition chemistry. Nature </w:t>
      </w:r>
      <w:r>
        <w:rPr>
          <w:b/>
          <w:bCs/>
        </w:rPr>
        <w:t>450</w:t>
      </w:r>
      <w:r>
        <w:t>: 537–540. doi:10.1038/nature06316</w:t>
      </w:r>
    </w:p>
    <w:p w14:paraId="65C1A6A5" w14:textId="77777777" w:rsidR="00157F57" w:rsidRDefault="00157F57" w:rsidP="004D5001">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5122F569" w14:textId="77777777" w:rsidR="00157F57" w:rsidRDefault="00157F57" w:rsidP="004D5001">
      <w:pPr>
        <w:pStyle w:val="Bibliography"/>
      </w:pPr>
      <w:r>
        <w:t>Moran, P. W., S. E. Cox, S. S. Embrey, R. L. Huffman, T. D. Olsen, and S. C. Fradkin. 2012. Sources and Sinks of Nitrogen and Phosphorus in a Deep, Oligotrophic Lake, Lake Crescent, Olympic National Park, Washington. US Geological Survey.</w:t>
      </w:r>
    </w:p>
    <w:p w14:paraId="452DA572" w14:textId="77777777" w:rsidR="00157F57" w:rsidRDefault="00157F57" w:rsidP="004D5001">
      <w:pPr>
        <w:pStyle w:val="Bibliography"/>
      </w:pPr>
      <w:r>
        <w:t xml:space="preserve">O’Donnell, D. R., P. Wilburn, E. A. Silow, L. Y. Yampolsky, and E. Litchman. 2017. Nitrogen and phosphorus colimitation of phytoplankton in Lake Baikal: Insights from a spatial survey </w:t>
      </w:r>
      <w:r>
        <w:lastRenderedPageBreak/>
        <w:t xml:space="preserve">and nutrient enrichment experiments. Limnology and Oceanography </w:t>
      </w:r>
      <w:r>
        <w:rPr>
          <w:b/>
          <w:bCs/>
        </w:rPr>
        <w:t>62</w:t>
      </w:r>
      <w:r>
        <w:t>: 1383–1392. doi:10.1002/lno.10505</w:t>
      </w:r>
    </w:p>
    <w:p w14:paraId="0330DA43" w14:textId="77777777" w:rsidR="00157F57" w:rsidRDefault="00157F57" w:rsidP="004D5001">
      <w:pPr>
        <w:pStyle w:val="Bibliography"/>
      </w:pPr>
      <w:r>
        <w:t>Oksanen, J., F. G. Blanchet, M. Friendly, and others. 2019. vegan: Community Ecology Package,.</w:t>
      </w:r>
    </w:p>
    <w:p w14:paraId="0431F9A3" w14:textId="77777777" w:rsidR="00157F57" w:rsidRDefault="00157F57" w:rsidP="004D5001">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0C4285A9" w14:textId="77777777" w:rsidR="00157F57" w:rsidRDefault="00157F57" w:rsidP="004D5001">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6F0E6BA4" w14:textId="77777777" w:rsidR="00157F57" w:rsidRDefault="00157F57" w:rsidP="004D5001">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1744598F" w14:textId="77777777" w:rsidR="00157F57" w:rsidRDefault="00157F57" w:rsidP="004D5001">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42C93F3" w14:textId="77777777" w:rsidR="00157F57" w:rsidRDefault="00157F57" w:rsidP="004D5001">
      <w:pPr>
        <w:pStyle w:val="Bibliography"/>
      </w:pPr>
      <w:r>
        <w:t>R Core Team. 2019. R: A Language and Environment for Statistical Computing,.</w:t>
      </w:r>
    </w:p>
    <w:p w14:paraId="2D349251" w14:textId="77777777" w:rsidR="00157F57" w:rsidRDefault="00157F57" w:rsidP="004D5001">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54DDFA60" w14:textId="77777777" w:rsidR="00157F57" w:rsidRDefault="00157F57" w:rsidP="004D5001">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62DB239E" w14:textId="77777777" w:rsidR="00157F57" w:rsidRDefault="00157F57" w:rsidP="004D5001">
      <w:pPr>
        <w:pStyle w:val="Bibliography"/>
      </w:pPr>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0BF25013" w14:textId="77777777" w:rsidR="00157F57" w:rsidRDefault="00157F57" w:rsidP="004D5001">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69F69D0D" w14:textId="77777777" w:rsidR="00157F57" w:rsidRDefault="00157F57" w:rsidP="004D5001">
      <w:pPr>
        <w:pStyle w:val="Bibliography"/>
      </w:pPr>
      <w:r>
        <w:t xml:space="preserve">Sargent, J. R., and S. Falk-Petersen. 1988. The lipid biochemistry of calanoid copepods. Hydrobiologia </w:t>
      </w:r>
      <w:r>
        <w:rPr>
          <w:b/>
          <w:bCs/>
        </w:rPr>
        <w:t>167–168</w:t>
      </w:r>
      <w:r>
        <w:t>: 101–114. doi:10.1007/BF00026297</w:t>
      </w:r>
    </w:p>
    <w:p w14:paraId="34F3E5BF" w14:textId="77777777" w:rsidR="00157F57" w:rsidRDefault="00157F57" w:rsidP="004D5001">
      <w:pPr>
        <w:pStyle w:val="Bibliography"/>
      </w:pPr>
      <w:r>
        <w:t xml:space="preserve">Savage, C., and R. Elmgren. 2004. MACROALGAL (FUCUS VESICULOSUS) δ15N VALUES TRACE DECREASE IN SEWAGE INFLUENCE. Ecological Applications </w:t>
      </w:r>
      <w:r>
        <w:rPr>
          <w:b/>
          <w:bCs/>
        </w:rPr>
        <w:t>14</w:t>
      </w:r>
      <w:r>
        <w:t>: 517–526. doi:10.1890/02-5396</w:t>
      </w:r>
    </w:p>
    <w:p w14:paraId="0BC1AB0E" w14:textId="77777777" w:rsidR="00157F57" w:rsidRDefault="00157F57" w:rsidP="004D5001">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1FCBE352" w14:textId="77777777" w:rsidR="00157F57" w:rsidRDefault="00157F57" w:rsidP="004D5001">
      <w:pPr>
        <w:pStyle w:val="Bibliography"/>
      </w:pPr>
      <w:r>
        <w:t xml:space="preserve">Stoddard, J. L., J. Van Sickle, A. T. Herlihy, J. Brahney, S. Paulsen, D. V. Peck, R. Mitchell, and A. I. Pollard. 2016. Continental-Scale Increase in Lake and Stream Phosphorus: Are Oligotrophic Systems Disappearing in the United States? Environ. Sci. Technol. </w:t>
      </w:r>
      <w:r>
        <w:rPr>
          <w:b/>
          <w:bCs/>
        </w:rPr>
        <w:t>50</w:t>
      </w:r>
      <w:r>
        <w:t>: 3409–3415. doi:10.1021/acs.est.5b05950</w:t>
      </w:r>
    </w:p>
    <w:p w14:paraId="6BDC9335" w14:textId="77777777" w:rsidR="00157F57" w:rsidRDefault="00157F57" w:rsidP="004D5001">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80850F8" w14:textId="77777777" w:rsidR="00157F57" w:rsidRDefault="00157F57" w:rsidP="004D5001">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4216DF2F" w14:textId="77777777" w:rsidR="00157F57" w:rsidRDefault="00157F57" w:rsidP="004D5001">
      <w:pPr>
        <w:pStyle w:val="Bibliography"/>
      </w:pPr>
      <w:r>
        <w:lastRenderedPageBreak/>
        <w:t>Timoshkin, O. A., M. V. Moore, N. N. Kulikova, and others. 2018. Groundwater contamination by sewage causes benthic algal outbreaks in the littoral zone of Lake Baikal (East Siberia). Journal of Great Lakes Research. doi:10.1016/j.jglr.2018.01.008</w:t>
      </w:r>
    </w:p>
    <w:p w14:paraId="027CE48C" w14:textId="77777777" w:rsidR="00157F57" w:rsidRDefault="00157F57" w:rsidP="004D5001">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0C587381" w14:textId="77777777" w:rsidR="00157F57" w:rsidRDefault="00157F57" w:rsidP="004D5001">
      <w:pPr>
        <w:pStyle w:val="Bibliography"/>
      </w:pPr>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p>
    <w:p w14:paraId="3853C886" w14:textId="77777777" w:rsidR="00157F57" w:rsidRDefault="00157F57" w:rsidP="004D5001">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0140910B" w14:textId="77777777" w:rsidR="00157F57" w:rsidRDefault="00157F57" w:rsidP="004D5001">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25090B6B" w14:textId="77777777" w:rsidR="00157F57" w:rsidRDefault="00157F57" w:rsidP="004D5001">
      <w:pPr>
        <w:pStyle w:val="Bibliography"/>
      </w:pPr>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6707D918" w14:textId="77777777" w:rsidR="00157F57" w:rsidRDefault="00157F57" w:rsidP="004D5001">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33204F2A" w14:textId="77777777" w:rsidR="00157F57" w:rsidRDefault="00157F57" w:rsidP="004D5001">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7989CD87" w14:textId="77777777" w:rsidR="00157F57" w:rsidRDefault="00157F57" w:rsidP="004D5001">
      <w:pPr>
        <w:pStyle w:val="Bibliography"/>
      </w:pPr>
      <w:r>
        <w:t>Wickham, H. 2016. ggplot2: Elegant Graphics for Data Analysis, Springer-Verlag.</w:t>
      </w:r>
    </w:p>
    <w:p w14:paraId="369EBAFD" w14:textId="77777777" w:rsidR="00157F57" w:rsidRDefault="00157F57" w:rsidP="004D5001">
      <w:pPr>
        <w:pStyle w:val="Bibliography"/>
      </w:pPr>
      <w:r>
        <w:lastRenderedPageBreak/>
        <w:t>Wickham, H., R. Francois, L. Henry, and K. Mueller. 2019. dplyr: A Grammar of Data Manipulation,.</w:t>
      </w:r>
    </w:p>
    <w:p w14:paraId="02785B00" w14:textId="77777777" w:rsidR="00157F57" w:rsidRDefault="00157F57" w:rsidP="004D5001">
      <w:pPr>
        <w:pStyle w:val="Bibliography"/>
      </w:pPr>
      <w:r>
        <w:t>Wickham, H., and L. Henry. 2019. tidyr: Easily Tidy Data with ‘spread()’ and ‘gather()’ Functions,.</w:t>
      </w:r>
    </w:p>
    <w:p w14:paraId="5E47AF5E" w14:textId="77777777" w:rsidR="00157F57" w:rsidRDefault="00157F57" w:rsidP="004D5001">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7F1F94F8" w14:textId="77777777" w:rsidR="00157F57" w:rsidRDefault="00157F57" w:rsidP="004D5001">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79A2ED8B" w14:textId="77777777" w:rsidR="00157F57" w:rsidRDefault="00157F57" w:rsidP="004D5001">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7A7FECA5" w14:textId="77777777" w:rsidR="00157F57" w:rsidRDefault="00157F57" w:rsidP="004D5001">
      <w:pPr>
        <w:pStyle w:val="Bibliography"/>
      </w:pPr>
      <w:r>
        <w:t xml:space="preserve">Yoshida, T., T. Sekino, M. Genkai-Kato, and others. 2003. Seasonal dynamics of primary production in the pelagic zone of southern Lake Baikal. Limnology </w:t>
      </w:r>
      <w:r>
        <w:rPr>
          <w:b/>
          <w:bCs/>
        </w:rPr>
        <w:t>4</w:t>
      </w:r>
      <w:r>
        <w:t>: 53–62. doi:10.1007/s10201-002-0089-3</w:t>
      </w:r>
    </w:p>
    <w:p w14:paraId="18A67F96" w14:textId="77777777" w:rsidR="00157F57" w:rsidRDefault="00157F57" w:rsidP="004D5001">
      <w:pPr>
        <w:pStyle w:val="Bibliography"/>
      </w:pPr>
      <w:r>
        <w:t>2016a. Methods for determination of nitrogen-containing matters (with corrections) (Методы определения азотсодержащих веществ (с Поправками)).</w:t>
      </w:r>
    </w:p>
    <w:p w14:paraId="46796AE5" w14:textId="77777777" w:rsidR="00157F57" w:rsidRDefault="00157F57" w:rsidP="004D5001">
      <w:pPr>
        <w:pStyle w:val="Bibliography"/>
      </w:pPr>
      <w:r>
        <w:t>2016b. Methods for determination of phosphorus-containing matters (with corrections) (Методы определения фосфорсодержащих веществ).</w:t>
      </w:r>
    </w:p>
    <w:p w14:paraId="3B069F05" w14:textId="77777777" w:rsidR="00157F57" w:rsidRDefault="00157F57" w:rsidP="004D5001">
      <w:pPr>
        <w:pStyle w:val="Bibliography"/>
      </w:pPr>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1ACD0460" w14:textId="42452B3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3CF9FF5D"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10797A76" w:rsidR="00715D55" w:rsidRDefault="00567422">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88E4D76" wp14:editId="2E56FED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78B02E14"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2">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p w14:paraId="7E22B6D2" w14:textId="77777777" w:rsidR="00567422" w:rsidRDefault="00567422">
      <w:pPr>
        <w:sectPr w:rsidR="00567422" w:rsidSect="00CE567A">
          <w:pgSz w:w="12240" w:h="15840"/>
          <w:pgMar w:top="1440" w:right="1440" w:bottom="1440" w:left="1440" w:header="720" w:footer="720" w:gutter="0"/>
          <w:lnNumType w:countBy="1" w:restart="continuous"/>
          <w:pgNumType w:start="1"/>
          <w:cols w:space="720"/>
          <w:docGrid w:linePitch="299"/>
        </w:sectPr>
      </w:pPr>
    </w:p>
    <w:tbl>
      <w:tblPr>
        <w:tblStyle w:val="TableGrid"/>
        <w:tblW w:w="0" w:type="auto"/>
        <w:tblLook w:val="04A0" w:firstRow="1" w:lastRow="0" w:firstColumn="1" w:lastColumn="0" w:noHBand="0" w:noVBand="1"/>
      </w:tblPr>
      <w:tblGrid>
        <w:gridCol w:w="729"/>
        <w:gridCol w:w="663"/>
        <w:gridCol w:w="651"/>
        <w:gridCol w:w="662"/>
        <w:gridCol w:w="756"/>
        <w:gridCol w:w="1251"/>
        <w:gridCol w:w="1076"/>
        <w:gridCol w:w="761"/>
        <w:gridCol w:w="1142"/>
        <w:gridCol w:w="1114"/>
        <w:gridCol w:w="1114"/>
        <w:gridCol w:w="976"/>
        <w:gridCol w:w="1067"/>
      </w:tblGrid>
      <w:tr w:rsidR="00567422" w:rsidRPr="00AB4F3A" w14:paraId="1AEE2390" w14:textId="77777777" w:rsidTr="003F5190">
        <w:tc>
          <w:tcPr>
            <w:tcW w:w="11962" w:type="dxa"/>
            <w:gridSpan w:val="13"/>
            <w:vAlign w:val="bottom"/>
          </w:tcPr>
          <w:p w14:paraId="764D9F88" w14:textId="77777777" w:rsidR="00567422" w:rsidRPr="00AB4F3A" w:rsidRDefault="00567422" w:rsidP="003F5190">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567422" w:rsidRPr="00AB4F3A" w14:paraId="4BE14550" w14:textId="77777777" w:rsidTr="003F5190">
        <w:tc>
          <w:tcPr>
            <w:tcW w:w="729" w:type="dxa"/>
            <w:vAlign w:val="bottom"/>
          </w:tcPr>
          <w:p w14:paraId="3CD7083B" w14:textId="77777777" w:rsidR="00567422" w:rsidRPr="00AB4F3A" w:rsidRDefault="00567422" w:rsidP="003F5190">
            <w:pPr>
              <w:rPr>
                <w:sz w:val="16"/>
                <w:szCs w:val="16"/>
              </w:rPr>
            </w:pPr>
            <w:r w:rsidRPr="00AB4F3A">
              <w:rPr>
                <w:rFonts w:ascii="Calibri" w:hAnsi="Calibri" w:cs="Calibri"/>
                <w:color w:val="000000"/>
                <w:sz w:val="16"/>
                <w:szCs w:val="16"/>
              </w:rPr>
              <w:t>Site</w:t>
            </w:r>
          </w:p>
        </w:tc>
        <w:tc>
          <w:tcPr>
            <w:tcW w:w="663" w:type="dxa"/>
            <w:vAlign w:val="bottom"/>
          </w:tcPr>
          <w:p w14:paraId="20638CC3" w14:textId="77777777" w:rsidR="00567422" w:rsidRPr="00AB4F3A" w:rsidRDefault="00567422" w:rsidP="003F5190">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261BD9B3" w14:textId="77777777" w:rsidR="00567422" w:rsidRPr="00AB4F3A" w:rsidRDefault="00567422" w:rsidP="003F5190">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157B7F19" w14:textId="77777777" w:rsidR="00567422" w:rsidRPr="00AB4F3A" w:rsidRDefault="00567422" w:rsidP="003F5190">
            <w:pPr>
              <w:rPr>
                <w:sz w:val="16"/>
                <w:szCs w:val="16"/>
              </w:rPr>
            </w:pPr>
            <w:r>
              <w:rPr>
                <w:rFonts w:ascii="Calibri" w:hAnsi="Calibri" w:cs="Calibri"/>
                <w:color w:val="000000"/>
                <w:sz w:val="16"/>
                <w:szCs w:val="16"/>
              </w:rPr>
              <w:t>TP (mg/L)</w:t>
            </w:r>
          </w:p>
        </w:tc>
        <w:tc>
          <w:tcPr>
            <w:tcW w:w="756" w:type="dxa"/>
            <w:vAlign w:val="bottom"/>
          </w:tcPr>
          <w:p w14:paraId="3DC7981B" w14:textId="77777777" w:rsidR="00567422" w:rsidRPr="00AB4F3A" w:rsidRDefault="00567422" w:rsidP="003F5190">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2D231C3A"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6FE9D6F" w14:textId="77777777" w:rsidR="00567422" w:rsidRPr="00AB4F3A" w:rsidRDefault="00567422" w:rsidP="003F5190">
            <w:pPr>
              <w:rPr>
                <w:sz w:val="16"/>
                <w:szCs w:val="16"/>
              </w:rPr>
            </w:pPr>
            <w:r>
              <w:rPr>
                <w:rFonts w:ascii="Calibri" w:hAnsi="Calibri" w:cs="Calibri"/>
                <w:color w:val="000000"/>
                <w:sz w:val="16"/>
                <w:szCs w:val="16"/>
              </w:rPr>
              <w:t>(ng/L)</w:t>
            </w:r>
          </w:p>
        </w:tc>
        <w:tc>
          <w:tcPr>
            <w:tcW w:w="1076" w:type="dxa"/>
            <w:vAlign w:val="bottom"/>
          </w:tcPr>
          <w:p w14:paraId="60EA8649"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202E8BFE" w14:textId="77777777" w:rsidR="00567422" w:rsidRPr="00AB4F3A" w:rsidRDefault="00567422" w:rsidP="003F5190">
            <w:pPr>
              <w:rPr>
                <w:sz w:val="16"/>
                <w:szCs w:val="16"/>
              </w:rPr>
            </w:pPr>
            <w:r>
              <w:rPr>
                <w:rFonts w:ascii="Calibri" w:hAnsi="Calibri" w:cs="Calibri"/>
                <w:color w:val="000000"/>
                <w:sz w:val="16"/>
                <w:szCs w:val="16"/>
              </w:rPr>
              <w:t>(ng/L)</w:t>
            </w:r>
          </w:p>
        </w:tc>
        <w:tc>
          <w:tcPr>
            <w:tcW w:w="761" w:type="dxa"/>
            <w:vAlign w:val="bottom"/>
          </w:tcPr>
          <w:p w14:paraId="34BD5136" w14:textId="77777777" w:rsidR="00567422" w:rsidRDefault="00567422" w:rsidP="003F5190">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5DE15876" w14:textId="77777777" w:rsidR="00567422" w:rsidRPr="00AB4F3A" w:rsidRDefault="00567422" w:rsidP="003F5190">
            <w:pPr>
              <w:rPr>
                <w:sz w:val="16"/>
                <w:szCs w:val="16"/>
              </w:rPr>
            </w:pPr>
            <w:r>
              <w:rPr>
                <w:rFonts w:ascii="Calibri" w:hAnsi="Calibri" w:cs="Calibri"/>
                <w:color w:val="000000"/>
                <w:sz w:val="16"/>
                <w:szCs w:val="16"/>
              </w:rPr>
              <w:t>(ng/L)</w:t>
            </w:r>
          </w:p>
        </w:tc>
        <w:tc>
          <w:tcPr>
            <w:tcW w:w="1142" w:type="dxa"/>
            <w:vAlign w:val="bottom"/>
          </w:tcPr>
          <w:p w14:paraId="290B8A86" w14:textId="77777777" w:rsidR="00567422" w:rsidRPr="00AB4F3A" w:rsidRDefault="00567422" w:rsidP="003F5190">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ACE007C" w14:textId="77777777" w:rsidR="00567422" w:rsidRPr="00AB4F3A" w:rsidRDefault="00567422" w:rsidP="003F5190">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0BF56BAB" w14:textId="77777777" w:rsidR="00567422" w:rsidRPr="00AB4F3A" w:rsidRDefault="00567422" w:rsidP="003F5190">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613031B2" w14:textId="77777777" w:rsidR="00567422" w:rsidRPr="00AB4F3A" w:rsidRDefault="00567422" w:rsidP="003F5190">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10EF6ACF" w14:textId="77777777" w:rsidR="00567422" w:rsidRPr="00AB4F3A" w:rsidRDefault="00567422" w:rsidP="003F5190">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567422" w:rsidRPr="00AB4F3A" w14:paraId="4A41EE4C" w14:textId="77777777" w:rsidTr="003F5190">
        <w:tc>
          <w:tcPr>
            <w:tcW w:w="729" w:type="dxa"/>
            <w:vAlign w:val="bottom"/>
          </w:tcPr>
          <w:p w14:paraId="1C2CFE28" w14:textId="77777777" w:rsidR="00567422" w:rsidRPr="00AB4F3A" w:rsidRDefault="00567422" w:rsidP="003F5190">
            <w:pPr>
              <w:rPr>
                <w:sz w:val="16"/>
                <w:szCs w:val="16"/>
              </w:rPr>
            </w:pPr>
            <w:r w:rsidRPr="00AB4F3A">
              <w:rPr>
                <w:rFonts w:ascii="Calibri" w:hAnsi="Calibri" w:cs="Calibri"/>
                <w:color w:val="000000"/>
                <w:sz w:val="16"/>
                <w:szCs w:val="16"/>
              </w:rPr>
              <w:t>BK-1</w:t>
            </w:r>
          </w:p>
        </w:tc>
        <w:tc>
          <w:tcPr>
            <w:tcW w:w="663" w:type="dxa"/>
            <w:vAlign w:val="bottom"/>
          </w:tcPr>
          <w:p w14:paraId="051F142F"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145605C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43284755" w14:textId="77777777" w:rsidR="00567422" w:rsidRPr="00AB4F3A" w:rsidRDefault="00567422" w:rsidP="003F5190">
            <w:pPr>
              <w:rPr>
                <w:sz w:val="16"/>
                <w:szCs w:val="16"/>
              </w:rPr>
            </w:pPr>
            <w:r w:rsidRPr="00AB4F3A">
              <w:rPr>
                <w:rFonts w:ascii="Calibri" w:hAnsi="Calibri" w:cs="Calibri"/>
                <w:color w:val="000000"/>
                <w:sz w:val="16"/>
                <w:szCs w:val="16"/>
              </w:rPr>
              <w:t>0.054</w:t>
            </w:r>
          </w:p>
        </w:tc>
        <w:tc>
          <w:tcPr>
            <w:tcW w:w="756" w:type="dxa"/>
            <w:vAlign w:val="bottom"/>
          </w:tcPr>
          <w:p w14:paraId="7B456FE0" w14:textId="77777777" w:rsidR="00567422" w:rsidRPr="00AB4F3A" w:rsidRDefault="00567422" w:rsidP="003F5190">
            <w:pPr>
              <w:rPr>
                <w:sz w:val="16"/>
                <w:szCs w:val="16"/>
              </w:rPr>
            </w:pPr>
            <w:r w:rsidRPr="00AB4F3A">
              <w:rPr>
                <w:rFonts w:ascii="Calibri" w:hAnsi="Calibri" w:cs="Calibri"/>
                <w:color w:val="000000"/>
                <w:sz w:val="16"/>
                <w:szCs w:val="16"/>
              </w:rPr>
              <w:t>0.011</w:t>
            </w:r>
          </w:p>
        </w:tc>
        <w:tc>
          <w:tcPr>
            <w:tcW w:w="1251" w:type="dxa"/>
            <w:vAlign w:val="bottom"/>
          </w:tcPr>
          <w:p w14:paraId="31E1E91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2B74BC1"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0CE1FA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544F888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A3641DF" w14:textId="77777777" w:rsidR="00567422" w:rsidRPr="00AB4F3A" w:rsidRDefault="00567422" w:rsidP="003F5190">
            <w:pPr>
              <w:rPr>
                <w:sz w:val="16"/>
                <w:szCs w:val="16"/>
              </w:rPr>
            </w:pPr>
            <w:r w:rsidRPr="00AB4F3A">
              <w:rPr>
                <w:rFonts w:ascii="Calibri" w:hAnsi="Calibri" w:cs="Calibri"/>
                <w:color w:val="000000"/>
                <w:sz w:val="16"/>
                <w:szCs w:val="16"/>
              </w:rPr>
              <w:t>0.000833</w:t>
            </w:r>
          </w:p>
        </w:tc>
        <w:tc>
          <w:tcPr>
            <w:tcW w:w="1114" w:type="dxa"/>
            <w:vAlign w:val="bottom"/>
          </w:tcPr>
          <w:p w14:paraId="5E89C7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6C1E6DF" w14:textId="77777777" w:rsidR="00567422" w:rsidRPr="00AB4F3A" w:rsidRDefault="00567422" w:rsidP="003F5190">
            <w:pPr>
              <w:rPr>
                <w:sz w:val="16"/>
                <w:szCs w:val="16"/>
              </w:rPr>
            </w:pPr>
            <w:r w:rsidRPr="00AB4F3A">
              <w:rPr>
                <w:rFonts w:ascii="Calibri" w:hAnsi="Calibri" w:cs="Calibri"/>
                <w:color w:val="000000"/>
                <w:sz w:val="16"/>
                <w:szCs w:val="16"/>
              </w:rPr>
              <w:t>2304.039</w:t>
            </w:r>
          </w:p>
        </w:tc>
        <w:tc>
          <w:tcPr>
            <w:tcW w:w="1067" w:type="dxa"/>
            <w:vAlign w:val="bottom"/>
          </w:tcPr>
          <w:p w14:paraId="37C2E11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1E5EBA93" w14:textId="77777777" w:rsidTr="003F5190">
        <w:tc>
          <w:tcPr>
            <w:tcW w:w="729" w:type="dxa"/>
            <w:vAlign w:val="bottom"/>
          </w:tcPr>
          <w:p w14:paraId="5E5FA343" w14:textId="77777777" w:rsidR="00567422" w:rsidRPr="00AB4F3A" w:rsidRDefault="00567422" w:rsidP="003F5190">
            <w:pPr>
              <w:rPr>
                <w:sz w:val="16"/>
                <w:szCs w:val="16"/>
              </w:rPr>
            </w:pPr>
            <w:r w:rsidRPr="00AB4F3A">
              <w:rPr>
                <w:rFonts w:ascii="Calibri" w:hAnsi="Calibri" w:cs="Calibri"/>
                <w:color w:val="000000"/>
                <w:sz w:val="16"/>
                <w:szCs w:val="16"/>
              </w:rPr>
              <w:t>BK-2</w:t>
            </w:r>
          </w:p>
        </w:tc>
        <w:tc>
          <w:tcPr>
            <w:tcW w:w="663" w:type="dxa"/>
            <w:vAlign w:val="bottom"/>
          </w:tcPr>
          <w:p w14:paraId="16073063"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651" w:type="dxa"/>
            <w:vAlign w:val="bottom"/>
          </w:tcPr>
          <w:p w14:paraId="2CD800C9"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75A2E90C" w14:textId="77777777" w:rsidR="00567422" w:rsidRPr="00AB4F3A" w:rsidRDefault="00567422" w:rsidP="003F5190">
            <w:pPr>
              <w:rPr>
                <w:sz w:val="16"/>
                <w:szCs w:val="16"/>
              </w:rPr>
            </w:pPr>
            <w:r w:rsidRPr="00AB4F3A">
              <w:rPr>
                <w:rFonts w:ascii="Calibri" w:hAnsi="Calibri" w:cs="Calibri"/>
                <w:color w:val="000000"/>
                <w:sz w:val="16"/>
                <w:szCs w:val="16"/>
              </w:rPr>
              <w:t>0.052</w:t>
            </w:r>
          </w:p>
        </w:tc>
        <w:tc>
          <w:tcPr>
            <w:tcW w:w="756" w:type="dxa"/>
            <w:vAlign w:val="bottom"/>
          </w:tcPr>
          <w:p w14:paraId="05D35CE3"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251" w:type="dxa"/>
            <w:vAlign w:val="bottom"/>
          </w:tcPr>
          <w:p w14:paraId="189F16C2"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2A38BCF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DB6E55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C89139F" w14:textId="77777777" w:rsidR="00567422" w:rsidRPr="00AB4F3A" w:rsidRDefault="00567422" w:rsidP="003F5190">
            <w:pPr>
              <w:rPr>
                <w:sz w:val="16"/>
                <w:szCs w:val="16"/>
              </w:rPr>
            </w:pPr>
            <w:r w:rsidRPr="00AB4F3A">
              <w:rPr>
                <w:rFonts w:ascii="Calibri" w:hAnsi="Calibri" w:cs="Calibri"/>
                <w:color w:val="000000"/>
                <w:sz w:val="16"/>
                <w:szCs w:val="16"/>
              </w:rPr>
              <w:t>0.000952</w:t>
            </w:r>
          </w:p>
        </w:tc>
        <w:tc>
          <w:tcPr>
            <w:tcW w:w="1114" w:type="dxa"/>
            <w:vAlign w:val="bottom"/>
          </w:tcPr>
          <w:p w14:paraId="41C28C82"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5F95379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A823F98" w14:textId="77777777" w:rsidR="00567422" w:rsidRPr="00AB4F3A" w:rsidRDefault="00567422" w:rsidP="003F5190">
            <w:pPr>
              <w:rPr>
                <w:sz w:val="16"/>
                <w:szCs w:val="16"/>
              </w:rPr>
            </w:pPr>
            <w:r w:rsidRPr="00AB4F3A">
              <w:rPr>
                <w:rFonts w:ascii="Calibri" w:hAnsi="Calibri" w:cs="Calibri"/>
                <w:color w:val="000000"/>
                <w:sz w:val="16"/>
                <w:szCs w:val="16"/>
              </w:rPr>
              <w:t>1891.558</w:t>
            </w:r>
          </w:p>
        </w:tc>
        <w:tc>
          <w:tcPr>
            <w:tcW w:w="1067" w:type="dxa"/>
            <w:vAlign w:val="bottom"/>
          </w:tcPr>
          <w:p w14:paraId="71CE9CB5"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28836019" w14:textId="77777777" w:rsidTr="003F5190">
        <w:tc>
          <w:tcPr>
            <w:tcW w:w="729" w:type="dxa"/>
            <w:vAlign w:val="bottom"/>
          </w:tcPr>
          <w:p w14:paraId="332865C1" w14:textId="77777777" w:rsidR="00567422" w:rsidRPr="00AB4F3A" w:rsidRDefault="00567422" w:rsidP="003F5190">
            <w:pPr>
              <w:rPr>
                <w:sz w:val="16"/>
                <w:szCs w:val="16"/>
              </w:rPr>
            </w:pPr>
            <w:r w:rsidRPr="00AB4F3A">
              <w:rPr>
                <w:rFonts w:ascii="Calibri" w:hAnsi="Calibri" w:cs="Calibri"/>
                <w:color w:val="000000"/>
                <w:sz w:val="16"/>
                <w:szCs w:val="16"/>
              </w:rPr>
              <w:t>BK-3</w:t>
            </w:r>
          </w:p>
        </w:tc>
        <w:tc>
          <w:tcPr>
            <w:tcW w:w="663" w:type="dxa"/>
            <w:vAlign w:val="bottom"/>
          </w:tcPr>
          <w:p w14:paraId="2FD47A7A" w14:textId="77777777" w:rsidR="00567422" w:rsidRPr="00AB4F3A" w:rsidRDefault="00567422" w:rsidP="003F5190">
            <w:pPr>
              <w:rPr>
                <w:sz w:val="16"/>
                <w:szCs w:val="16"/>
              </w:rPr>
            </w:pPr>
            <w:r w:rsidRPr="00AB4F3A">
              <w:rPr>
                <w:rFonts w:ascii="Calibri" w:hAnsi="Calibri" w:cs="Calibri"/>
                <w:color w:val="000000"/>
                <w:sz w:val="16"/>
                <w:szCs w:val="16"/>
              </w:rPr>
              <w:t>0.068</w:t>
            </w:r>
          </w:p>
        </w:tc>
        <w:tc>
          <w:tcPr>
            <w:tcW w:w="651" w:type="dxa"/>
            <w:vAlign w:val="bottom"/>
          </w:tcPr>
          <w:p w14:paraId="056B5A3D"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02718751" w14:textId="77777777" w:rsidR="00567422" w:rsidRPr="00AB4F3A" w:rsidRDefault="00567422" w:rsidP="003F5190">
            <w:pPr>
              <w:rPr>
                <w:sz w:val="16"/>
                <w:szCs w:val="16"/>
              </w:rPr>
            </w:pPr>
            <w:r w:rsidRPr="00AB4F3A">
              <w:rPr>
                <w:rFonts w:ascii="Calibri" w:hAnsi="Calibri" w:cs="Calibri"/>
                <w:color w:val="000000"/>
                <w:sz w:val="16"/>
                <w:szCs w:val="16"/>
              </w:rPr>
              <w:t>0.045</w:t>
            </w:r>
          </w:p>
        </w:tc>
        <w:tc>
          <w:tcPr>
            <w:tcW w:w="756" w:type="dxa"/>
            <w:vAlign w:val="bottom"/>
          </w:tcPr>
          <w:p w14:paraId="5860E7E5"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18AD2240"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507A48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513EA5A1"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6B64F73D" w14:textId="77777777" w:rsidR="00567422" w:rsidRPr="00AB4F3A" w:rsidRDefault="00567422" w:rsidP="003F5190">
            <w:pPr>
              <w:rPr>
                <w:sz w:val="16"/>
                <w:szCs w:val="16"/>
              </w:rPr>
            </w:pPr>
            <w:r w:rsidRPr="00AB4F3A">
              <w:rPr>
                <w:rFonts w:ascii="Calibri" w:hAnsi="Calibri" w:cs="Calibri"/>
                <w:color w:val="000000"/>
                <w:sz w:val="16"/>
                <w:szCs w:val="16"/>
              </w:rPr>
              <w:t>0.003095</w:t>
            </w:r>
          </w:p>
        </w:tc>
        <w:tc>
          <w:tcPr>
            <w:tcW w:w="1114" w:type="dxa"/>
            <w:vAlign w:val="bottom"/>
          </w:tcPr>
          <w:p w14:paraId="1B6DD2A1"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5F361A8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9A4245A" w14:textId="77777777" w:rsidR="00567422" w:rsidRPr="00AB4F3A" w:rsidRDefault="00567422" w:rsidP="003F5190">
            <w:pPr>
              <w:rPr>
                <w:sz w:val="16"/>
                <w:szCs w:val="16"/>
              </w:rPr>
            </w:pPr>
            <w:r w:rsidRPr="00AB4F3A">
              <w:rPr>
                <w:rFonts w:ascii="Calibri" w:hAnsi="Calibri" w:cs="Calibri"/>
                <w:color w:val="000000"/>
                <w:sz w:val="16"/>
                <w:szCs w:val="16"/>
              </w:rPr>
              <w:t>1231.234</w:t>
            </w:r>
          </w:p>
        </w:tc>
        <w:tc>
          <w:tcPr>
            <w:tcW w:w="1067" w:type="dxa"/>
            <w:vAlign w:val="bottom"/>
          </w:tcPr>
          <w:p w14:paraId="691367D6"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373333FE" w14:textId="77777777" w:rsidTr="003F5190">
        <w:tc>
          <w:tcPr>
            <w:tcW w:w="729" w:type="dxa"/>
            <w:vAlign w:val="bottom"/>
          </w:tcPr>
          <w:p w14:paraId="530A7360" w14:textId="77777777" w:rsidR="00567422" w:rsidRPr="00AB4F3A" w:rsidRDefault="00567422" w:rsidP="003F5190">
            <w:pPr>
              <w:rPr>
                <w:sz w:val="16"/>
                <w:szCs w:val="16"/>
              </w:rPr>
            </w:pPr>
            <w:r w:rsidRPr="00AB4F3A">
              <w:rPr>
                <w:rFonts w:ascii="Calibri" w:hAnsi="Calibri" w:cs="Calibri"/>
                <w:color w:val="000000"/>
                <w:sz w:val="16"/>
                <w:szCs w:val="16"/>
              </w:rPr>
              <w:t>BGO-1</w:t>
            </w:r>
          </w:p>
        </w:tc>
        <w:tc>
          <w:tcPr>
            <w:tcW w:w="663" w:type="dxa"/>
            <w:vAlign w:val="bottom"/>
          </w:tcPr>
          <w:p w14:paraId="52F910FA" w14:textId="77777777" w:rsidR="00567422" w:rsidRPr="00AB4F3A" w:rsidRDefault="00567422" w:rsidP="003F5190">
            <w:pPr>
              <w:rPr>
                <w:sz w:val="16"/>
                <w:szCs w:val="16"/>
              </w:rPr>
            </w:pPr>
            <w:r w:rsidRPr="00AB4F3A">
              <w:rPr>
                <w:rFonts w:ascii="Calibri" w:hAnsi="Calibri" w:cs="Calibri"/>
                <w:color w:val="000000"/>
                <w:sz w:val="16"/>
                <w:szCs w:val="16"/>
              </w:rPr>
              <w:t>0.0145</w:t>
            </w:r>
          </w:p>
        </w:tc>
        <w:tc>
          <w:tcPr>
            <w:tcW w:w="651" w:type="dxa"/>
            <w:vAlign w:val="bottom"/>
          </w:tcPr>
          <w:p w14:paraId="380D1E43"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A4EC93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6B89BA1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DB3E06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18B50BD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494F07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0D983CF"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03A264C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8020D0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1BB79DF" w14:textId="77777777" w:rsidR="00567422" w:rsidRPr="00AB4F3A" w:rsidRDefault="00567422" w:rsidP="003F5190">
            <w:pPr>
              <w:rPr>
                <w:sz w:val="16"/>
                <w:szCs w:val="16"/>
              </w:rPr>
            </w:pPr>
            <w:r w:rsidRPr="00AB4F3A">
              <w:rPr>
                <w:rFonts w:ascii="Calibri" w:hAnsi="Calibri" w:cs="Calibri"/>
                <w:color w:val="000000"/>
                <w:sz w:val="16"/>
                <w:szCs w:val="16"/>
              </w:rPr>
              <w:t>838.5385</w:t>
            </w:r>
          </w:p>
        </w:tc>
        <w:tc>
          <w:tcPr>
            <w:tcW w:w="1067" w:type="dxa"/>
            <w:vAlign w:val="bottom"/>
          </w:tcPr>
          <w:p w14:paraId="203F4B29"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7B6B44C3" w14:textId="77777777" w:rsidTr="003F5190">
        <w:tc>
          <w:tcPr>
            <w:tcW w:w="729" w:type="dxa"/>
            <w:vAlign w:val="bottom"/>
          </w:tcPr>
          <w:p w14:paraId="425E77C8" w14:textId="77777777" w:rsidR="00567422" w:rsidRPr="00AB4F3A" w:rsidRDefault="00567422" w:rsidP="003F5190">
            <w:pPr>
              <w:rPr>
                <w:sz w:val="16"/>
                <w:szCs w:val="16"/>
              </w:rPr>
            </w:pPr>
            <w:r w:rsidRPr="00AB4F3A">
              <w:rPr>
                <w:rFonts w:ascii="Calibri" w:hAnsi="Calibri" w:cs="Calibri"/>
                <w:color w:val="000000"/>
                <w:sz w:val="16"/>
                <w:szCs w:val="16"/>
              </w:rPr>
              <w:t>BGO-2</w:t>
            </w:r>
          </w:p>
        </w:tc>
        <w:tc>
          <w:tcPr>
            <w:tcW w:w="663" w:type="dxa"/>
            <w:vAlign w:val="bottom"/>
          </w:tcPr>
          <w:p w14:paraId="3D260BB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79B95E9"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26D2FB37"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06FC324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14221B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B81DBB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FD6D62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FE21B31"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1039E0C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1771BC3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014E561D" w14:textId="77777777" w:rsidR="00567422" w:rsidRPr="00AB4F3A" w:rsidRDefault="00567422" w:rsidP="003F5190">
            <w:pPr>
              <w:rPr>
                <w:sz w:val="16"/>
                <w:szCs w:val="16"/>
              </w:rPr>
            </w:pPr>
            <w:r w:rsidRPr="00AB4F3A">
              <w:rPr>
                <w:rFonts w:ascii="Calibri" w:hAnsi="Calibri" w:cs="Calibri"/>
                <w:color w:val="000000"/>
                <w:sz w:val="16"/>
                <w:szCs w:val="16"/>
              </w:rPr>
              <w:t>611.91</w:t>
            </w:r>
          </w:p>
        </w:tc>
        <w:tc>
          <w:tcPr>
            <w:tcW w:w="1067" w:type="dxa"/>
            <w:vAlign w:val="bottom"/>
          </w:tcPr>
          <w:p w14:paraId="354A38A1"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8F89A1B" w14:textId="77777777" w:rsidTr="003F5190">
        <w:tc>
          <w:tcPr>
            <w:tcW w:w="729" w:type="dxa"/>
            <w:vAlign w:val="bottom"/>
          </w:tcPr>
          <w:p w14:paraId="5D39F518" w14:textId="77777777" w:rsidR="00567422" w:rsidRPr="00AB4F3A" w:rsidRDefault="00567422" w:rsidP="003F5190">
            <w:pPr>
              <w:rPr>
                <w:sz w:val="16"/>
                <w:szCs w:val="16"/>
              </w:rPr>
            </w:pPr>
            <w:r w:rsidRPr="00AB4F3A">
              <w:rPr>
                <w:rFonts w:ascii="Calibri" w:hAnsi="Calibri" w:cs="Calibri"/>
                <w:color w:val="000000"/>
                <w:sz w:val="16"/>
                <w:szCs w:val="16"/>
              </w:rPr>
              <w:t>BGO-3</w:t>
            </w:r>
          </w:p>
        </w:tc>
        <w:tc>
          <w:tcPr>
            <w:tcW w:w="663" w:type="dxa"/>
            <w:vAlign w:val="bottom"/>
          </w:tcPr>
          <w:p w14:paraId="137C92E1"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2D1B9090"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1585C174" w14:textId="77777777" w:rsidR="00567422" w:rsidRPr="00AB4F3A" w:rsidRDefault="00567422" w:rsidP="003F5190">
            <w:pPr>
              <w:rPr>
                <w:sz w:val="16"/>
                <w:szCs w:val="16"/>
              </w:rPr>
            </w:pPr>
            <w:r w:rsidRPr="00AB4F3A">
              <w:rPr>
                <w:rFonts w:ascii="Calibri" w:hAnsi="Calibri" w:cs="Calibri"/>
                <w:color w:val="000000"/>
                <w:sz w:val="16"/>
                <w:szCs w:val="16"/>
              </w:rPr>
              <w:t>0.044</w:t>
            </w:r>
          </w:p>
        </w:tc>
        <w:tc>
          <w:tcPr>
            <w:tcW w:w="756" w:type="dxa"/>
            <w:vAlign w:val="bottom"/>
          </w:tcPr>
          <w:p w14:paraId="475B2A26"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1251" w:type="dxa"/>
            <w:vAlign w:val="bottom"/>
          </w:tcPr>
          <w:p w14:paraId="0F6CD7B0"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076" w:type="dxa"/>
            <w:vAlign w:val="bottom"/>
          </w:tcPr>
          <w:p w14:paraId="5D9B334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60B41C6"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18E722FF"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63650D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1CC88839"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41EC20E" w14:textId="77777777" w:rsidR="00567422" w:rsidRPr="00AB4F3A" w:rsidRDefault="00567422" w:rsidP="003F5190">
            <w:pPr>
              <w:rPr>
                <w:sz w:val="16"/>
                <w:szCs w:val="16"/>
              </w:rPr>
            </w:pPr>
            <w:r w:rsidRPr="00AB4F3A">
              <w:rPr>
                <w:rFonts w:ascii="Calibri" w:hAnsi="Calibri" w:cs="Calibri"/>
                <w:color w:val="000000"/>
                <w:sz w:val="16"/>
                <w:szCs w:val="16"/>
              </w:rPr>
              <w:t>624.455</w:t>
            </w:r>
          </w:p>
        </w:tc>
        <w:tc>
          <w:tcPr>
            <w:tcW w:w="1067" w:type="dxa"/>
            <w:vAlign w:val="bottom"/>
          </w:tcPr>
          <w:p w14:paraId="3B077AA3"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E03EF6B" w14:textId="77777777" w:rsidTr="003F5190">
        <w:tc>
          <w:tcPr>
            <w:tcW w:w="729" w:type="dxa"/>
            <w:vAlign w:val="bottom"/>
          </w:tcPr>
          <w:p w14:paraId="643CBDF2" w14:textId="77777777" w:rsidR="00567422" w:rsidRPr="00AB4F3A" w:rsidRDefault="00567422" w:rsidP="003F5190">
            <w:pPr>
              <w:rPr>
                <w:sz w:val="16"/>
                <w:szCs w:val="16"/>
              </w:rPr>
            </w:pPr>
            <w:r w:rsidRPr="00AB4F3A">
              <w:rPr>
                <w:rFonts w:ascii="Calibri" w:hAnsi="Calibri" w:cs="Calibri"/>
                <w:color w:val="000000"/>
                <w:sz w:val="16"/>
                <w:szCs w:val="16"/>
              </w:rPr>
              <w:t>OS-1</w:t>
            </w:r>
          </w:p>
        </w:tc>
        <w:tc>
          <w:tcPr>
            <w:tcW w:w="663" w:type="dxa"/>
            <w:vAlign w:val="bottom"/>
          </w:tcPr>
          <w:p w14:paraId="094FD95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7518BB6"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E69AC4A"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70397A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251" w:type="dxa"/>
            <w:vAlign w:val="bottom"/>
          </w:tcPr>
          <w:p w14:paraId="0FDDDCC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D6B827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30796766"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142" w:type="dxa"/>
            <w:vAlign w:val="bottom"/>
          </w:tcPr>
          <w:p w14:paraId="3C808F2B" w14:textId="77777777" w:rsidR="00567422" w:rsidRPr="00AB4F3A" w:rsidRDefault="00567422" w:rsidP="003F5190">
            <w:pPr>
              <w:rPr>
                <w:sz w:val="16"/>
                <w:szCs w:val="16"/>
              </w:rPr>
            </w:pPr>
            <w:r w:rsidRPr="00AB4F3A">
              <w:rPr>
                <w:rFonts w:ascii="Calibri" w:hAnsi="Calibri" w:cs="Calibri"/>
                <w:color w:val="000000"/>
                <w:sz w:val="16"/>
                <w:szCs w:val="16"/>
              </w:rPr>
              <w:t>0.002381</w:t>
            </w:r>
          </w:p>
        </w:tc>
        <w:tc>
          <w:tcPr>
            <w:tcW w:w="1114" w:type="dxa"/>
            <w:vAlign w:val="bottom"/>
          </w:tcPr>
          <w:p w14:paraId="2B0139A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0E0ED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5B5B3C85" w14:textId="77777777" w:rsidR="00567422" w:rsidRPr="00AB4F3A" w:rsidRDefault="00567422" w:rsidP="003F5190">
            <w:pPr>
              <w:rPr>
                <w:sz w:val="16"/>
                <w:szCs w:val="16"/>
              </w:rPr>
            </w:pPr>
            <w:r w:rsidRPr="00AB4F3A">
              <w:rPr>
                <w:rFonts w:ascii="Calibri" w:hAnsi="Calibri" w:cs="Calibri"/>
                <w:color w:val="000000"/>
                <w:sz w:val="16"/>
                <w:szCs w:val="16"/>
              </w:rPr>
              <w:t>455.7733</w:t>
            </w:r>
          </w:p>
        </w:tc>
        <w:tc>
          <w:tcPr>
            <w:tcW w:w="1067" w:type="dxa"/>
            <w:vAlign w:val="bottom"/>
          </w:tcPr>
          <w:p w14:paraId="562D96ED"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2DE90127" w14:textId="77777777" w:rsidTr="003F5190">
        <w:tc>
          <w:tcPr>
            <w:tcW w:w="729" w:type="dxa"/>
            <w:vAlign w:val="bottom"/>
          </w:tcPr>
          <w:p w14:paraId="6804B63C" w14:textId="77777777" w:rsidR="00567422" w:rsidRPr="00AB4F3A" w:rsidRDefault="00567422" w:rsidP="003F5190">
            <w:pPr>
              <w:rPr>
                <w:sz w:val="16"/>
                <w:szCs w:val="16"/>
              </w:rPr>
            </w:pPr>
            <w:r w:rsidRPr="00AB4F3A">
              <w:rPr>
                <w:rFonts w:ascii="Calibri" w:hAnsi="Calibri" w:cs="Calibri"/>
                <w:color w:val="000000"/>
                <w:sz w:val="16"/>
                <w:szCs w:val="16"/>
              </w:rPr>
              <w:t>KD-1</w:t>
            </w:r>
          </w:p>
        </w:tc>
        <w:tc>
          <w:tcPr>
            <w:tcW w:w="663" w:type="dxa"/>
            <w:vAlign w:val="bottom"/>
          </w:tcPr>
          <w:p w14:paraId="17CFF7E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20657C02" w14:textId="77777777" w:rsidR="00567422" w:rsidRPr="00AB4F3A" w:rsidRDefault="00567422" w:rsidP="003F5190">
            <w:pPr>
              <w:rPr>
                <w:sz w:val="16"/>
                <w:szCs w:val="16"/>
              </w:rPr>
            </w:pPr>
            <w:r w:rsidRPr="00AB4F3A">
              <w:rPr>
                <w:rFonts w:ascii="Calibri" w:hAnsi="Calibri" w:cs="Calibri"/>
                <w:color w:val="000000"/>
                <w:sz w:val="16"/>
                <w:szCs w:val="16"/>
              </w:rPr>
              <w:t>0.065</w:t>
            </w:r>
          </w:p>
        </w:tc>
        <w:tc>
          <w:tcPr>
            <w:tcW w:w="662" w:type="dxa"/>
            <w:vAlign w:val="bottom"/>
          </w:tcPr>
          <w:p w14:paraId="70532992" w14:textId="77777777" w:rsidR="00567422" w:rsidRPr="00AB4F3A" w:rsidRDefault="00567422" w:rsidP="003F5190">
            <w:pPr>
              <w:rPr>
                <w:sz w:val="16"/>
                <w:szCs w:val="16"/>
              </w:rPr>
            </w:pPr>
            <w:r w:rsidRPr="00AB4F3A">
              <w:rPr>
                <w:rFonts w:ascii="Calibri" w:hAnsi="Calibri" w:cs="Calibri"/>
                <w:color w:val="000000"/>
                <w:sz w:val="16"/>
                <w:szCs w:val="16"/>
              </w:rPr>
              <w:t>0.0375</w:t>
            </w:r>
          </w:p>
        </w:tc>
        <w:tc>
          <w:tcPr>
            <w:tcW w:w="756" w:type="dxa"/>
            <w:vAlign w:val="bottom"/>
          </w:tcPr>
          <w:p w14:paraId="416EC5DE"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251" w:type="dxa"/>
            <w:vAlign w:val="bottom"/>
          </w:tcPr>
          <w:p w14:paraId="51A9AAF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511A7D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4160CD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9BB84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69E8447A"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0E97F33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5B0263" w14:textId="77777777" w:rsidR="00567422" w:rsidRPr="00AB4F3A" w:rsidRDefault="00567422" w:rsidP="003F5190">
            <w:pPr>
              <w:rPr>
                <w:sz w:val="16"/>
                <w:szCs w:val="16"/>
              </w:rPr>
            </w:pPr>
            <w:r w:rsidRPr="00AB4F3A">
              <w:rPr>
                <w:rFonts w:ascii="Calibri" w:hAnsi="Calibri" w:cs="Calibri"/>
                <w:color w:val="000000"/>
                <w:sz w:val="16"/>
                <w:szCs w:val="16"/>
              </w:rPr>
              <w:t>662.4151</w:t>
            </w:r>
          </w:p>
        </w:tc>
        <w:tc>
          <w:tcPr>
            <w:tcW w:w="1067" w:type="dxa"/>
            <w:vAlign w:val="bottom"/>
          </w:tcPr>
          <w:p w14:paraId="1C7775A5"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E4E414A" w14:textId="77777777" w:rsidTr="003F5190">
        <w:tc>
          <w:tcPr>
            <w:tcW w:w="729" w:type="dxa"/>
            <w:vAlign w:val="bottom"/>
          </w:tcPr>
          <w:p w14:paraId="5EDDF036" w14:textId="77777777" w:rsidR="00567422" w:rsidRPr="00AB4F3A" w:rsidRDefault="00567422" w:rsidP="003F5190">
            <w:pPr>
              <w:rPr>
                <w:sz w:val="16"/>
                <w:szCs w:val="16"/>
              </w:rPr>
            </w:pPr>
            <w:r w:rsidRPr="00AB4F3A">
              <w:rPr>
                <w:rFonts w:ascii="Calibri" w:hAnsi="Calibri" w:cs="Calibri"/>
                <w:color w:val="000000"/>
                <w:sz w:val="16"/>
                <w:szCs w:val="16"/>
              </w:rPr>
              <w:t>KD-2</w:t>
            </w:r>
          </w:p>
        </w:tc>
        <w:tc>
          <w:tcPr>
            <w:tcW w:w="663" w:type="dxa"/>
            <w:vAlign w:val="bottom"/>
          </w:tcPr>
          <w:p w14:paraId="0355268E"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74B4CE61" w14:textId="77777777" w:rsidR="00567422" w:rsidRPr="00AB4F3A" w:rsidRDefault="00567422" w:rsidP="003F5190">
            <w:pPr>
              <w:rPr>
                <w:sz w:val="16"/>
                <w:szCs w:val="16"/>
              </w:rPr>
            </w:pPr>
            <w:r w:rsidRPr="00AB4F3A">
              <w:rPr>
                <w:rFonts w:ascii="Calibri" w:hAnsi="Calibri" w:cs="Calibri"/>
                <w:color w:val="000000"/>
                <w:sz w:val="16"/>
                <w:szCs w:val="16"/>
              </w:rPr>
              <w:t>0.1</w:t>
            </w:r>
          </w:p>
        </w:tc>
        <w:tc>
          <w:tcPr>
            <w:tcW w:w="662" w:type="dxa"/>
            <w:vAlign w:val="bottom"/>
          </w:tcPr>
          <w:p w14:paraId="575E534E" w14:textId="77777777" w:rsidR="00567422" w:rsidRPr="00AB4F3A" w:rsidRDefault="00567422" w:rsidP="003F5190">
            <w:pPr>
              <w:rPr>
                <w:sz w:val="16"/>
                <w:szCs w:val="16"/>
              </w:rPr>
            </w:pPr>
            <w:r w:rsidRPr="00AB4F3A">
              <w:rPr>
                <w:rFonts w:ascii="Calibri" w:hAnsi="Calibri" w:cs="Calibri"/>
                <w:color w:val="000000"/>
                <w:sz w:val="16"/>
                <w:szCs w:val="16"/>
              </w:rPr>
              <w:t>0.0445</w:t>
            </w:r>
          </w:p>
        </w:tc>
        <w:tc>
          <w:tcPr>
            <w:tcW w:w="756" w:type="dxa"/>
            <w:vAlign w:val="bottom"/>
          </w:tcPr>
          <w:p w14:paraId="58AEAFAD"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0965F9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63DE9C6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6E22956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CB3C0E"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1114" w:type="dxa"/>
            <w:vAlign w:val="bottom"/>
          </w:tcPr>
          <w:p w14:paraId="72CBCD9C"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0F9BC26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657E80AC" w14:textId="77777777" w:rsidR="00567422" w:rsidRPr="00AB4F3A" w:rsidRDefault="00567422" w:rsidP="003F5190">
            <w:pPr>
              <w:rPr>
                <w:sz w:val="16"/>
                <w:szCs w:val="16"/>
              </w:rPr>
            </w:pPr>
            <w:r w:rsidRPr="00AB4F3A">
              <w:rPr>
                <w:rFonts w:ascii="Calibri" w:hAnsi="Calibri" w:cs="Calibri"/>
                <w:color w:val="000000"/>
                <w:sz w:val="16"/>
                <w:szCs w:val="16"/>
              </w:rPr>
              <w:t>720.5484</w:t>
            </w:r>
          </w:p>
        </w:tc>
        <w:tc>
          <w:tcPr>
            <w:tcW w:w="1067" w:type="dxa"/>
            <w:vAlign w:val="bottom"/>
          </w:tcPr>
          <w:p w14:paraId="411B45B6"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4B53F499" w14:textId="77777777" w:rsidTr="003F5190">
        <w:tc>
          <w:tcPr>
            <w:tcW w:w="729" w:type="dxa"/>
            <w:vAlign w:val="bottom"/>
          </w:tcPr>
          <w:p w14:paraId="2B2B9C7C" w14:textId="77777777" w:rsidR="00567422" w:rsidRPr="00AB4F3A" w:rsidRDefault="00567422" w:rsidP="003F5190">
            <w:pPr>
              <w:rPr>
                <w:sz w:val="16"/>
                <w:szCs w:val="16"/>
              </w:rPr>
            </w:pPr>
            <w:r w:rsidRPr="00AB4F3A">
              <w:rPr>
                <w:rFonts w:ascii="Calibri" w:hAnsi="Calibri" w:cs="Calibri"/>
                <w:color w:val="000000"/>
                <w:sz w:val="16"/>
                <w:szCs w:val="16"/>
              </w:rPr>
              <w:t>MS-1</w:t>
            </w:r>
          </w:p>
        </w:tc>
        <w:tc>
          <w:tcPr>
            <w:tcW w:w="663" w:type="dxa"/>
            <w:vAlign w:val="bottom"/>
          </w:tcPr>
          <w:p w14:paraId="431F0A67"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8DEE497" w14:textId="77777777" w:rsidR="00567422" w:rsidRPr="00AB4F3A" w:rsidRDefault="00567422" w:rsidP="003F5190">
            <w:pPr>
              <w:rPr>
                <w:sz w:val="16"/>
                <w:szCs w:val="16"/>
              </w:rPr>
            </w:pPr>
            <w:r w:rsidRPr="00AB4F3A">
              <w:rPr>
                <w:rFonts w:ascii="Calibri" w:hAnsi="Calibri" w:cs="Calibri"/>
                <w:color w:val="000000"/>
                <w:sz w:val="16"/>
                <w:szCs w:val="16"/>
              </w:rPr>
              <w:t>0.09</w:t>
            </w:r>
          </w:p>
        </w:tc>
        <w:tc>
          <w:tcPr>
            <w:tcW w:w="662" w:type="dxa"/>
            <w:vAlign w:val="bottom"/>
          </w:tcPr>
          <w:p w14:paraId="39F44029" w14:textId="77777777" w:rsidR="00567422" w:rsidRPr="00AB4F3A" w:rsidRDefault="00567422" w:rsidP="003F5190">
            <w:pPr>
              <w:rPr>
                <w:sz w:val="16"/>
                <w:szCs w:val="16"/>
              </w:rPr>
            </w:pPr>
            <w:r w:rsidRPr="00AB4F3A">
              <w:rPr>
                <w:rFonts w:ascii="Calibri" w:hAnsi="Calibri" w:cs="Calibri"/>
                <w:color w:val="000000"/>
                <w:sz w:val="16"/>
                <w:szCs w:val="16"/>
              </w:rPr>
              <w:t>0.061</w:t>
            </w:r>
          </w:p>
        </w:tc>
        <w:tc>
          <w:tcPr>
            <w:tcW w:w="756" w:type="dxa"/>
            <w:vAlign w:val="bottom"/>
          </w:tcPr>
          <w:p w14:paraId="6A4E2D6C" w14:textId="77777777" w:rsidR="00567422" w:rsidRPr="00AB4F3A" w:rsidRDefault="00567422" w:rsidP="003F5190">
            <w:pPr>
              <w:rPr>
                <w:sz w:val="16"/>
                <w:szCs w:val="16"/>
              </w:rPr>
            </w:pPr>
            <w:r w:rsidRPr="00AB4F3A">
              <w:rPr>
                <w:rFonts w:ascii="Calibri" w:hAnsi="Calibri" w:cs="Calibri"/>
                <w:color w:val="000000"/>
                <w:sz w:val="16"/>
                <w:szCs w:val="16"/>
              </w:rPr>
              <w:t>0.064</w:t>
            </w:r>
          </w:p>
        </w:tc>
        <w:tc>
          <w:tcPr>
            <w:tcW w:w="1251" w:type="dxa"/>
            <w:vAlign w:val="bottom"/>
          </w:tcPr>
          <w:p w14:paraId="543181D8" w14:textId="77777777" w:rsidR="00567422" w:rsidRPr="00AB4F3A" w:rsidRDefault="00567422" w:rsidP="003F5190">
            <w:pPr>
              <w:rPr>
                <w:sz w:val="16"/>
                <w:szCs w:val="16"/>
              </w:rPr>
            </w:pPr>
            <w:r w:rsidRPr="00AB4F3A">
              <w:rPr>
                <w:rFonts w:ascii="Calibri" w:hAnsi="Calibri" w:cs="Calibri"/>
                <w:color w:val="000000"/>
                <w:sz w:val="16"/>
                <w:szCs w:val="16"/>
              </w:rPr>
              <w:t>0.035</w:t>
            </w:r>
          </w:p>
        </w:tc>
        <w:tc>
          <w:tcPr>
            <w:tcW w:w="1076" w:type="dxa"/>
            <w:vAlign w:val="bottom"/>
          </w:tcPr>
          <w:p w14:paraId="0A4F0DBE" w14:textId="77777777" w:rsidR="00567422" w:rsidRPr="00AB4F3A" w:rsidRDefault="00567422" w:rsidP="003F5190">
            <w:pPr>
              <w:rPr>
                <w:sz w:val="16"/>
                <w:szCs w:val="16"/>
              </w:rPr>
            </w:pPr>
            <w:r w:rsidRPr="00AB4F3A">
              <w:rPr>
                <w:rFonts w:ascii="Calibri" w:hAnsi="Calibri" w:cs="Calibri"/>
                <w:color w:val="000000"/>
                <w:sz w:val="16"/>
                <w:szCs w:val="16"/>
              </w:rPr>
              <w:t>0.015</w:t>
            </w:r>
          </w:p>
        </w:tc>
        <w:tc>
          <w:tcPr>
            <w:tcW w:w="761" w:type="dxa"/>
            <w:vAlign w:val="bottom"/>
          </w:tcPr>
          <w:p w14:paraId="15CEF670"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3FD0D3F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95FB9AA"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86284E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6924D96" w14:textId="77777777" w:rsidR="00567422" w:rsidRPr="00AB4F3A" w:rsidRDefault="00567422" w:rsidP="003F5190">
            <w:pPr>
              <w:rPr>
                <w:sz w:val="16"/>
                <w:szCs w:val="16"/>
              </w:rPr>
            </w:pPr>
            <w:r w:rsidRPr="00AB4F3A">
              <w:rPr>
                <w:rFonts w:ascii="Calibri" w:hAnsi="Calibri" w:cs="Calibri"/>
                <w:color w:val="000000"/>
                <w:sz w:val="16"/>
                <w:szCs w:val="16"/>
              </w:rPr>
              <w:t>903.6733</w:t>
            </w:r>
          </w:p>
        </w:tc>
        <w:tc>
          <w:tcPr>
            <w:tcW w:w="1067" w:type="dxa"/>
            <w:vAlign w:val="bottom"/>
          </w:tcPr>
          <w:p w14:paraId="65B77D6F" w14:textId="77777777" w:rsidR="00567422" w:rsidRPr="00AB4F3A" w:rsidRDefault="00567422" w:rsidP="003F5190">
            <w:pPr>
              <w:rPr>
                <w:sz w:val="16"/>
                <w:szCs w:val="16"/>
              </w:rPr>
            </w:pPr>
            <w:r w:rsidRPr="00AB4F3A">
              <w:rPr>
                <w:rFonts w:ascii="Calibri" w:hAnsi="Calibri" w:cs="Calibri"/>
                <w:color w:val="000000"/>
                <w:sz w:val="16"/>
                <w:szCs w:val="16"/>
              </w:rPr>
              <w:t>Low</w:t>
            </w:r>
          </w:p>
        </w:tc>
      </w:tr>
      <w:tr w:rsidR="00567422" w:rsidRPr="00AB4F3A" w14:paraId="51DB59C1" w14:textId="77777777" w:rsidTr="003F5190">
        <w:tc>
          <w:tcPr>
            <w:tcW w:w="729" w:type="dxa"/>
            <w:vAlign w:val="bottom"/>
          </w:tcPr>
          <w:p w14:paraId="6EDB7349" w14:textId="77777777" w:rsidR="00567422" w:rsidRPr="00AB4F3A" w:rsidRDefault="00567422" w:rsidP="003F5190">
            <w:pPr>
              <w:rPr>
                <w:sz w:val="16"/>
                <w:szCs w:val="16"/>
              </w:rPr>
            </w:pPr>
            <w:r w:rsidRPr="00AB4F3A">
              <w:rPr>
                <w:rFonts w:ascii="Calibri" w:hAnsi="Calibri" w:cs="Calibri"/>
                <w:color w:val="000000"/>
                <w:sz w:val="16"/>
                <w:szCs w:val="16"/>
              </w:rPr>
              <w:t>SM-1</w:t>
            </w:r>
          </w:p>
        </w:tc>
        <w:tc>
          <w:tcPr>
            <w:tcW w:w="663" w:type="dxa"/>
            <w:vAlign w:val="bottom"/>
          </w:tcPr>
          <w:p w14:paraId="73E2B25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5AE00F44" w14:textId="77777777" w:rsidR="00567422" w:rsidRPr="00AB4F3A" w:rsidRDefault="00567422" w:rsidP="003F5190">
            <w:pPr>
              <w:rPr>
                <w:sz w:val="16"/>
                <w:szCs w:val="16"/>
              </w:rPr>
            </w:pPr>
            <w:r w:rsidRPr="00AB4F3A">
              <w:rPr>
                <w:rFonts w:ascii="Calibri" w:hAnsi="Calibri" w:cs="Calibri"/>
                <w:color w:val="000000"/>
                <w:sz w:val="16"/>
                <w:szCs w:val="16"/>
              </w:rPr>
              <w:t>0.085</w:t>
            </w:r>
          </w:p>
        </w:tc>
        <w:tc>
          <w:tcPr>
            <w:tcW w:w="662" w:type="dxa"/>
            <w:vAlign w:val="bottom"/>
          </w:tcPr>
          <w:p w14:paraId="60B679F2" w14:textId="77777777" w:rsidR="00567422" w:rsidRPr="00AB4F3A" w:rsidRDefault="00567422" w:rsidP="003F5190">
            <w:pPr>
              <w:rPr>
                <w:sz w:val="16"/>
                <w:szCs w:val="16"/>
              </w:rPr>
            </w:pPr>
            <w:r w:rsidRPr="00AB4F3A">
              <w:rPr>
                <w:rFonts w:ascii="Calibri" w:hAnsi="Calibri" w:cs="Calibri"/>
                <w:color w:val="000000"/>
                <w:sz w:val="16"/>
                <w:szCs w:val="16"/>
              </w:rPr>
              <w:t>0.1475</w:t>
            </w:r>
          </w:p>
        </w:tc>
        <w:tc>
          <w:tcPr>
            <w:tcW w:w="756" w:type="dxa"/>
            <w:vAlign w:val="bottom"/>
          </w:tcPr>
          <w:p w14:paraId="53711560" w14:textId="77777777" w:rsidR="00567422" w:rsidRPr="00AB4F3A" w:rsidRDefault="00567422" w:rsidP="003F5190">
            <w:pPr>
              <w:rPr>
                <w:sz w:val="16"/>
                <w:szCs w:val="16"/>
              </w:rPr>
            </w:pPr>
            <w:r w:rsidRPr="00AB4F3A">
              <w:rPr>
                <w:rFonts w:ascii="Calibri" w:hAnsi="Calibri" w:cs="Calibri"/>
                <w:color w:val="000000"/>
                <w:sz w:val="16"/>
                <w:szCs w:val="16"/>
              </w:rPr>
              <w:t>0.042</w:t>
            </w:r>
          </w:p>
        </w:tc>
        <w:tc>
          <w:tcPr>
            <w:tcW w:w="1251" w:type="dxa"/>
            <w:vAlign w:val="bottom"/>
          </w:tcPr>
          <w:p w14:paraId="344DE342" w14:textId="77777777" w:rsidR="00567422" w:rsidRPr="00AB4F3A" w:rsidRDefault="00567422" w:rsidP="003F5190">
            <w:pPr>
              <w:rPr>
                <w:sz w:val="16"/>
                <w:szCs w:val="16"/>
              </w:rPr>
            </w:pPr>
            <w:r w:rsidRPr="00AB4F3A">
              <w:rPr>
                <w:rFonts w:ascii="Calibri" w:hAnsi="Calibri" w:cs="Calibri"/>
                <w:color w:val="000000"/>
                <w:sz w:val="16"/>
                <w:szCs w:val="16"/>
              </w:rPr>
              <w:t>0.012</w:t>
            </w:r>
          </w:p>
        </w:tc>
        <w:tc>
          <w:tcPr>
            <w:tcW w:w="1076" w:type="dxa"/>
            <w:vAlign w:val="bottom"/>
          </w:tcPr>
          <w:p w14:paraId="2B143D95" w14:textId="77777777" w:rsidR="00567422" w:rsidRPr="00AB4F3A" w:rsidRDefault="00567422" w:rsidP="003F5190">
            <w:pPr>
              <w:rPr>
                <w:sz w:val="16"/>
                <w:szCs w:val="16"/>
              </w:rPr>
            </w:pPr>
            <w:r w:rsidRPr="00AB4F3A">
              <w:rPr>
                <w:rFonts w:ascii="Calibri" w:hAnsi="Calibri" w:cs="Calibri"/>
                <w:color w:val="000000"/>
                <w:sz w:val="16"/>
                <w:szCs w:val="16"/>
              </w:rPr>
              <w:t>0.005</w:t>
            </w:r>
          </w:p>
        </w:tc>
        <w:tc>
          <w:tcPr>
            <w:tcW w:w="761" w:type="dxa"/>
            <w:vAlign w:val="bottom"/>
          </w:tcPr>
          <w:p w14:paraId="428B5877"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76CDB72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4CF93368" w14:textId="77777777" w:rsidR="00567422" w:rsidRPr="00AB4F3A" w:rsidRDefault="00567422" w:rsidP="003F5190">
            <w:pPr>
              <w:rPr>
                <w:sz w:val="16"/>
                <w:szCs w:val="16"/>
              </w:rPr>
            </w:pPr>
            <w:r w:rsidRPr="00AB4F3A">
              <w:rPr>
                <w:rFonts w:ascii="Calibri" w:hAnsi="Calibri" w:cs="Calibri"/>
                <w:color w:val="000000"/>
                <w:sz w:val="16"/>
                <w:szCs w:val="16"/>
              </w:rPr>
              <w:t>0.001667</w:t>
            </w:r>
          </w:p>
        </w:tc>
        <w:tc>
          <w:tcPr>
            <w:tcW w:w="1114" w:type="dxa"/>
            <w:vAlign w:val="bottom"/>
          </w:tcPr>
          <w:p w14:paraId="0F35F29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23A7CA6B" w14:textId="77777777" w:rsidR="00567422" w:rsidRPr="00AB4F3A" w:rsidRDefault="00567422" w:rsidP="003F5190">
            <w:pPr>
              <w:rPr>
                <w:sz w:val="16"/>
                <w:szCs w:val="16"/>
              </w:rPr>
            </w:pPr>
            <w:r w:rsidRPr="00AB4F3A">
              <w:rPr>
                <w:rFonts w:ascii="Calibri" w:hAnsi="Calibri" w:cs="Calibri"/>
                <w:color w:val="000000"/>
                <w:sz w:val="16"/>
                <w:szCs w:val="16"/>
              </w:rPr>
              <w:t>2146.218</w:t>
            </w:r>
          </w:p>
        </w:tc>
        <w:tc>
          <w:tcPr>
            <w:tcW w:w="1067" w:type="dxa"/>
            <w:vAlign w:val="bottom"/>
          </w:tcPr>
          <w:p w14:paraId="770D3C9D" w14:textId="77777777" w:rsidR="00567422" w:rsidRPr="00AB4F3A" w:rsidRDefault="00567422" w:rsidP="003F5190">
            <w:pPr>
              <w:rPr>
                <w:sz w:val="16"/>
                <w:szCs w:val="16"/>
              </w:rPr>
            </w:pPr>
            <w:r w:rsidRPr="00AB4F3A">
              <w:rPr>
                <w:rFonts w:ascii="Calibri" w:hAnsi="Calibri" w:cs="Calibri"/>
                <w:color w:val="000000"/>
                <w:sz w:val="16"/>
                <w:szCs w:val="16"/>
              </w:rPr>
              <w:t>Mod</w:t>
            </w:r>
          </w:p>
        </w:tc>
      </w:tr>
      <w:tr w:rsidR="00567422" w:rsidRPr="00AB4F3A" w14:paraId="5B902881" w14:textId="77777777" w:rsidTr="003F5190">
        <w:tc>
          <w:tcPr>
            <w:tcW w:w="729" w:type="dxa"/>
            <w:vAlign w:val="bottom"/>
          </w:tcPr>
          <w:p w14:paraId="670F31BA" w14:textId="77777777" w:rsidR="00567422" w:rsidRPr="00AB4F3A" w:rsidRDefault="00567422" w:rsidP="003F5190">
            <w:pPr>
              <w:rPr>
                <w:sz w:val="16"/>
                <w:szCs w:val="16"/>
              </w:rPr>
            </w:pPr>
            <w:r w:rsidRPr="00AB4F3A">
              <w:rPr>
                <w:rFonts w:ascii="Calibri" w:hAnsi="Calibri" w:cs="Calibri"/>
                <w:color w:val="000000"/>
                <w:sz w:val="16"/>
                <w:szCs w:val="16"/>
              </w:rPr>
              <w:t>LI-1</w:t>
            </w:r>
          </w:p>
        </w:tc>
        <w:tc>
          <w:tcPr>
            <w:tcW w:w="663" w:type="dxa"/>
            <w:vAlign w:val="bottom"/>
          </w:tcPr>
          <w:p w14:paraId="4CF3ACFF"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651" w:type="dxa"/>
            <w:vAlign w:val="bottom"/>
          </w:tcPr>
          <w:p w14:paraId="3B40993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3842A002" w14:textId="77777777" w:rsidR="00567422" w:rsidRPr="00AB4F3A" w:rsidRDefault="00567422" w:rsidP="003F5190">
            <w:pPr>
              <w:rPr>
                <w:sz w:val="16"/>
                <w:szCs w:val="16"/>
              </w:rPr>
            </w:pPr>
            <w:r w:rsidRPr="00AB4F3A">
              <w:rPr>
                <w:rFonts w:ascii="Calibri" w:hAnsi="Calibri" w:cs="Calibri"/>
                <w:color w:val="000000"/>
                <w:sz w:val="16"/>
                <w:szCs w:val="16"/>
              </w:rPr>
              <w:t>0.0385</w:t>
            </w:r>
          </w:p>
        </w:tc>
        <w:tc>
          <w:tcPr>
            <w:tcW w:w="756" w:type="dxa"/>
            <w:vAlign w:val="bottom"/>
          </w:tcPr>
          <w:p w14:paraId="6F013C13" w14:textId="77777777" w:rsidR="00567422" w:rsidRPr="00AB4F3A" w:rsidRDefault="00567422" w:rsidP="003F5190">
            <w:pPr>
              <w:rPr>
                <w:sz w:val="16"/>
                <w:szCs w:val="16"/>
              </w:rPr>
            </w:pPr>
            <w:r w:rsidRPr="00AB4F3A">
              <w:rPr>
                <w:rFonts w:ascii="Calibri" w:hAnsi="Calibri" w:cs="Calibri"/>
                <w:color w:val="000000"/>
                <w:sz w:val="16"/>
                <w:szCs w:val="16"/>
              </w:rPr>
              <w:t>0.05</w:t>
            </w:r>
          </w:p>
        </w:tc>
        <w:tc>
          <w:tcPr>
            <w:tcW w:w="1251" w:type="dxa"/>
            <w:vAlign w:val="bottom"/>
          </w:tcPr>
          <w:p w14:paraId="1D6A8C75" w14:textId="77777777" w:rsidR="00567422" w:rsidRPr="00AB4F3A" w:rsidRDefault="00567422" w:rsidP="003F5190">
            <w:pPr>
              <w:rPr>
                <w:sz w:val="16"/>
                <w:szCs w:val="16"/>
              </w:rPr>
            </w:pPr>
            <w:r w:rsidRPr="00AB4F3A">
              <w:rPr>
                <w:rFonts w:ascii="Calibri" w:hAnsi="Calibri" w:cs="Calibri"/>
                <w:color w:val="000000"/>
                <w:sz w:val="16"/>
                <w:szCs w:val="16"/>
              </w:rPr>
              <w:t>0.04</w:t>
            </w:r>
          </w:p>
        </w:tc>
        <w:tc>
          <w:tcPr>
            <w:tcW w:w="1076" w:type="dxa"/>
            <w:vAlign w:val="bottom"/>
          </w:tcPr>
          <w:p w14:paraId="1B9B192E" w14:textId="77777777" w:rsidR="00567422" w:rsidRPr="00AB4F3A" w:rsidRDefault="00567422" w:rsidP="003F5190">
            <w:pPr>
              <w:rPr>
                <w:sz w:val="16"/>
                <w:szCs w:val="16"/>
              </w:rPr>
            </w:pPr>
            <w:r w:rsidRPr="00AB4F3A">
              <w:rPr>
                <w:rFonts w:ascii="Calibri" w:hAnsi="Calibri" w:cs="Calibri"/>
                <w:color w:val="000000"/>
                <w:sz w:val="16"/>
                <w:szCs w:val="16"/>
              </w:rPr>
              <w:t>0.006</w:t>
            </w:r>
          </w:p>
        </w:tc>
        <w:tc>
          <w:tcPr>
            <w:tcW w:w="761" w:type="dxa"/>
            <w:vAlign w:val="bottom"/>
          </w:tcPr>
          <w:p w14:paraId="2821C7CA"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142" w:type="dxa"/>
            <w:vAlign w:val="bottom"/>
          </w:tcPr>
          <w:p w14:paraId="32FA4E33" w14:textId="77777777" w:rsidR="00567422" w:rsidRPr="00AB4F3A" w:rsidRDefault="00567422" w:rsidP="003F5190">
            <w:pPr>
              <w:rPr>
                <w:sz w:val="16"/>
                <w:szCs w:val="16"/>
              </w:rPr>
            </w:pPr>
            <w:r w:rsidRPr="00AB4F3A">
              <w:rPr>
                <w:rFonts w:ascii="Calibri" w:hAnsi="Calibri" w:cs="Calibri"/>
                <w:color w:val="000000"/>
                <w:sz w:val="16"/>
                <w:szCs w:val="16"/>
              </w:rPr>
              <w:t>0.00381</w:t>
            </w:r>
          </w:p>
        </w:tc>
        <w:tc>
          <w:tcPr>
            <w:tcW w:w="1114" w:type="dxa"/>
            <w:vAlign w:val="bottom"/>
          </w:tcPr>
          <w:p w14:paraId="4796CEBF"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7F865584"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5F8BAAE1" w14:textId="77777777" w:rsidR="00567422" w:rsidRPr="00AB4F3A" w:rsidRDefault="00567422" w:rsidP="003F5190">
            <w:pPr>
              <w:rPr>
                <w:sz w:val="16"/>
                <w:szCs w:val="16"/>
              </w:rPr>
            </w:pPr>
            <w:r w:rsidRPr="00AB4F3A">
              <w:rPr>
                <w:rFonts w:ascii="Calibri" w:hAnsi="Calibri" w:cs="Calibri"/>
                <w:color w:val="000000"/>
                <w:sz w:val="16"/>
                <w:szCs w:val="16"/>
              </w:rPr>
              <w:t>5403.209</w:t>
            </w:r>
          </w:p>
        </w:tc>
        <w:tc>
          <w:tcPr>
            <w:tcW w:w="1067" w:type="dxa"/>
            <w:vAlign w:val="bottom"/>
          </w:tcPr>
          <w:p w14:paraId="0C275262"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828041B" w14:textId="77777777" w:rsidTr="003F5190">
        <w:tc>
          <w:tcPr>
            <w:tcW w:w="729" w:type="dxa"/>
            <w:vAlign w:val="bottom"/>
          </w:tcPr>
          <w:p w14:paraId="446ED1D4" w14:textId="77777777" w:rsidR="00567422" w:rsidRPr="00AB4F3A" w:rsidRDefault="00567422" w:rsidP="003F5190">
            <w:pPr>
              <w:rPr>
                <w:sz w:val="16"/>
                <w:szCs w:val="16"/>
              </w:rPr>
            </w:pPr>
            <w:r w:rsidRPr="00AB4F3A">
              <w:rPr>
                <w:rFonts w:ascii="Calibri" w:hAnsi="Calibri" w:cs="Calibri"/>
                <w:color w:val="000000"/>
                <w:sz w:val="16"/>
                <w:szCs w:val="16"/>
              </w:rPr>
              <w:t>LI-2</w:t>
            </w:r>
          </w:p>
        </w:tc>
        <w:tc>
          <w:tcPr>
            <w:tcW w:w="663" w:type="dxa"/>
            <w:vAlign w:val="bottom"/>
          </w:tcPr>
          <w:p w14:paraId="6A747A3F" w14:textId="77777777" w:rsidR="00567422" w:rsidRPr="00AB4F3A" w:rsidRDefault="00567422" w:rsidP="003F5190">
            <w:pPr>
              <w:rPr>
                <w:sz w:val="16"/>
                <w:szCs w:val="16"/>
              </w:rPr>
            </w:pPr>
            <w:r w:rsidRPr="00AB4F3A">
              <w:rPr>
                <w:rFonts w:ascii="Calibri" w:hAnsi="Calibri" w:cs="Calibri"/>
                <w:color w:val="000000"/>
                <w:sz w:val="16"/>
                <w:szCs w:val="16"/>
              </w:rPr>
              <w:t>0.091</w:t>
            </w:r>
          </w:p>
        </w:tc>
        <w:tc>
          <w:tcPr>
            <w:tcW w:w="651" w:type="dxa"/>
            <w:vAlign w:val="bottom"/>
          </w:tcPr>
          <w:p w14:paraId="1182A0A0" w14:textId="77777777" w:rsidR="00567422" w:rsidRPr="00AB4F3A" w:rsidRDefault="00567422" w:rsidP="003F5190">
            <w:pPr>
              <w:rPr>
                <w:sz w:val="16"/>
                <w:szCs w:val="16"/>
              </w:rPr>
            </w:pPr>
            <w:r w:rsidRPr="00AB4F3A">
              <w:rPr>
                <w:rFonts w:ascii="Calibri" w:hAnsi="Calibri" w:cs="Calibri"/>
                <w:color w:val="000000"/>
                <w:sz w:val="16"/>
                <w:szCs w:val="16"/>
              </w:rPr>
              <w:t>0.095</w:t>
            </w:r>
          </w:p>
        </w:tc>
        <w:tc>
          <w:tcPr>
            <w:tcW w:w="662" w:type="dxa"/>
            <w:vAlign w:val="bottom"/>
          </w:tcPr>
          <w:p w14:paraId="5B58D684" w14:textId="77777777" w:rsidR="00567422" w:rsidRPr="00AB4F3A" w:rsidRDefault="00567422" w:rsidP="003F5190">
            <w:pPr>
              <w:rPr>
                <w:sz w:val="16"/>
                <w:szCs w:val="16"/>
              </w:rPr>
            </w:pPr>
            <w:r w:rsidRPr="00AB4F3A">
              <w:rPr>
                <w:rFonts w:ascii="Calibri" w:hAnsi="Calibri" w:cs="Calibri"/>
                <w:color w:val="000000"/>
                <w:sz w:val="16"/>
                <w:szCs w:val="16"/>
              </w:rPr>
              <w:t>0.0775</w:t>
            </w:r>
          </w:p>
        </w:tc>
        <w:tc>
          <w:tcPr>
            <w:tcW w:w="756" w:type="dxa"/>
            <w:vAlign w:val="bottom"/>
          </w:tcPr>
          <w:p w14:paraId="7A2A6F3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48F9E5C7" w14:textId="77777777" w:rsidR="00567422" w:rsidRPr="00AB4F3A" w:rsidRDefault="00567422" w:rsidP="003F5190">
            <w:pPr>
              <w:rPr>
                <w:sz w:val="16"/>
                <w:szCs w:val="16"/>
              </w:rPr>
            </w:pPr>
            <w:r w:rsidRPr="00AB4F3A">
              <w:rPr>
                <w:rFonts w:ascii="Calibri" w:hAnsi="Calibri" w:cs="Calibri"/>
                <w:color w:val="000000"/>
                <w:sz w:val="16"/>
                <w:szCs w:val="16"/>
              </w:rPr>
              <w:t>0.007</w:t>
            </w:r>
          </w:p>
        </w:tc>
        <w:tc>
          <w:tcPr>
            <w:tcW w:w="1076" w:type="dxa"/>
            <w:vAlign w:val="bottom"/>
          </w:tcPr>
          <w:p w14:paraId="35F0D7BD"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73913C55"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25C47E71" w14:textId="77777777" w:rsidR="00567422" w:rsidRPr="00AB4F3A" w:rsidRDefault="00567422" w:rsidP="003F5190">
            <w:pPr>
              <w:rPr>
                <w:sz w:val="16"/>
                <w:szCs w:val="16"/>
              </w:rPr>
            </w:pPr>
            <w:r w:rsidRPr="00AB4F3A">
              <w:rPr>
                <w:rFonts w:ascii="Calibri" w:hAnsi="Calibri" w:cs="Calibri"/>
                <w:color w:val="000000"/>
                <w:sz w:val="16"/>
                <w:szCs w:val="16"/>
              </w:rPr>
              <w:t>0.001429</w:t>
            </w:r>
          </w:p>
        </w:tc>
        <w:tc>
          <w:tcPr>
            <w:tcW w:w="1114" w:type="dxa"/>
            <w:vAlign w:val="bottom"/>
          </w:tcPr>
          <w:p w14:paraId="7E338EBD" w14:textId="77777777" w:rsidR="00567422" w:rsidRPr="00AB4F3A" w:rsidRDefault="00567422" w:rsidP="003F5190">
            <w:pPr>
              <w:rPr>
                <w:sz w:val="16"/>
                <w:szCs w:val="16"/>
              </w:rPr>
            </w:pPr>
            <w:r w:rsidRPr="00AB4F3A">
              <w:rPr>
                <w:rFonts w:ascii="Calibri" w:hAnsi="Calibri" w:cs="Calibri"/>
                <w:color w:val="000000"/>
                <w:sz w:val="16"/>
                <w:szCs w:val="16"/>
              </w:rPr>
              <w:t>0.00119</w:t>
            </w:r>
          </w:p>
        </w:tc>
        <w:tc>
          <w:tcPr>
            <w:tcW w:w="1114" w:type="dxa"/>
            <w:vAlign w:val="bottom"/>
          </w:tcPr>
          <w:p w14:paraId="1AF7D2C3"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05D3E1C" w14:textId="77777777" w:rsidR="00567422" w:rsidRPr="00AB4F3A" w:rsidRDefault="00567422" w:rsidP="003F5190">
            <w:pPr>
              <w:rPr>
                <w:sz w:val="16"/>
                <w:szCs w:val="16"/>
              </w:rPr>
            </w:pPr>
            <w:r w:rsidRPr="00AB4F3A">
              <w:rPr>
                <w:rFonts w:ascii="Calibri" w:hAnsi="Calibri" w:cs="Calibri"/>
                <w:color w:val="000000"/>
                <w:sz w:val="16"/>
                <w:szCs w:val="16"/>
              </w:rPr>
              <w:t>14792.51</w:t>
            </w:r>
          </w:p>
        </w:tc>
        <w:tc>
          <w:tcPr>
            <w:tcW w:w="1067" w:type="dxa"/>
            <w:vAlign w:val="bottom"/>
          </w:tcPr>
          <w:p w14:paraId="042485A7"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5891D14D" w14:textId="77777777" w:rsidTr="003F5190">
        <w:tc>
          <w:tcPr>
            <w:tcW w:w="729" w:type="dxa"/>
            <w:vAlign w:val="bottom"/>
          </w:tcPr>
          <w:p w14:paraId="02322846" w14:textId="77777777" w:rsidR="00567422" w:rsidRPr="00AB4F3A" w:rsidRDefault="00567422" w:rsidP="003F5190">
            <w:pPr>
              <w:rPr>
                <w:sz w:val="16"/>
                <w:szCs w:val="16"/>
              </w:rPr>
            </w:pPr>
            <w:r w:rsidRPr="00AB4F3A">
              <w:rPr>
                <w:rFonts w:ascii="Calibri" w:hAnsi="Calibri" w:cs="Calibri"/>
                <w:color w:val="000000"/>
                <w:sz w:val="16"/>
                <w:szCs w:val="16"/>
              </w:rPr>
              <w:t>LI-3</w:t>
            </w:r>
          </w:p>
        </w:tc>
        <w:tc>
          <w:tcPr>
            <w:tcW w:w="663" w:type="dxa"/>
            <w:vAlign w:val="bottom"/>
          </w:tcPr>
          <w:p w14:paraId="593FBC33" w14:textId="77777777" w:rsidR="00567422" w:rsidRPr="00AB4F3A" w:rsidRDefault="00567422" w:rsidP="003F5190">
            <w:pPr>
              <w:rPr>
                <w:sz w:val="16"/>
                <w:szCs w:val="16"/>
              </w:rPr>
            </w:pPr>
            <w:r w:rsidRPr="00AB4F3A">
              <w:rPr>
                <w:rFonts w:ascii="Calibri" w:hAnsi="Calibri" w:cs="Calibri"/>
                <w:color w:val="000000"/>
                <w:sz w:val="16"/>
                <w:szCs w:val="16"/>
              </w:rPr>
              <w:t>0.0035</w:t>
            </w:r>
          </w:p>
        </w:tc>
        <w:tc>
          <w:tcPr>
            <w:tcW w:w="651" w:type="dxa"/>
            <w:vAlign w:val="bottom"/>
          </w:tcPr>
          <w:p w14:paraId="7D23E843"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65924D38" w14:textId="77777777" w:rsidR="00567422" w:rsidRPr="00AB4F3A" w:rsidRDefault="00567422" w:rsidP="003F5190">
            <w:pPr>
              <w:rPr>
                <w:sz w:val="16"/>
                <w:szCs w:val="16"/>
              </w:rPr>
            </w:pPr>
            <w:r w:rsidRPr="00AB4F3A">
              <w:rPr>
                <w:rFonts w:ascii="Calibri" w:hAnsi="Calibri" w:cs="Calibri"/>
                <w:color w:val="000000"/>
                <w:sz w:val="16"/>
                <w:szCs w:val="16"/>
              </w:rPr>
              <w:t>0.077</w:t>
            </w:r>
          </w:p>
        </w:tc>
        <w:tc>
          <w:tcPr>
            <w:tcW w:w="756" w:type="dxa"/>
            <w:vAlign w:val="bottom"/>
          </w:tcPr>
          <w:p w14:paraId="38A9595A" w14:textId="77777777" w:rsidR="00567422" w:rsidRPr="00AB4F3A" w:rsidRDefault="00567422" w:rsidP="003F5190">
            <w:pPr>
              <w:rPr>
                <w:sz w:val="16"/>
                <w:szCs w:val="16"/>
              </w:rPr>
            </w:pPr>
            <w:r w:rsidRPr="00AB4F3A">
              <w:rPr>
                <w:rFonts w:ascii="Calibri" w:hAnsi="Calibri" w:cs="Calibri"/>
                <w:color w:val="000000"/>
                <w:sz w:val="16"/>
                <w:szCs w:val="16"/>
              </w:rPr>
              <w:t>0.027</w:t>
            </w:r>
          </w:p>
        </w:tc>
        <w:tc>
          <w:tcPr>
            <w:tcW w:w="1251" w:type="dxa"/>
            <w:vAlign w:val="bottom"/>
          </w:tcPr>
          <w:p w14:paraId="53D59CC6"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1076" w:type="dxa"/>
            <w:vAlign w:val="bottom"/>
          </w:tcPr>
          <w:p w14:paraId="44EC31EB"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3443E3FB"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2B8DE555" w14:textId="77777777" w:rsidR="00567422" w:rsidRPr="00AB4F3A" w:rsidRDefault="00567422" w:rsidP="003F5190">
            <w:pPr>
              <w:rPr>
                <w:sz w:val="16"/>
                <w:szCs w:val="16"/>
              </w:rPr>
            </w:pPr>
            <w:r w:rsidRPr="00AB4F3A">
              <w:rPr>
                <w:rFonts w:ascii="Calibri" w:hAnsi="Calibri" w:cs="Calibri"/>
                <w:color w:val="000000"/>
                <w:sz w:val="16"/>
                <w:szCs w:val="16"/>
              </w:rPr>
              <w:t>0.000476</w:t>
            </w:r>
          </w:p>
        </w:tc>
        <w:tc>
          <w:tcPr>
            <w:tcW w:w="1114" w:type="dxa"/>
            <w:vAlign w:val="bottom"/>
          </w:tcPr>
          <w:p w14:paraId="7DA3BCD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0D90E245" w14:textId="77777777" w:rsidR="00567422" w:rsidRPr="00AB4F3A" w:rsidRDefault="00567422" w:rsidP="003F5190">
            <w:pPr>
              <w:rPr>
                <w:sz w:val="16"/>
                <w:szCs w:val="16"/>
              </w:rPr>
            </w:pPr>
            <w:r w:rsidRPr="00AB4F3A">
              <w:rPr>
                <w:rFonts w:ascii="Calibri" w:hAnsi="Calibri" w:cs="Calibri"/>
                <w:color w:val="000000"/>
                <w:sz w:val="16"/>
                <w:szCs w:val="16"/>
              </w:rPr>
              <w:t>0.000714</w:t>
            </w:r>
          </w:p>
        </w:tc>
        <w:tc>
          <w:tcPr>
            <w:tcW w:w="976" w:type="dxa"/>
            <w:vAlign w:val="bottom"/>
          </w:tcPr>
          <w:p w14:paraId="0A453A46" w14:textId="77777777" w:rsidR="00567422" w:rsidRPr="00AB4F3A" w:rsidRDefault="00567422" w:rsidP="003F5190">
            <w:pPr>
              <w:rPr>
                <w:sz w:val="16"/>
                <w:szCs w:val="16"/>
              </w:rPr>
            </w:pPr>
            <w:r w:rsidRPr="00AB4F3A">
              <w:rPr>
                <w:rFonts w:ascii="Calibri" w:hAnsi="Calibri" w:cs="Calibri"/>
                <w:color w:val="000000"/>
                <w:sz w:val="16"/>
                <w:szCs w:val="16"/>
              </w:rPr>
              <w:t>29511.73</w:t>
            </w:r>
          </w:p>
        </w:tc>
        <w:tc>
          <w:tcPr>
            <w:tcW w:w="1067" w:type="dxa"/>
            <w:vAlign w:val="bottom"/>
          </w:tcPr>
          <w:p w14:paraId="1CD954AA"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28DC3B7B" w14:textId="77777777" w:rsidTr="003F5190">
        <w:tc>
          <w:tcPr>
            <w:tcW w:w="729" w:type="dxa"/>
            <w:vAlign w:val="bottom"/>
          </w:tcPr>
          <w:p w14:paraId="6D17651D" w14:textId="77777777" w:rsidR="00567422" w:rsidRPr="00AB4F3A" w:rsidRDefault="00567422" w:rsidP="003F5190">
            <w:pPr>
              <w:rPr>
                <w:sz w:val="16"/>
                <w:szCs w:val="16"/>
              </w:rPr>
            </w:pPr>
            <w:r w:rsidRPr="00AB4F3A">
              <w:rPr>
                <w:rFonts w:ascii="Calibri" w:hAnsi="Calibri" w:cs="Calibri"/>
                <w:color w:val="000000"/>
                <w:sz w:val="16"/>
                <w:szCs w:val="16"/>
              </w:rPr>
              <w:t>EM-1</w:t>
            </w:r>
          </w:p>
        </w:tc>
        <w:tc>
          <w:tcPr>
            <w:tcW w:w="663" w:type="dxa"/>
            <w:vAlign w:val="bottom"/>
          </w:tcPr>
          <w:p w14:paraId="358F0A30" w14:textId="77777777" w:rsidR="00567422" w:rsidRPr="00AB4F3A" w:rsidRDefault="00567422" w:rsidP="003F5190">
            <w:pPr>
              <w:rPr>
                <w:sz w:val="16"/>
                <w:szCs w:val="16"/>
              </w:rPr>
            </w:pPr>
            <w:r w:rsidRPr="00AB4F3A">
              <w:rPr>
                <w:rFonts w:ascii="Calibri" w:hAnsi="Calibri" w:cs="Calibri"/>
                <w:color w:val="000000"/>
                <w:sz w:val="16"/>
                <w:szCs w:val="16"/>
              </w:rPr>
              <w:t>0.1125</w:t>
            </w:r>
          </w:p>
        </w:tc>
        <w:tc>
          <w:tcPr>
            <w:tcW w:w="651" w:type="dxa"/>
            <w:vAlign w:val="bottom"/>
          </w:tcPr>
          <w:p w14:paraId="4B86A8A1" w14:textId="77777777" w:rsidR="00567422" w:rsidRPr="00AB4F3A" w:rsidRDefault="00567422" w:rsidP="003F5190">
            <w:pPr>
              <w:rPr>
                <w:sz w:val="16"/>
                <w:szCs w:val="16"/>
              </w:rPr>
            </w:pPr>
            <w:r w:rsidRPr="00AB4F3A">
              <w:rPr>
                <w:rFonts w:ascii="Calibri" w:hAnsi="Calibri" w:cs="Calibri"/>
                <w:color w:val="000000"/>
                <w:sz w:val="16"/>
                <w:szCs w:val="16"/>
              </w:rPr>
              <w:t>0.185</w:t>
            </w:r>
          </w:p>
        </w:tc>
        <w:tc>
          <w:tcPr>
            <w:tcW w:w="662" w:type="dxa"/>
            <w:vAlign w:val="bottom"/>
          </w:tcPr>
          <w:p w14:paraId="0800167D" w14:textId="77777777" w:rsidR="00567422" w:rsidRPr="00AB4F3A" w:rsidRDefault="00567422" w:rsidP="003F5190">
            <w:pPr>
              <w:rPr>
                <w:sz w:val="16"/>
                <w:szCs w:val="16"/>
              </w:rPr>
            </w:pPr>
            <w:r w:rsidRPr="00AB4F3A">
              <w:rPr>
                <w:rFonts w:ascii="Calibri" w:hAnsi="Calibri" w:cs="Calibri"/>
                <w:color w:val="000000"/>
                <w:sz w:val="16"/>
                <w:szCs w:val="16"/>
              </w:rPr>
              <w:t>0.092</w:t>
            </w:r>
          </w:p>
        </w:tc>
        <w:tc>
          <w:tcPr>
            <w:tcW w:w="756" w:type="dxa"/>
            <w:vAlign w:val="bottom"/>
          </w:tcPr>
          <w:p w14:paraId="066B5F67" w14:textId="77777777" w:rsidR="00567422" w:rsidRPr="00AB4F3A" w:rsidRDefault="00567422" w:rsidP="003F5190">
            <w:pPr>
              <w:rPr>
                <w:sz w:val="16"/>
                <w:szCs w:val="16"/>
              </w:rPr>
            </w:pPr>
            <w:r w:rsidRPr="00AB4F3A">
              <w:rPr>
                <w:rFonts w:ascii="Calibri" w:hAnsi="Calibri" w:cs="Calibri"/>
                <w:color w:val="000000"/>
                <w:sz w:val="16"/>
                <w:szCs w:val="16"/>
              </w:rPr>
              <w:t>0.029</w:t>
            </w:r>
          </w:p>
        </w:tc>
        <w:tc>
          <w:tcPr>
            <w:tcW w:w="1251" w:type="dxa"/>
            <w:vAlign w:val="bottom"/>
          </w:tcPr>
          <w:p w14:paraId="6037A96A" w14:textId="77777777" w:rsidR="00567422" w:rsidRPr="00AB4F3A" w:rsidRDefault="00567422" w:rsidP="003F5190">
            <w:pPr>
              <w:rPr>
                <w:sz w:val="16"/>
                <w:szCs w:val="16"/>
              </w:rPr>
            </w:pPr>
            <w:r w:rsidRPr="00AB4F3A">
              <w:rPr>
                <w:rFonts w:ascii="Calibri" w:hAnsi="Calibri" w:cs="Calibri"/>
                <w:color w:val="000000"/>
                <w:sz w:val="16"/>
                <w:szCs w:val="16"/>
              </w:rPr>
              <w:t>0.014</w:t>
            </w:r>
          </w:p>
        </w:tc>
        <w:tc>
          <w:tcPr>
            <w:tcW w:w="1076" w:type="dxa"/>
            <w:vAlign w:val="bottom"/>
          </w:tcPr>
          <w:p w14:paraId="526B2DC9" w14:textId="77777777" w:rsidR="00567422" w:rsidRPr="00AB4F3A" w:rsidRDefault="00567422" w:rsidP="003F5190">
            <w:pPr>
              <w:rPr>
                <w:sz w:val="16"/>
                <w:szCs w:val="16"/>
              </w:rPr>
            </w:pPr>
            <w:r w:rsidRPr="00AB4F3A">
              <w:rPr>
                <w:rFonts w:ascii="Calibri" w:hAnsi="Calibri" w:cs="Calibri"/>
                <w:color w:val="000000"/>
                <w:sz w:val="16"/>
                <w:szCs w:val="16"/>
              </w:rPr>
              <w:t>0.002</w:t>
            </w:r>
          </w:p>
        </w:tc>
        <w:tc>
          <w:tcPr>
            <w:tcW w:w="761" w:type="dxa"/>
            <w:vAlign w:val="bottom"/>
          </w:tcPr>
          <w:p w14:paraId="74C84F88"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3A01A9A"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70296C12"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023DE7C"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B1AFCE8" w14:textId="77777777" w:rsidR="00567422" w:rsidRPr="00AB4F3A" w:rsidRDefault="00567422" w:rsidP="003F5190">
            <w:pPr>
              <w:rPr>
                <w:sz w:val="16"/>
                <w:szCs w:val="16"/>
              </w:rPr>
            </w:pPr>
            <w:r w:rsidRPr="00AB4F3A">
              <w:rPr>
                <w:rFonts w:ascii="Calibri" w:hAnsi="Calibri" w:cs="Calibri"/>
                <w:color w:val="000000"/>
                <w:sz w:val="16"/>
                <w:szCs w:val="16"/>
              </w:rPr>
              <w:t>3389.949</w:t>
            </w:r>
          </w:p>
        </w:tc>
        <w:tc>
          <w:tcPr>
            <w:tcW w:w="1067" w:type="dxa"/>
            <w:vAlign w:val="bottom"/>
          </w:tcPr>
          <w:p w14:paraId="55654385"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4E3842C1" w14:textId="77777777" w:rsidTr="003F5190">
        <w:tc>
          <w:tcPr>
            <w:tcW w:w="729" w:type="dxa"/>
            <w:vAlign w:val="bottom"/>
          </w:tcPr>
          <w:p w14:paraId="23E2A252" w14:textId="77777777" w:rsidR="00567422" w:rsidRPr="00AB4F3A" w:rsidRDefault="00567422" w:rsidP="003F5190">
            <w:pPr>
              <w:rPr>
                <w:sz w:val="16"/>
                <w:szCs w:val="16"/>
              </w:rPr>
            </w:pPr>
            <w:r w:rsidRPr="00AB4F3A">
              <w:rPr>
                <w:rFonts w:ascii="Calibri" w:hAnsi="Calibri" w:cs="Calibri"/>
                <w:color w:val="000000"/>
                <w:sz w:val="16"/>
                <w:szCs w:val="16"/>
              </w:rPr>
              <w:t>OS-2</w:t>
            </w:r>
          </w:p>
        </w:tc>
        <w:tc>
          <w:tcPr>
            <w:tcW w:w="663" w:type="dxa"/>
            <w:vAlign w:val="bottom"/>
          </w:tcPr>
          <w:p w14:paraId="4879E5F3"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07778408"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0F10D7D6" w14:textId="77777777" w:rsidR="00567422" w:rsidRPr="00AB4F3A" w:rsidRDefault="00567422" w:rsidP="003F5190">
            <w:pPr>
              <w:rPr>
                <w:sz w:val="16"/>
                <w:szCs w:val="16"/>
              </w:rPr>
            </w:pPr>
            <w:r w:rsidRPr="00AB4F3A">
              <w:rPr>
                <w:rFonts w:ascii="Calibri" w:hAnsi="Calibri" w:cs="Calibri"/>
                <w:color w:val="000000"/>
                <w:sz w:val="16"/>
                <w:szCs w:val="16"/>
              </w:rPr>
              <w:t>0.078</w:t>
            </w:r>
          </w:p>
        </w:tc>
        <w:tc>
          <w:tcPr>
            <w:tcW w:w="756" w:type="dxa"/>
            <w:vAlign w:val="bottom"/>
          </w:tcPr>
          <w:p w14:paraId="1434F7AC" w14:textId="77777777" w:rsidR="00567422" w:rsidRPr="00AB4F3A" w:rsidRDefault="00567422" w:rsidP="003F5190">
            <w:pPr>
              <w:rPr>
                <w:sz w:val="16"/>
                <w:szCs w:val="16"/>
              </w:rPr>
            </w:pPr>
            <w:r w:rsidRPr="00AB4F3A">
              <w:rPr>
                <w:rFonts w:ascii="Calibri" w:hAnsi="Calibri" w:cs="Calibri"/>
                <w:color w:val="000000"/>
                <w:sz w:val="16"/>
                <w:szCs w:val="16"/>
              </w:rPr>
              <w:t>0.033</w:t>
            </w:r>
          </w:p>
        </w:tc>
        <w:tc>
          <w:tcPr>
            <w:tcW w:w="1251" w:type="dxa"/>
            <w:vAlign w:val="bottom"/>
          </w:tcPr>
          <w:p w14:paraId="4F0E4D89"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72C1689E" w14:textId="77777777" w:rsidR="00567422" w:rsidRPr="00AB4F3A" w:rsidRDefault="00567422" w:rsidP="003F5190">
            <w:pPr>
              <w:rPr>
                <w:sz w:val="16"/>
                <w:szCs w:val="16"/>
              </w:rPr>
            </w:pPr>
            <w:r w:rsidRPr="00AB4F3A">
              <w:rPr>
                <w:rFonts w:ascii="Calibri" w:hAnsi="Calibri" w:cs="Calibri"/>
                <w:color w:val="000000"/>
                <w:sz w:val="16"/>
                <w:szCs w:val="16"/>
              </w:rPr>
              <w:t>0.004</w:t>
            </w:r>
          </w:p>
        </w:tc>
        <w:tc>
          <w:tcPr>
            <w:tcW w:w="761" w:type="dxa"/>
            <w:vAlign w:val="bottom"/>
          </w:tcPr>
          <w:p w14:paraId="00D76C2A" w14:textId="77777777" w:rsidR="00567422" w:rsidRPr="00AB4F3A" w:rsidRDefault="00567422" w:rsidP="003F5190">
            <w:pPr>
              <w:rPr>
                <w:sz w:val="16"/>
                <w:szCs w:val="16"/>
              </w:rPr>
            </w:pPr>
            <w:r w:rsidRPr="00AB4F3A">
              <w:rPr>
                <w:rFonts w:ascii="Calibri" w:hAnsi="Calibri" w:cs="Calibri"/>
                <w:color w:val="000000"/>
                <w:sz w:val="16"/>
                <w:szCs w:val="16"/>
              </w:rPr>
              <w:t>0.003</w:t>
            </w:r>
          </w:p>
        </w:tc>
        <w:tc>
          <w:tcPr>
            <w:tcW w:w="1142" w:type="dxa"/>
            <w:vAlign w:val="bottom"/>
          </w:tcPr>
          <w:p w14:paraId="635D36FC" w14:textId="77777777" w:rsidR="00567422" w:rsidRPr="00AB4F3A" w:rsidRDefault="00567422" w:rsidP="003F5190">
            <w:pPr>
              <w:rPr>
                <w:sz w:val="16"/>
                <w:szCs w:val="16"/>
              </w:rPr>
            </w:pPr>
            <w:r w:rsidRPr="00AB4F3A">
              <w:rPr>
                <w:rFonts w:ascii="Calibri" w:hAnsi="Calibri" w:cs="Calibri"/>
                <w:color w:val="000000"/>
                <w:sz w:val="16"/>
                <w:szCs w:val="16"/>
              </w:rPr>
              <w:t>0.000238</w:t>
            </w:r>
          </w:p>
        </w:tc>
        <w:tc>
          <w:tcPr>
            <w:tcW w:w="1114" w:type="dxa"/>
            <w:vAlign w:val="bottom"/>
          </w:tcPr>
          <w:p w14:paraId="0A135671" w14:textId="77777777" w:rsidR="00567422" w:rsidRPr="00AB4F3A" w:rsidRDefault="00567422" w:rsidP="003F5190">
            <w:pPr>
              <w:rPr>
                <w:sz w:val="16"/>
                <w:szCs w:val="16"/>
              </w:rPr>
            </w:pPr>
            <w:r w:rsidRPr="00AB4F3A">
              <w:rPr>
                <w:rFonts w:ascii="Calibri" w:hAnsi="Calibri" w:cs="Calibri"/>
                <w:color w:val="000000"/>
                <w:sz w:val="16"/>
                <w:szCs w:val="16"/>
              </w:rPr>
              <w:t>0.001905</w:t>
            </w:r>
          </w:p>
        </w:tc>
        <w:tc>
          <w:tcPr>
            <w:tcW w:w="1114" w:type="dxa"/>
            <w:vAlign w:val="bottom"/>
          </w:tcPr>
          <w:p w14:paraId="22E7D36B"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32A66359" w14:textId="77777777" w:rsidR="00567422" w:rsidRPr="00AB4F3A" w:rsidRDefault="00567422" w:rsidP="003F5190">
            <w:pPr>
              <w:rPr>
                <w:sz w:val="16"/>
                <w:szCs w:val="16"/>
              </w:rPr>
            </w:pPr>
            <w:r w:rsidRPr="00AB4F3A">
              <w:rPr>
                <w:rFonts w:ascii="Calibri" w:hAnsi="Calibri" w:cs="Calibri"/>
                <w:color w:val="000000"/>
                <w:sz w:val="16"/>
                <w:szCs w:val="16"/>
              </w:rPr>
              <w:t>4340</w:t>
            </w:r>
          </w:p>
        </w:tc>
        <w:tc>
          <w:tcPr>
            <w:tcW w:w="1067" w:type="dxa"/>
            <w:vAlign w:val="bottom"/>
          </w:tcPr>
          <w:p w14:paraId="343E1F01" w14:textId="77777777" w:rsidR="00567422" w:rsidRPr="00AB4F3A" w:rsidRDefault="00567422" w:rsidP="003F5190">
            <w:pPr>
              <w:rPr>
                <w:sz w:val="16"/>
                <w:szCs w:val="16"/>
              </w:rPr>
            </w:pPr>
            <w:r w:rsidRPr="00AB4F3A">
              <w:rPr>
                <w:rFonts w:ascii="Calibri" w:hAnsi="Calibri" w:cs="Calibri"/>
                <w:color w:val="000000"/>
                <w:sz w:val="16"/>
                <w:szCs w:val="16"/>
              </w:rPr>
              <w:t>High</w:t>
            </w:r>
          </w:p>
        </w:tc>
      </w:tr>
      <w:tr w:rsidR="00567422" w:rsidRPr="00AB4F3A" w14:paraId="0A8EDACD" w14:textId="77777777" w:rsidTr="003F5190">
        <w:tc>
          <w:tcPr>
            <w:tcW w:w="729" w:type="dxa"/>
            <w:vAlign w:val="bottom"/>
          </w:tcPr>
          <w:p w14:paraId="5F65B456" w14:textId="77777777" w:rsidR="00567422" w:rsidRPr="00AB4F3A" w:rsidRDefault="00567422" w:rsidP="003F5190">
            <w:pPr>
              <w:rPr>
                <w:sz w:val="16"/>
                <w:szCs w:val="16"/>
              </w:rPr>
            </w:pPr>
            <w:r w:rsidRPr="00AB4F3A">
              <w:rPr>
                <w:rFonts w:ascii="Calibri" w:hAnsi="Calibri" w:cs="Calibri"/>
                <w:color w:val="000000"/>
                <w:sz w:val="16"/>
                <w:szCs w:val="16"/>
              </w:rPr>
              <w:t>OS-3</w:t>
            </w:r>
          </w:p>
        </w:tc>
        <w:tc>
          <w:tcPr>
            <w:tcW w:w="663" w:type="dxa"/>
            <w:vAlign w:val="bottom"/>
          </w:tcPr>
          <w:p w14:paraId="5BC4395B"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651" w:type="dxa"/>
            <w:vAlign w:val="bottom"/>
          </w:tcPr>
          <w:p w14:paraId="11D94A67" w14:textId="77777777" w:rsidR="00567422" w:rsidRPr="00AB4F3A" w:rsidRDefault="00567422" w:rsidP="003F5190">
            <w:pPr>
              <w:rPr>
                <w:sz w:val="16"/>
                <w:szCs w:val="16"/>
              </w:rPr>
            </w:pPr>
            <w:r w:rsidRPr="00AB4F3A">
              <w:rPr>
                <w:rFonts w:ascii="Calibri" w:hAnsi="Calibri" w:cs="Calibri"/>
                <w:color w:val="000000"/>
                <w:sz w:val="16"/>
                <w:szCs w:val="16"/>
              </w:rPr>
              <w:t>0.08</w:t>
            </w:r>
          </w:p>
        </w:tc>
        <w:tc>
          <w:tcPr>
            <w:tcW w:w="662" w:type="dxa"/>
            <w:vAlign w:val="bottom"/>
          </w:tcPr>
          <w:p w14:paraId="58080BF0" w14:textId="77777777" w:rsidR="00567422" w:rsidRPr="00AB4F3A" w:rsidRDefault="00567422" w:rsidP="003F5190">
            <w:pPr>
              <w:rPr>
                <w:sz w:val="16"/>
                <w:szCs w:val="16"/>
              </w:rPr>
            </w:pPr>
            <w:r w:rsidRPr="00AB4F3A">
              <w:rPr>
                <w:rFonts w:ascii="Calibri" w:hAnsi="Calibri" w:cs="Calibri"/>
                <w:color w:val="000000"/>
                <w:sz w:val="16"/>
                <w:szCs w:val="16"/>
              </w:rPr>
              <w:t>0.0795</w:t>
            </w:r>
          </w:p>
        </w:tc>
        <w:tc>
          <w:tcPr>
            <w:tcW w:w="756" w:type="dxa"/>
            <w:vAlign w:val="bottom"/>
          </w:tcPr>
          <w:p w14:paraId="47BECAB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251" w:type="dxa"/>
            <w:vAlign w:val="bottom"/>
          </w:tcPr>
          <w:p w14:paraId="7D735765" w14:textId="77777777" w:rsidR="00567422" w:rsidRPr="00AB4F3A" w:rsidRDefault="00567422" w:rsidP="003F5190">
            <w:pPr>
              <w:rPr>
                <w:sz w:val="16"/>
                <w:szCs w:val="16"/>
              </w:rPr>
            </w:pPr>
            <w:r w:rsidRPr="00AB4F3A">
              <w:rPr>
                <w:rFonts w:ascii="Calibri" w:hAnsi="Calibri" w:cs="Calibri"/>
                <w:color w:val="000000"/>
                <w:sz w:val="16"/>
                <w:szCs w:val="16"/>
              </w:rPr>
              <w:t>0.001</w:t>
            </w:r>
          </w:p>
        </w:tc>
        <w:tc>
          <w:tcPr>
            <w:tcW w:w="1076" w:type="dxa"/>
            <w:vAlign w:val="bottom"/>
          </w:tcPr>
          <w:p w14:paraId="4CECAF22"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761" w:type="dxa"/>
            <w:vAlign w:val="bottom"/>
          </w:tcPr>
          <w:p w14:paraId="2F07857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42" w:type="dxa"/>
            <w:vAlign w:val="bottom"/>
          </w:tcPr>
          <w:p w14:paraId="4E98F9F4"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1114" w:type="dxa"/>
            <w:vAlign w:val="bottom"/>
          </w:tcPr>
          <w:p w14:paraId="5DB9F4E8" w14:textId="77777777" w:rsidR="00567422" w:rsidRPr="00AB4F3A" w:rsidRDefault="00567422" w:rsidP="003F5190">
            <w:pPr>
              <w:rPr>
                <w:sz w:val="16"/>
                <w:szCs w:val="16"/>
              </w:rPr>
            </w:pPr>
            <w:r w:rsidRPr="00AB4F3A">
              <w:rPr>
                <w:rFonts w:ascii="Calibri" w:hAnsi="Calibri" w:cs="Calibri"/>
                <w:color w:val="000000"/>
                <w:sz w:val="16"/>
                <w:szCs w:val="16"/>
              </w:rPr>
              <w:t>0.002143</w:t>
            </w:r>
          </w:p>
        </w:tc>
        <w:tc>
          <w:tcPr>
            <w:tcW w:w="1114" w:type="dxa"/>
            <w:vAlign w:val="bottom"/>
          </w:tcPr>
          <w:p w14:paraId="41F55E5E" w14:textId="77777777" w:rsidR="00567422" w:rsidRPr="00AB4F3A" w:rsidRDefault="00567422" w:rsidP="003F5190">
            <w:pPr>
              <w:rPr>
                <w:sz w:val="16"/>
                <w:szCs w:val="16"/>
              </w:rPr>
            </w:pPr>
            <w:r w:rsidRPr="00AB4F3A">
              <w:rPr>
                <w:rFonts w:ascii="Calibri" w:hAnsi="Calibri" w:cs="Calibri"/>
                <w:color w:val="000000"/>
                <w:sz w:val="16"/>
                <w:szCs w:val="16"/>
              </w:rPr>
              <w:t>0</w:t>
            </w:r>
          </w:p>
        </w:tc>
        <w:tc>
          <w:tcPr>
            <w:tcW w:w="976" w:type="dxa"/>
            <w:vAlign w:val="bottom"/>
          </w:tcPr>
          <w:p w14:paraId="7D32202D" w14:textId="77777777" w:rsidR="00567422" w:rsidRPr="00AB4F3A" w:rsidRDefault="00567422" w:rsidP="003F5190">
            <w:pPr>
              <w:rPr>
                <w:sz w:val="16"/>
                <w:szCs w:val="16"/>
              </w:rPr>
            </w:pPr>
            <w:r w:rsidRPr="00AB4F3A">
              <w:rPr>
                <w:rFonts w:ascii="Calibri" w:hAnsi="Calibri" w:cs="Calibri"/>
                <w:color w:val="000000"/>
                <w:sz w:val="16"/>
                <w:szCs w:val="16"/>
              </w:rPr>
              <w:t>1221.424</w:t>
            </w:r>
          </w:p>
        </w:tc>
        <w:tc>
          <w:tcPr>
            <w:tcW w:w="1067" w:type="dxa"/>
            <w:vAlign w:val="bottom"/>
          </w:tcPr>
          <w:p w14:paraId="07094AFF" w14:textId="77777777" w:rsidR="00567422" w:rsidRPr="00AB4F3A" w:rsidRDefault="00567422" w:rsidP="003F5190">
            <w:pPr>
              <w:rPr>
                <w:sz w:val="16"/>
                <w:szCs w:val="16"/>
              </w:rPr>
            </w:pPr>
            <w:r w:rsidRPr="00AB4F3A">
              <w:rPr>
                <w:rFonts w:ascii="Calibri" w:hAnsi="Calibri" w:cs="Calibri"/>
                <w:color w:val="000000"/>
                <w:sz w:val="16"/>
                <w:szCs w:val="16"/>
              </w:rPr>
              <w:t>Mod</w:t>
            </w:r>
          </w:p>
        </w:tc>
      </w:tr>
    </w:tbl>
    <w:p w14:paraId="6D8696B4" w14:textId="72CEAF29" w:rsidR="00715D55" w:rsidRDefault="00D8535D">
      <w:pPr>
        <w:rPr>
          <w:rFonts w:ascii="Times New Roman" w:eastAsia="Times New Roman" w:hAnsi="Times New Roman" w:cs="Times New Roman"/>
          <w:sz w:val="24"/>
          <w:szCs w:val="24"/>
        </w:rPr>
      </w:pPr>
      <w:r>
        <w:br w:type="page"/>
      </w:r>
    </w:p>
    <w:p w14:paraId="27936BD6" w14:textId="77777777" w:rsidR="00567422" w:rsidRDefault="00567422">
      <w:pPr>
        <w:rPr>
          <w:ins w:id="477" w:author="Meyer, Michael Frederick" w:date="2020-09-07T16:07:00Z"/>
          <w:rFonts w:ascii="Times New Roman" w:eastAsia="Times New Roman" w:hAnsi="Times New Roman" w:cs="Times New Roman"/>
          <w:sz w:val="24"/>
          <w:szCs w:val="24"/>
        </w:rPr>
        <w:sectPr w:rsidR="00567422" w:rsidSect="00567422">
          <w:pgSz w:w="15840" w:h="12240" w:orient="landscape"/>
          <w:pgMar w:top="1440" w:right="1440" w:bottom="1440" w:left="1440" w:header="720" w:footer="720" w:gutter="0"/>
          <w:lnNumType w:countBy="1" w:restart="continuous"/>
          <w:pgNumType w:start="1"/>
          <w:cols w:space="720"/>
          <w:docGrid w:linePitch="299"/>
        </w:sectPr>
      </w:pPr>
    </w:p>
    <w:p w14:paraId="5F5066BC" w14:textId="457B672E" w:rsidR="00715D55" w:rsidRDefault="00C739B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A322CC6" wp14:editId="0F2422AE">
            <wp:extent cx="5197475" cy="82296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plot.png"/>
                    <pic:cNvPicPr/>
                  </pic:nvPicPr>
                  <pic:blipFill>
                    <a:blip r:embed="rId13">
                      <a:extLst>
                        <a:ext uri="{28A0092B-C50C-407E-A947-70E740481C1C}">
                          <a14:useLocalDpi xmlns:a14="http://schemas.microsoft.com/office/drawing/2010/main" val="0"/>
                        </a:ext>
                      </a:extLst>
                    </a:blip>
                    <a:stretch>
                      <a:fillRect/>
                    </a:stretch>
                  </pic:blipFill>
                  <pic:spPr>
                    <a:xfrm>
                      <a:off x="0" y="0"/>
                      <a:ext cx="5197475" cy="8229600"/>
                    </a:xfrm>
                    <a:prstGeom prst="rect">
                      <a:avLst/>
                    </a:prstGeom>
                  </pic:spPr>
                </pic:pic>
              </a:graphicData>
            </a:graphic>
          </wp:inline>
        </w:drawing>
      </w:r>
    </w:p>
    <w:p w14:paraId="2A821124" w14:textId="69C05623"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567422">
        <w:rPr>
          <w:rFonts w:ascii="Times New Roman" w:eastAsia="Times New Roman" w:hAnsi="Times New Roman" w:cs="Times New Roman"/>
          <w:sz w:val="24"/>
          <w:szCs w:val="24"/>
        </w:rPr>
        <w:t>δ</w:t>
      </w:r>
      <w:r w:rsidR="00567422" w:rsidRPr="005A1835">
        <w:rPr>
          <w:rFonts w:ascii="Times New Roman" w:eastAsia="Times New Roman" w:hAnsi="Times New Roman" w:cs="Times New Roman"/>
          <w:sz w:val="24"/>
          <w:szCs w:val="24"/>
          <w:vertAlign w:val="superscript"/>
        </w:rPr>
        <w:t>15</w:t>
      </w:r>
      <w:r w:rsidR="00567422">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B), </w:t>
      </w:r>
      <w:r w:rsidR="00AD7A0D">
        <w:rPr>
          <w:rFonts w:ascii="Times New Roman" w:eastAsia="Times New Roman" w:hAnsi="Times New Roman" w:cs="Times New Roman"/>
          <w:sz w:val="24"/>
          <w:szCs w:val="24"/>
        </w:rPr>
        <w:t xml:space="preserve">total </w:t>
      </w:r>
      <w:r w:rsidR="00D8535D">
        <w:rPr>
          <w:rFonts w:ascii="Times New Roman" w:eastAsia="Times New Roman" w:hAnsi="Times New Roman" w:cs="Times New Roman"/>
          <w:sz w:val="24"/>
          <w:szCs w:val="24"/>
        </w:rPr>
        <w:t xml:space="preserve">phosphorus (C), </w:t>
      </w:r>
      <w:r w:rsidR="00AD7A0D">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otal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w:t>
      </w:r>
      <w:r w:rsidR="00567422" w:rsidRPr="004D5001">
        <w:rPr>
          <w:rFonts w:ascii="Times New Roman" w:eastAsia="Times New Roman" w:hAnsi="Times New Roman" w:cs="Times New Roman"/>
          <w:sz w:val="24"/>
          <w:szCs w:val="24"/>
        </w:rPr>
        <w:t>δ</w:t>
      </w:r>
      <w:r w:rsidR="00567422" w:rsidRPr="004D5001">
        <w:rPr>
          <w:rFonts w:ascii="Times New Roman" w:eastAsia="Times New Roman" w:hAnsi="Times New Roman" w:cs="Times New Roman"/>
          <w:sz w:val="24"/>
          <w:szCs w:val="24"/>
          <w:vertAlign w:val="superscript"/>
        </w:rPr>
        <w:t>15</w:t>
      </w:r>
      <w:r w:rsidR="00567422" w:rsidRPr="004D5001">
        <w:rPr>
          <w:rFonts w:ascii="Times New Roman" w:eastAsia="Times New Roman" w:hAnsi="Times New Roman" w:cs="Times New Roman"/>
          <w:sz w:val="24"/>
          <w:szCs w:val="24"/>
        </w:rPr>
        <w:t>N</w:t>
      </w:r>
      <w:r w:rsidR="00567422" w:rsidRPr="004D5001" w:rsidDel="00567422">
        <w:rPr>
          <w:rFonts w:ascii="Times New Roman" w:eastAsia="Times New Roman" w:hAnsi="Times New Roman" w:cs="Times New Roman"/>
          <w:sz w:val="24"/>
          <w:szCs w:val="24"/>
        </w:rPr>
        <w:t xml:space="preserve"> </w:t>
      </w:r>
      <w:r w:rsidR="00D8535D" w:rsidRPr="004D5001">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 xml:space="preserve">), and </w:t>
      </w:r>
      <w:r w:rsidR="00AD7A0D">
        <w:rPr>
          <w:rFonts w:ascii="Times New Roman" w:eastAsia="Times New Roman" w:hAnsi="Times New Roman" w:cs="Times New Roman"/>
          <w:sz w:val="24"/>
          <w:szCs w:val="24"/>
        </w:rPr>
        <w:t xml:space="preserve">to some extents </w:t>
      </w:r>
      <w:r w:rsidR="00D8535D">
        <w:rPr>
          <w:rFonts w:ascii="Times New Roman" w:eastAsia="Times New Roman" w:hAnsi="Times New Roman" w:cs="Times New Roman"/>
          <w:sz w:val="24"/>
          <w:szCs w:val="24"/>
        </w:rPr>
        <w:t xml:space="preserve">phosphorus (C) produced significant models. Chlorophyll a (D), </w:t>
      </w:r>
      <w:r w:rsidR="00AD7A0D">
        <w:rPr>
          <w:rFonts w:ascii="Times New Roman" w:eastAsia="Times New Roman" w:hAnsi="Times New Roman" w:cs="Times New Roman"/>
          <w:sz w:val="24"/>
          <w:szCs w:val="24"/>
        </w:rPr>
        <w:t>n</w:t>
      </w:r>
      <w:r w:rsidR="00D8535D">
        <w:rPr>
          <w:rFonts w:ascii="Times New Roman" w:eastAsia="Times New Roman" w:hAnsi="Times New Roman" w:cs="Times New Roman"/>
          <w:sz w:val="24"/>
          <w:szCs w:val="24"/>
        </w:rPr>
        <w:t xml:space="preserve">itrate (E), </w:t>
      </w:r>
      <w:r w:rsidR="00AD7A0D">
        <w:rPr>
          <w:rFonts w:ascii="Times New Roman" w:eastAsia="Times New Roman" w:hAnsi="Times New Roman" w:cs="Times New Roman"/>
          <w:sz w:val="24"/>
          <w:szCs w:val="24"/>
        </w:rPr>
        <w:t>total</w:t>
      </w:r>
      <w:r w:rsidR="00D8535D">
        <w:rPr>
          <w:rFonts w:ascii="Times New Roman" w:eastAsia="Times New Roman" w:hAnsi="Times New Roman" w:cs="Times New Roman"/>
          <w:sz w:val="24"/>
          <w:szCs w:val="24"/>
        </w:rPr>
        <w:t xml:space="preserve">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s (F), </w:t>
      </w:r>
      <w:r w:rsidR="00AD7A0D">
        <w:rPr>
          <w:rFonts w:ascii="Times New Roman" w:eastAsia="Times New Roman" w:hAnsi="Times New Roman" w:cs="Times New Roman"/>
          <w:sz w:val="24"/>
          <w:szCs w:val="24"/>
        </w:rPr>
        <w:t>a</w:t>
      </w:r>
      <w:r w:rsidR="00D8535D">
        <w:rPr>
          <w:rFonts w:ascii="Times New Roman" w:eastAsia="Times New Roman" w:hAnsi="Times New Roman" w:cs="Times New Roman"/>
          <w:sz w:val="24"/>
          <w:szCs w:val="24"/>
        </w:rPr>
        <w:t xml:space="preserve">mmonium (G), and </w:t>
      </w:r>
      <w:r w:rsidR="00AD7A0D">
        <w:rPr>
          <w:rFonts w:ascii="Times New Roman" w:eastAsia="Times New Roman" w:hAnsi="Times New Roman" w:cs="Times New Roman"/>
          <w:sz w:val="24"/>
          <w:szCs w:val="24"/>
        </w:rPr>
        <w:t>m</w:t>
      </w:r>
      <w:r w:rsidR="00D8535D">
        <w:rPr>
          <w:rFonts w:ascii="Times New Roman" w:eastAsia="Times New Roman" w:hAnsi="Times New Roman" w:cs="Times New Roman"/>
          <w:sz w:val="24"/>
          <w:szCs w:val="24"/>
        </w:rPr>
        <w:t xml:space="preserve">icroplastic </w:t>
      </w:r>
      <w:r w:rsidR="00AD7A0D">
        <w:rPr>
          <w:rFonts w:ascii="Times New Roman" w:eastAsia="Times New Roman" w:hAnsi="Times New Roman" w:cs="Times New Roman"/>
          <w:sz w:val="24"/>
          <w:szCs w:val="24"/>
        </w:rPr>
        <w:t>d</w:t>
      </w:r>
      <w:r w:rsidR="00D8535D">
        <w:rPr>
          <w:rFonts w:ascii="Times New Roman" w:eastAsia="Times New Roman" w:hAnsi="Times New Roman" w:cs="Times New Roman"/>
          <w:sz w:val="24"/>
          <w:szCs w:val="24"/>
        </w:rPr>
        <w:t xml:space="preserve">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0EB46ACF" w:rsidR="00715D55" w:rsidRDefault="00D8535D">
      <w:pPr>
        <w:rPr>
          <w:rFonts w:ascii="Times New Roman" w:eastAsia="Times New Roman" w:hAnsi="Times New Roman" w:cs="Times New Roman"/>
          <w:sz w:val="24"/>
          <w:szCs w:val="24"/>
        </w:rPr>
      </w:pPr>
      <w:commentRangeStart w:id="478"/>
      <w:commentRangeStart w:id="479"/>
      <w:r>
        <w:rPr>
          <w:rFonts w:ascii="Times New Roman" w:eastAsia="Times New Roman" w:hAnsi="Times New Roman" w:cs="Times New Roman"/>
          <w:sz w:val="24"/>
          <w:szCs w:val="24"/>
        </w:rPr>
        <w:t>Figure 3</w:t>
      </w:r>
      <w:commentRangeEnd w:id="478"/>
      <w:r w:rsidR="00C872C8">
        <w:rPr>
          <w:rStyle w:val="CommentReference"/>
        </w:rPr>
        <w:commentReference w:id="478"/>
      </w:r>
      <w:commentRangeEnd w:id="479"/>
      <w:r w:rsidR="004D5001">
        <w:rPr>
          <w:rStyle w:val="CommentReference"/>
        </w:rPr>
        <w:commentReference w:id="479"/>
      </w:r>
      <w:r>
        <w:rPr>
          <w:rFonts w:ascii="Times New Roman" w:eastAsia="Times New Roman" w:hAnsi="Times New Roman" w:cs="Times New Roman"/>
          <w:sz w:val="24"/>
          <w:szCs w:val="24"/>
        </w:rPr>
        <w:t xml:space="preserve">: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ins w:id="480" w:author="Meyer, Michael Frederick" w:date="2020-09-07T16:08:00Z">
        <w:r w:rsidR="00567422">
          <w:rPr>
            <w:rFonts w:ascii="Times New Roman" w:eastAsia="Times New Roman" w:hAnsi="Times New Roman" w:cs="Times New Roman"/>
            <w:sz w:val="24"/>
            <w:szCs w:val="24"/>
          </w:rPr>
          <w:t xml:space="preserve">Sites with a higher IDW population value tended to be more associated with filamentous algal groupings and separate from sites with moderate and low IDW population values, which were more associated with diatom abundance. </w:t>
        </w:r>
      </w:ins>
      <w:r>
        <w:rPr>
          <w:rFonts w:ascii="Times New Roman" w:eastAsia="Times New Roman" w:hAnsi="Times New Roman" w:cs="Times New Roman"/>
          <w:sz w:val="24"/>
          <w:szCs w:val="24"/>
        </w:rPr>
        <w:t xml:space="preserve">PERMANOVA confirmed the three groups to be significantly different (p = 0.023). </w:t>
      </w:r>
      <w:del w:id="481" w:author="Meyer, Michael Frederick" w:date="2020-09-07T16:08:00Z">
        <w:r w:rsidDel="00567422">
          <w:rPr>
            <w:rFonts w:ascii="Times New Roman" w:eastAsia="Times New Roman" w:hAnsi="Times New Roman" w:cs="Times New Roman"/>
            <w:sz w:val="24"/>
            <w:szCs w:val="24"/>
          </w:rPr>
          <w:delText xml:space="preserve">Sites with a higher </w:delText>
        </w:r>
        <w:r w:rsidR="00B63560" w:rsidDel="00567422">
          <w:rPr>
            <w:rFonts w:ascii="Times New Roman" w:eastAsia="Times New Roman" w:hAnsi="Times New Roman" w:cs="Times New Roman"/>
            <w:sz w:val="24"/>
            <w:szCs w:val="24"/>
          </w:rPr>
          <w:delText>IDW</w:delText>
        </w:r>
        <w:r w:rsidDel="00567422">
          <w:rPr>
            <w:rFonts w:ascii="Times New Roman" w:eastAsia="Times New Roman" w:hAnsi="Times New Roman" w:cs="Times New Roman"/>
            <w:sz w:val="24"/>
            <w:szCs w:val="24"/>
          </w:rPr>
          <w:delText xml:space="preserve"> population value tended to be more associated with filamentous algal groupings, whereas moderate and low values were more associated with diatom abundance.</w:delText>
        </w:r>
      </w:del>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w:t>
      </w:r>
      <w:bookmarkStart w:id="482" w:name="_GoBack"/>
      <w:bookmarkEnd w:id="482"/>
      <w:r w:rsidR="00D8535D">
        <w:rPr>
          <w:rFonts w:ascii="Times New Roman" w:eastAsia="Times New Roman" w:hAnsi="Times New Roman" w:cs="Times New Roman"/>
          <w:sz w:val="24"/>
          <w:szCs w:val="24"/>
        </w:rPr>
        <w:t xml:space="preserve">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6C190359" w:rsidR="00715D55" w:rsidRDefault="00A8343E">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16A25C27" wp14:editId="51F5224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ble_isotopes_biplo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25DF49C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567422">
        <w:rPr>
          <w:rFonts w:ascii="Times New Roman" w:eastAsia="Times New Roman" w:hAnsi="Times New Roman" w:cs="Times New Roman"/>
          <w:sz w:val="24"/>
          <w:szCs w:val="24"/>
        </w:rPr>
        <w:t xml:space="preserve">deviatio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and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table</w:t>
      </w:r>
      <w:r w:rsidR="00D8535D">
        <w:rPr>
          <w:rFonts w:ascii="Times New Roman" w:eastAsia="Times New Roman" w:hAnsi="Times New Roman" w:cs="Times New Roman"/>
          <w:sz w:val="24"/>
          <w:szCs w:val="24"/>
        </w:rPr>
        <w:t xml:space="preserv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w:t>
      </w:r>
      <w:r w:rsidR="00D8535D" w:rsidRPr="00567422">
        <w:rPr>
          <w:rFonts w:ascii="Times New Roman" w:eastAsia="Times New Roman" w:hAnsi="Times New Roman" w:cs="Times New Roman"/>
          <w:sz w:val="24"/>
          <w:szCs w:val="24"/>
        </w:rPr>
        <w:t xml:space="preserve">in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3</w:t>
      </w:r>
      <w:r w:rsidR="00567422" w:rsidRPr="00567422">
        <w:rPr>
          <w:rFonts w:ascii="Times New Roman" w:eastAsia="Times New Roman" w:hAnsi="Times New Roman" w:cs="Times New Roman"/>
          <w:color w:val="212121"/>
          <w:sz w:val="24"/>
          <w:szCs w:val="24"/>
        </w:rPr>
        <w:t>C</w:t>
      </w:r>
      <w:r w:rsidR="00D8535D" w:rsidRPr="00567422">
        <w:rPr>
          <w:rFonts w:ascii="Times New Roman" w:eastAsia="Times New Roman" w:hAnsi="Times New Roman" w:cs="Times New Roman"/>
          <w:sz w:val="24"/>
          <w:szCs w:val="24"/>
        </w:rPr>
        <w:t xml:space="preserve"> or </w:t>
      </w:r>
      <w:r w:rsidR="00567422" w:rsidRPr="00567422">
        <w:rPr>
          <w:rFonts w:ascii="Times New Roman" w:eastAsia="Times New Roman" w:hAnsi="Times New Roman" w:cs="Times New Roman"/>
          <w:color w:val="212121"/>
          <w:sz w:val="24"/>
          <w:szCs w:val="24"/>
        </w:rPr>
        <w:t>δ</w:t>
      </w:r>
      <w:r w:rsidR="00567422" w:rsidRPr="00567422">
        <w:rPr>
          <w:rFonts w:ascii="Times New Roman" w:eastAsia="Times New Roman" w:hAnsi="Times New Roman" w:cs="Times New Roman"/>
          <w:color w:val="212121"/>
          <w:sz w:val="24"/>
          <w:szCs w:val="24"/>
          <w:vertAlign w:val="superscript"/>
        </w:rPr>
        <w:t>15</w:t>
      </w:r>
      <w:r w:rsidR="00567422" w:rsidRPr="00567422">
        <w:rPr>
          <w:rFonts w:ascii="Times New Roman" w:eastAsia="Times New Roman" w:hAnsi="Times New Roman" w:cs="Times New Roman"/>
          <w:color w:val="212121"/>
          <w:sz w:val="24"/>
          <w:szCs w:val="24"/>
        </w:rPr>
        <w:t>N</w:t>
      </w:r>
      <w:r w:rsidR="00D8535D" w:rsidRPr="00567422">
        <w:rPr>
          <w:rFonts w:ascii="Times New Roman" w:eastAsia="Times New Roman" w:hAnsi="Times New Roman" w:cs="Times New Roman"/>
          <w:sz w:val="24"/>
          <w:szCs w:val="24"/>
        </w:rPr>
        <w:t xml:space="preserve"> signatures</w:t>
      </w:r>
      <w:r w:rsidR="00D8535D">
        <w:rPr>
          <w:rFonts w:ascii="Times New Roman" w:eastAsia="Times New Roman" w:hAnsi="Times New Roman" w:cs="Times New Roman"/>
          <w:sz w:val="24"/>
          <w:szCs w:val="24"/>
        </w:rPr>
        <w:t xml:space="preserve">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567422" w:rsidRPr="00567422">
        <w:rPr>
          <w:rFonts w:ascii="Times New Roman" w:eastAsia="Times New Roman" w:hAnsi="Times New Roman" w:cs="Times New Roman"/>
          <w:color w:val="212121"/>
          <w:sz w:val="24"/>
          <w:szCs w:val="24"/>
          <w:highlight w:val="white"/>
        </w:rPr>
        <w:t xml:space="preserve"> </w:t>
      </w:r>
      <w:r w:rsidR="00567422">
        <w:rPr>
          <w:rFonts w:ascii="Times New Roman" w:eastAsia="Times New Roman" w:hAnsi="Times New Roman" w:cs="Times New Roman"/>
          <w:color w:val="212121"/>
          <w:sz w:val="24"/>
          <w:szCs w:val="24"/>
          <w:highlight w:val="white"/>
        </w:rPr>
        <w:t>δ</w:t>
      </w:r>
      <w:r w:rsidR="00567422" w:rsidRPr="005A1835">
        <w:rPr>
          <w:rFonts w:ascii="Times New Roman" w:eastAsia="Times New Roman" w:hAnsi="Times New Roman" w:cs="Times New Roman"/>
          <w:color w:val="212121"/>
          <w:sz w:val="24"/>
          <w:szCs w:val="24"/>
          <w:highlight w:val="white"/>
          <w:vertAlign w:val="superscript"/>
        </w:rPr>
        <w:t>15</w:t>
      </w:r>
      <w:r w:rsidR="00567422">
        <w:rPr>
          <w:rFonts w:ascii="Times New Roman" w:eastAsia="Times New Roman" w:hAnsi="Times New Roman" w:cs="Times New Roman"/>
          <w:color w:val="212121"/>
          <w:sz w:val="24"/>
          <w:szCs w:val="24"/>
          <w:highlight w:val="white"/>
        </w:rPr>
        <w:t>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567422">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53B16CE5" w:rsidR="00715D55" w:rsidRDefault="00715D55">
      <w:pPr>
        <w:rPr>
          <w:rFonts w:ascii="Times New Roman" w:eastAsia="Times New Roman" w:hAnsi="Times New Roman" w:cs="Times New Roman"/>
          <w:sz w:val="24"/>
          <w:szCs w:val="24"/>
        </w:rPr>
      </w:pPr>
    </w:p>
    <w:p w14:paraId="4045D900" w14:textId="16B5B443" w:rsidR="00567422" w:rsidRDefault="00567422">
      <w:pPr>
        <w:rPr>
          <w:rFonts w:ascii="Times New Roman" w:eastAsia="Times New Roman" w:hAnsi="Times New Roman" w:cs="Times New Roman"/>
          <w:sz w:val="24"/>
          <w:szCs w:val="24"/>
        </w:rPr>
      </w:pPr>
      <w:ins w:id="483" w:author="Meyer, Michael Frederick" w:date="2020-09-07T16:10:00Z">
        <w:r>
          <w:rPr>
            <w:rFonts w:ascii="Times New Roman" w:eastAsia="Times New Roman" w:hAnsi="Times New Roman" w:cs="Times New Roman"/>
            <w:noProof/>
            <w:sz w:val="24"/>
            <w:szCs w:val="24"/>
          </w:rPr>
          <w:drawing>
            <wp:inline distT="0" distB="0" distL="0" distR="0" wp14:anchorId="53D13658" wp14:editId="0572846F">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0AB3AC7F" w14:textId="77777777" w:rsidR="00715D55" w:rsidRDefault="00715D55">
      <w:pPr>
        <w:rPr>
          <w:rFonts w:ascii="Times New Roman" w:eastAsia="Times New Roman" w:hAnsi="Times New Roman" w:cs="Times New Roman"/>
          <w:sz w:val="24"/>
          <w:szCs w:val="24"/>
        </w:rPr>
      </w:pPr>
    </w:p>
    <w:p w14:paraId="4F7210E8" w14:textId="2F78E6EE"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w:t>
      </w:r>
      <w:commentRangeStart w:id="484"/>
      <w:del w:id="485" w:author="Meyer, Michael Frederick" w:date="2020-09-07T16:10:00Z">
        <w:r w:rsidDel="00567422">
          <w:rPr>
            <w:rFonts w:ascii="Times New Roman" w:eastAsia="Times New Roman" w:hAnsi="Times New Roman" w:cs="Times New Roman"/>
            <w:sz w:val="24"/>
            <w:szCs w:val="24"/>
          </w:rPr>
          <w:delText xml:space="preserve">Grazing </w:delText>
        </w:r>
      </w:del>
      <w:commentRangeEnd w:id="484"/>
      <w:r w:rsidR="004D5001">
        <w:rPr>
          <w:rStyle w:val="CommentReference"/>
        </w:rPr>
        <w:commentReference w:id="484"/>
      </w:r>
      <w:del w:id="486" w:author="Meyer, Michael Frederick" w:date="2020-09-07T16:10:00Z">
        <w:r w:rsidDel="00567422">
          <w:rPr>
            <w:rFonts w:ascii="Times New Roman" w:eastAsia="Times New Roman" w:hAnsi="Times New Roman" w:cs="Times New Roman"/>
            <w:sz w:val="24"/>
            <w:szCs w:val="24"/>
          </w:rPr>
          <w:delText xml:space="preserve">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delText>
        </w:r>
      </w:del>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567422">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Meyer, Michael Frederick" w:date="2020-09-08T15:04:00Z" w:initials="MMF">
    <w:p w14:paraId="5C28A9E2" w14:textId="77777777" w:rsidR="00C332CF" w:rsidRDefault="00C332CF">
      <w:pPr>
        <w:pStyle w:val="CommentText"/>
      </w:pPr>
      <w:r>
        <w:rPr>
          <w:rStyle w:val="CommentReference"/>
        </w:rPr>
        <w:annotationRef/>
      </w:r>
      <w:r>
        <w:t xml:space="preserve">I went back and forth about including this – as your average L&amp;O reader would likely know this. </w:t>
      </w:r>
    </w:p>
    <w:p w14:paraId="1851E085" w14:textId="77777777" w:rsidR="00C332CF" w:rsidRDefault="00C332CF">
      <w:pPr>
        <w:pStyle w:val="CommentText"/>
      </w:pPr>
    </w:p>
    <w:p w14:paraId="6CE9C8BE" w14:textId="0DEA6FE4" w:rsidR="00C332CF" w:rsidRDefault="00C332CF">
      <w:pPr>
        <w:pStyle w:val="CommentText"/>
      </w:pPr>
      <w:r>
        <w:t>However, it did strike me that this could be important to distinguish that we mean naturally oligotrophic and not a re-</w:t>
      </w:r>
      <w:proofErr w:type="spellStart"/>
      <w:r>
        <w:t>oligotrophied</w:t>
      </w:r>
      <w:proofErr w:type="spellEnd"/>
      <w:r>
        <w:t xml:space="preserve"> system (thinking about Tong et al., 2020 that’s cited in the closing paragraph). </w:t>
      </w:r>
    </w:p>
    <w:p w14:paraId="75D32AC9" w14:textId="7E63B729" w:rsidR="00C332CF" w:rsidRDefault="00C332CF">
      <w:pPr>
        <w:pStyle w:val="CommentText"/>
      </w:pPr>
    </w:p>
    <w:p w14:paraId="52768951" w14:textId="131C435B" w:rsidR="00C332CF" w:rsidRDefault="00C332CF">
      <w:pPr>
        <w:pStyle w:val="CommentText"/>
      </w:pPr>
      <w:r>
        <w:t xml:space="preserve">On the flip side, I think that this does help orient the reader to start thinking about oligotrophic lakes, and I personally think that it helps the flow the paragraph. </w:t>
      </w:r>
    </w:p>
    <w:p w14:paraId="3E50BFF8" w14:textId="003EC0D9" w:rsidR="00C332CF" w:rsidRDefault="00C332CF">
      <w:pPr>
        <w:pStyle w:val="CommentText"/>
      </w:pPr>
    </w:p>
    <w:p w14:paraId="0278E581" w14:textId="0D8BCDAA" w:rsidR="00C332CF" w:rsidRDefault="00C332CF">
      <w:pPr>
        <w:pStyle w:val="CommentText"/>
      </w:pPr>
      <w:r>
        <w:t xml:space="preserve">Open to cutting or keeping though as it is 8 words of a </w:t>
      </w:r>
      <w:proofErr w:type="gramStart"/>
      <w:r>
        <w:t>250 word</w:t>
      </w:r>
      <w:proofErr w:type="gramEnd"/>
      <w:r>
        <w:t xml:space="preserve"> abstract.</w:t>
      </w:r>
    </w:p>
    <w:p w14:paraId="23387237" w14:textId="77777777" w:rsidR="00C332CF" w:rsidRDefault="00C332CF">
      <w:pPr>
        <w:pStyle w:val="CommentText"/>
      </w:pPr>
    </w:p>
    <w:p w14:paraId="6FBF4CDD" w14:textId="16284DAC" w:rsidR="00C332CF" w:rsidRDefault="00C332CF">
      <w:pPr>
        <w:pStyle w:val="CommentText"/>
      </w:pPr>
    </w:p>
  </w:comment>
  <w:comment w:id="35" w:author="Ted" w:date="2020-07-14T10:16:00Z" w:initials="T">
    <w:p w14:paraId="07B4222A" w14:textId="1110E843" w:rsidR="00C332CF" w:rsidRDefault="00C332CF">
      <w:pPr>
        <w:pStyle w:val="CommentText"/>
      </w:pPr>
      <w:r>
        <w:rPr>
          <w:rStyle w:val="CommentReference"/>
        </w:rPr>
        <w:annotationRef/>
      </w:r>
      <w:r>
        <w:t>This sentence needs some thought. A bit awkward as written.</w:t>
      </w:r>
    </w:p>
  </w:comment>
  <w:comment w:id="54" w:author="Ted" w:date="2020-07-14T10:21:00Z" w:initials="T">
    <w:p w14:paraId="0431A54B" w14:textId="6A809E9D" w:rsidR="00C332CF" w:rsidRDefault="00C332CF">
      <w:pPr>
        <w:pStyle w:val="CommentText"/>
      </w:pPr>
      <w:r>
        <w:rPr>
          <w:rStyle w:val="CommentReference"/>
        </w:rPr>
        <w:annotationRef/>
      </w:r>
      <w:r>
        <w:t xml:space="preserve">Consider stating what to purpose of this study is in one statement. Right </w:t>
      </w:r>
      <w:proofErr w:type="gramStart"/>
      <w:r>
        <w:t>now</w:t>
      </w:r>
      <w:proofErr w:type="gramEnd"/>
      <w:r>
        <w:t xml:space="preserve"> this info is dispersed between two different sentences.</w:t>
      </w:r>
    </w:p>
  </w:comment>
  <w:comment w:id="114" w:author="Crespi, Erica" w:date="2020-07-28T12:51:00Z" w:initials="CE">
    <w:p w14:paraId="59BFBD06" w14:textId="279CE5F8" w:rsidR="00C332CF" w:rsidRDefault="00C332CF">
      <w:pPr>
        <w:pStyle w:val="CommentText"/>
      </w:pPr>
      <w:r>
        <w:rPr>
          <w:rStyle w:val="CommentReference"/>
        </w:rPr>
        <w:annotationRef/>
      </w:r>
      <w:r>
        <w:t xml:space="preserve">This is primarily nitrogen (and phosphorous)—I would indicate this here especially since you mention 15N isotopes in the next paragraph. </w:t>
      </w:r>
      <w:proofErr w:type="gramStart"/>
      <w:r>
        <w:t>Also</w:t>
      </w:r>
      <w:proofErr w:type="gramEnd"/>
      <w:r>
        <w:t xml:space="preserve"> you say </w:t>
      </w:r>
      <w:proofErr w:type="spellStart"/>
      <w:r>
        <w:t>nutrtients</w:t>
      </w:r>
      <w:proofErr w:type="spellEnd"/>
      <w:r>
        <w:t xml:space="preserve"> many times in these sentences so it’s repetitive</w:t>
      </w:r>
    </w:p>
  </w:comment>
  <w:comment w:id="115" w:author="Meyer, Michael Frederick" w:date="2020-09-09T15:05:00Z" w:initials="MMF">
    <w:p w14:paraId="7BFDC9A0" w14:textId="167E2C9D" w:rsidR="00C332CF" w:rsidRDefault="00C332CF">
      <w:pPr>
        <w:pStyle w:val="CommentText"/>
      </w:pPr>
      <w:r>
        <w:rPr>
          <w:rStyle w:val="CommentReference"/>
        </w:rPr>
        <w:annotationRef/>
      </w:r>
      <w:r>
        <w:t xml:space="preserve">Tried to remove some redundancies but </w:t>
      </w:r>
      <w:proofErr w:type="gramStart"/>
      <w:r>
        <w:t>cant</w:t>
      </w:r>
      <w:proofErr w:type="gramEnd"/>
      <w:r>
        <w:t xml:space="preserve"> REALLY get around some of it. </w:t>
      </w:r>
    </w:p>
  </w:comment>
  <w:comment w:id="126" w:author="Crespi, Erica" w:date="2020-07-28T12:50:00Z" w:initials="CE">
    <w:p w14:paraId="3B37E4C9" w14:textId="14B8D718" w:rsidR="00C332CF" w:rsidRDefault="00C332CF">
      <w:pPr>
        <w:pStyle w:val="CommentText"/>
      </w:pPr>
      <w:r>
        <w:rPr>
          <w:rStyle w:val="CommentReference"/>
        </w:rPr>
        <w:annotationRef/>
      </w:r>
      <w:r>
        <w:t xml:space="preserve">It would be nice if this paragraph somehow ends with the articulation of the research question that needs to be addressed (and thus motivates your study). </w:t>
      </w:r>
    </w:p>
  </w:comment>
  <w:comment w:id="127" w:author="Meyer, Michael Frederick" w:date="2020-09-08T15:01:00Z" w:initials="MMF">
    <w:p w14:paraId="22A0A224" w14:textId="713C24DD" w:rsidR="00C332CF" w:rsidRDefault="00C332CF">
      <w:pPr>
        <w:pStyle w:val="CommentText"/>
      </w:pPr>
      <w:r>
        <w:rPr>
          <w:rStyle w:val="CommentReference"/>
        </w:rPr>
        <w:annotationRef/>
      </w:r>
      <w:r>
        <w:t xml:space="preserve">I understand the </w:t>
      </w:r>
      <w:proofErr w:type="gramStart"/>
      <w:r>
        <w:t>sentiment,</w:t>
      </w:r>
      <w:proofErr w:type="gramEnd"/>
      <w:r>
        <w:t xml:space="preserve"> however, I tried a few different ways to make this sentence reflect an overarching research question, but I could not find a solution that did not compromise the flow of the introduction. I’m still open to keep trying, but I am not sure that it 100% necessary as long as there is flow to the introduction.</w:t>
      </w:r>
    </w:p>
    <w:p w14:paraId="49EB46D3" w14:textId="77777777" w:rsidR="00C332CF" w:rsidRDefault="00C332CF">
      <w:pPr>
        <w:pStyle w:val="CommentText"/>
      </w:pPr>
    </w:p>
    <w:p w14:paraId="069202AD" w14:textId="13D3E623" w:rsidR="00C332CF" w:rsidRDefault="00C332CF">
      <w:pPr>
        <w:pStyle w:val="CommentText"/>
      </w:pPr>
      <w:r>
        <w:t>Additionally, I think that the way we explicitly listed our objectives paragraph below serves as a good articulation of the research question.</w:t>
      </w:r>
    </w:p>
  </w:comment>
  <w:comment w:id="116" w:author="Ted" w:date="2020-07-14T10:35:00Z" w:initials="T">
    <w:p w14:paraId="6CF50FF7" w14:textId="18F370A5" w:rsidR="00C332CF" w:rsidRDefault="00C332CF">
      <w:pPr>
        <w:pStyle w:val="CommentText"/>
      </w:pPr>
      <w:r>
        <w:rPr>
          <w:rStyle w:val="CommentReference"/>
        </w:rPr>
        <w:annotationRef/>
      </w:r>
      <w:r>
        <w:t>This is currently a bit vague. Second sentence can be made shorter.</w:t>
      </w:r>
    </w:p>
  </w:comment>
  <w:comment w:id="131" w:author="Ted" w:date="2020-07-14T10:40:00Z" w:initials="T">
    <w:p w14:paraId="775C3C8F" w14:textId="2F9F0733" w:rsidR="00C332CF" w:rsidRDefault="00C332CF">
      <w:pPr>
        <w:pStyle w:val="CommentText"/>
      </w:pPr>
      <w:r>
        <w:rPr>
          <w:rStyle w:val="CommentReference"/>
        </w:rPr>
        <w:annotationRef/>
      </w:r>
      <w:r>
        <w:t>As sentence is currently structured, you are implying that elevated d15N signatures are “pollutants” (they are just indicators)</w:t>
      </w:r>
    </w:p>
  </w:comment>
  <w:comment w:id="132" w:author="Meyer, Michael Frederick" w:date="2020-09-08T15:14:00Z" w:initials="MMF">
    <w:p w14:paraId="51C054C9" w14:textId="6C8AA0C8" w:rsidR="00C332CF" w:rsidRDefault="00C332CF">
      <w:pPr>
        <w:pStyle w:val="CommentText"/>
      </w:pPr>
      <w:r>
        <w:rPr>
          <w:rStyle w:val="CommentReference"/>
        </w:rPr>
        <w:annotationRef/>
      </w:r>
      <w:r>
        <w:t xml:space="preserve">I think </w:t>
      </w:r>
      <w:proofErr w:type="gramStart"/>
      <w:r>
        <w:t>this fixes</w:t>
      </w:r>
      <w:proofErr w:type="gramEnd"/>
      <w:r>
        <w:t xml:space="preserve"> it</w:t>
      </w:r>
    </w:p>
  </w:comment>
  <w:comment w:id="135" w:author="Meyer, Michael Frederick" w:date="2020-09-08T15:14:00Z" w:initials="MMF">
    <w:p w14:paraId="2C9401A6" w14:textId="77777777" w:rsidR="00C332CF" w:rsidRDefault="00C332CF">
      <w:pPr>
        <w:pStyle w:val="CommentText"/>
      </w:pPr>
      <w:r>
        <w:rPr>
          <w:rStyle w:val="CommentReference"/>
        </w:rPr>
        <w:annotationRef/>
      </w:r>
      <w:r>
        <w:t xml:space="preserve">Ted had a comment that just “pore scale” was confusing. I think this clarifies things, but not 100% sure. </w:t>
      </w:r>
    </w:p>
    <w:p w14:paraId="4B8097FA" w14:textId="77777777" w:rsidR="00C332CF" w:rsidRDefault="00C332CF">
      <w:pPr>
        <w:pStyle w:val="CommentText"/>
      </w:pPr>
    </w:p>
    <w:p w14:paraId="3C7104E2" w14:textId="0DFFDAEE" w:rsidR="00C332CF" w:rsidRDefault="00C332CF">
      <w:pPr>
        <w:pStyle w:val="CommentText"/>
      </w:pPr>
      <w:r>
        <w:t xml:space="preserve">Ted also suggested “soil pore water scale” but then I found that confusing. </w:t>
      </w:r>
    </w:p>
  </w:comment>
  <w:comment w:id="138" w:author="Crespi, Erica" w:date="2020-07-28T12:54:00Z" w:initials="CE">
    <w:p w14:paraId="6EA16BB5" w14:textId="2D0B5B66" w:rsidR="00C332CF" w:rsidRDefault="00C332CF">
      <w:pPr>
        <w:pStyle w:val="CommentText"/>
      </w:pPr>
      <w:r>
        <w:rPr>
          <w:rStyle w:val="CommentReference"/>
        </w:rPr>
        <w:annotationRef/>
      </w:r>
      <w:r>
        <w:t xml:space="preserve">Are you interested in just using PPCPs as an indicator of sewage pollution, or are these compounds in fact pollutants that can have important effects on wildlife and potentially community </w:t>
      </w:r>
      <w:proofErr w:type="gramStart"/>
      <w:r>
        <w:t>structures.</w:t>
      </w:r>
      <w:proofErr w:type="gramEnd"/>
      <w:r>
        <w:t xml:space="preserve"> I think I would change the topic sentence here to be more something like, “In addition to nutrients, sewage pollution recent studies have shown that PPCPs are released into the environment</w:t>
      </w:r>
      <w:proofErr w:type="gramStart"/>
      <w:r>
        <w:t>….</w:t>
      </w:r>
      <w:r>
        <w:rPr>
          <w:noProof/>
        </w:rPr>
        <w:t>then</w:t>
      </w:r>
      <w:proofErr w:type="gramEnd"/>
      <w:r>
        <w:rPr>
          <w:noProof/>
        </w:rPr>
        <w:t xml:space="preserve"> continue with what you say, but a</w:t>
      </w:r>
      <w:proofErr w:type="spellStart"/>
      <w:r>
        <w:t>t</w:t>
      </w:r>
      <w:proofErr w:type="spellEnd"/>
      <w:r>
        <w:t xml:space="preserve"> the end say something like and the effects of PPCPs </w:t>
      </w:r>
      <w:r>
        <w:rPr>
          <w:noProof/>
        </w:rPr>
        <w:t xml:space="preserve">originating from sewage efluents </w:t>
      </w:r>
      <w:r>
        <w:t xml:space="preserve">on lake communities  (or something like that) are poorly understood.  Then that transitions to the next paragraph—but would be good to continue the thread of PPCPs, …relationship between </w:t>
      </w:r>
      <w:r>
        <w:rPr>
          <w:noProof/>
        </w:rPr>
        <w:t xml:space="preserve">PPCPs and EFA in conjunction with increase nutrients on communities has not been explored. </w:t>
      </w:r>
    </w:p>
  </w:comment>
  <w:comment w:id="139" w:author="Meyer, Michael Frederick" w:date="2020-09-04T15:37:00Z" w:initials="MMF">
    <w:p w14:paraId="2E53B25B" w14:textId="77777777" w:rsidR="00C332CF" w:rsidRDefault="00C332CF">
      <w:pPr>
        <w:pStyle w:val="CommentText"/>
      </w:pPr>
      <w:r>
        <w:rPr>
          <w:rStyle w:val="CommentReference"/>
        </w:rPr>
        <w:annotationRef/>
      </w:r>
      <w:r>
        <w:t xml:space="preserve">Given that our study is only focusing on using sewage indicators, I think that my address to Ted’s comment can work for this comment as well. I tried to clarify that we are solely interested in indicators (for which PPCPs is one of three). I think that focusing too much on PPCPs (and especially deleterious effects) in the introduction could confuse the story. </w:t>
      </w:r>
    </w:p>
    <w:p w14:paraId="2E0D7417" w14:textId="77777777" w:rsidR="00C332CF" w:rsidRDefault="00C332CF">
      <w:pPr>
        <w:pStyle w:val="CommentText"/>
      </w:pPr>
    </w:p>
    <w:p w14:paraId="0C9D6B3E" w14:textId="386E0A4F" w:rsidR="00C332CF" w:rsidRDefault="00C332CF">
      <w:pPr>
        <w:pStyle w:val="CommentText"/>
      </w:pPr>
      <w:r>
        <w:t xml:space="preserve">I can work to highlight that sentiment in the Discussion though, and that would be a great way to queue up future work! </w:t>
      </w:r>
    </w:p>
  </w:comment>
  <w:comment w:id="145" w:author="Ted" w:date="2020-07-14T10:58:00Z" w:initials="T">
    <w:p w14:paraId="0E0B3AA5" w14:textId="4135E054" w:rsidR="00C332CF" w:rsidRDefault="00C332CF">
      <w:pPr>
        <w:pStyle w:val="CommentText"/>
      </w:pPr>
      <w:r>
        <w:rPr>
          <w:rStyle w:val="CommentReference"/>
        </w:rPr>
        <w:annotationRef/>
      </w:r>
      <w:r>
        <w:t xml:space="preserve">A bit awkward. Consider rephrasing. </w:t>
      </w:r>
    </w:p>
  </w:comment>
  <w:comment w:id="154" w:author="Crespi, Erica" w:date="2020-07-28T13:34:00Z" w:initials="CE">
    <w:p w14:paraId="62F63AF4" w14:textId="34607295" w:rsidR="00C332CF" w:rsidRDefault="00C332CF">
      <w:pPr>
        <w:pStyle w:val="CommentText"/>
      </w:pPr>
      <w:r>
        <w:rPr>
          <w:rStyle w:val="CommentReference"/>
        </w:rPr>
        <w:annotationRef/>
      </w:r>
      <w:r>
        <w:t xml:space="preserve">I agree with Ted—this is almost </w:t>
      </w:r>
      <w:proofErr w:type="gramStart"/>
      <w:r>
        <w:t>two  paragraphs</w:t>
      </w:r>
      <w:proofErr w:type="gramEnd"/>
      <w:r>
        <w:t xml:space="preserve"> worth of information. Needs to be reduced and more focused. You </w:t>
      </w:r>
      <w:proofErr w:type="spellStart"/>
      <w:r>
        <w:t>an</w:t>
      </w:r>
      <w:proofErr w:type="spellEnd"/>
      <w:r>
        <w:t xml:space="preserve"> get to the specific ratio stuff in Methods.</w:t>
      </w:r>
    </w:p>
  </w:comment>
  <w:comment w:id="155" w:author="Meyer, Michael Frederick" w:date="2020-09-01T15:32:00Z" w:initials="MMF">
    <w:p w14:paraId="0D569847" w14:textId="7415A9A9" w:rsidR="00C332CF" w:rsidRDefault="00C332CF">
      <w:pPr>
        <w:pStyle w:val="CommentText"/>
      </w:pPr>
      <w:r>
        <w:rPr>
          <w:rStyle w:val="CommentReference"/>
        </w:rPr>
        <w:annotationRef/>
      </w:r>
      <w:r>
        <w:t xml:space="preserve">I went back and forth about deleting this sentence. I tried re-reading this paragraph without this sentence, and I do think that could work. However, I also think </w:t>
      </w:r>
      <w:proofErr w:type="gramStart"/>
      <w:r>
        <w:t>this sentences</w:t>
      </w:r>
      <w:proofErr w:type="gramEnd"/>
      <w:r>
        <w:t xml:space="preserve"> serves two main purposes:</w:t>
      </w:r>
    </w:p>
    <w:p w14:paraId="57AD574A" w14:textId="77777777" w:rsidR="00C332CF" w:rsidRDefault="00C332CF" w:rsidP="00C74DF4">
      <w:pPr>
        <w:pStyle w:val="CommentText"/>
        <w:numPr>
          <w:ilvl w:val="0"/>
          <w:numId w:val="4"/>
        </w:numPr>
      </w:pPr>
      <w:r>
        <w:t xml:space="preserve">It primes the reader to start thinking about specific ratios. </w:t>
      </w:r>
    </w:p>
    <w:p w14:paraId="4A777870" w14:textId="7AF45417" w:rsidR="00C332CF" w:rsidRDefault="00C332CF" w:rsidP="00C74DF4">
      <w:pPr>
        <w:pStyle w:val="CommentText"/>
        <w:numPr>
          <w:ilvl w:val="0"/>
          <w:numId w:val="4"/>
        </w:numPr>
      </w:pPr>
      <w:r>
        <w:t xml:space="preserve">It offers a more hypothesis-driven/mechanistic expectation for how food quality should change. </w:t>
      </w:r>
    </w:p>
    <w:p w14:paraId="0A4AF1FE" w14:textId="25C32731" w:rsidR="00C332CF" w:rsidRDefault="00C332CF" w:rsidP="00C74DF4">
      <w:pPr>
        <w:pStyle w:val="CommentText"/>
        <w:numPr>
          <w:ilvl w:val="0"/>
          <w:numId w:val="4"/>
        </w:numPr>
      </w:pPr>
      <w:r>
        <w:t>Because EFAs are inherently linked to the community composition, I see these topics as part of the same topic sentence: where sewage pollution can alter benthic community with respect to community composition and trophic interactions</w:t>
      </w:r>
    </w:p>
    <w:p w14:paraId="50D0104B" w14:textId="1702F478" w:rsidR="00C332CF" w:rsidRDefault="00C332CF" w:rsidP="00922813">
      <w:pPr>
        <w:pStyle w:val="CommentText"/>
      </w:pPr>
      <w:r>
        <w:t xml:space="preserve">I think that #1 is the most important thing for this </w:t>
      </w:r>
      <w:proofErr w:type="spellStart"/>
      <w:r>
        <w:t>ms</w:t>
      </w:r>
      <w:proofErr w:type="spellEnd"/>
      <w:r>
        <w:t>, as it is a complicated story, and as the writers, I think that we need to take advantage of foreshadowing not only our expectations but what the specific figures will look like so that the reader doesn’t experience a bunch of new things at once. Hopefully that logic makes sense?</w:t>
      </w:r>
    </w:p>
  </w:comment>
  <w:comment w:id="156" w:author="Ted" w:date="2020-07-14T11:01:00Z" w:initials="T">
    <w:p w14:paraId="58D3475E" w14:textId="3DE3835C" w:rsidR="00C332CF" w:rsidRDefault="00C332CF">
      <w:pPr>
        <w:pStyle w:val="CommentText"/>
      </w:pPr>
      <w:r>
        <w:rPr>
          <w:rStyle w:val="CommentReference"/>
        </w:rPr>
        <w:annotationRef/>
      </w:r>
      <w:r>
        <w:t>I think this can be substantially condensed here and instead addressed in detail in the discussion section.</w:t>
      </w:r>
    </w:p>
  </w:comment>
  <w:comment w:id="164" w:author="Ted" w:date="2020-07-14T11:12:00Z" w:initials="T">
    <w:p w14:paraId="73265EAC" w14:textId="52BAB21A" w:rsidR="00C332CF" w:rsidRDefault="00C332CF">
      <w:pPr>
        <w:pStyle w:val="CommentText"/>
      </w:pPr>
      <w:r>
        <w:rPr>
          <w:rStyle w:val="CommentReference"/>
        </w:rPr>
        <w:annotationRef/>
      </w:r>
      <w:r>
        <w:t>I suggest putting this in a separate sentence.</w:t>
      </w:r>
    </w:p>
  </w:comment>
  <w:comment w:id="165" w:author="Meyer, Michael Frederick" w:date="2020-09-04T16:21:00Z" w:initials="MMF">
    <w:p w14:paraId="2204057B" w14:textId="14C7D8D9" w:rsidR="00C332CF" w:rsidRDefault="00C332CF">
      <w:pPr>
        <w:pStyle w:val="CommentText"/>
      </w:pPr>
      <w:r>
        <w:rPr>
          <w:rStyle w:val="CommentReference"/>
        </w:rPr>
        <w:annotationRef/>
      </w:r>
      <w:r>
        <w:t xml:space="preserve">I tried making this its own sentence, but I could not figure out a way to keep the flow that this sentence has. I do recognize that making this phrase its own sentence would highlight motivation, but I think that the objectives below also do that nicely. </w:t>
      </w:r>
    </w:p>
  </w:comment>
  <w:comment w:id="167" w:author="Meyer, Michael Frederick" w:date="2020-09-09T15:35:00Z" w:initials="MMF">
    <w:p w14:paraId="30DD0BD9" w14:textId="5268F128" w:rsidR="00C332CF" w:rsidRDefault="00C332CF">
      <w:pPr>
        <w:pStyle w:val="CommentText"/>
      </w:pPr>
      <w:r>
        <w:rPr>
          <w:rStyle w:val="CommentReference"/>
        </w:rPr>
        <w:annotationRef/>
      </w:r>
      <w:r>
        <w:t xml:space="preserve">TO recommended removing this sentence, but I personally really like it because it ties up what is new about this study. </w:t>
      </w:r>
    </w:p>
  </w:comment>
  <w:comment w:id="182" w:author="Crespi, Erica" w:date="2020-07-28T13:25:00Z" w:initials="CE">
    <w:p w14:paraId="64AFF04C" w14:textId="4D72313D" w:rsidR="00C332CF" w:rsidRDefault="00C332CF">
      <w:pPr>
        <w:pStyle w:val="CommentText"/>
      </w:pPr>
      <w:r>
        <w:rPr>
          <w:rStyle w:val="CommentReference"/>
        </w:rPr>
        <w:annotationRef/>
      </w:r>
      <w:r>
        <w:t xml:space="preserve">This has come up during your committee meetings, but this site of high tourism/population size is also at the mouth of a river—is there any information that you can say here to convince readers that the high concentrations of nitrogen/PPCPs near this site is not due to the cumulative input from the river (for example, there are no cities/tourism for X miles upstream?  Did that make sense? </w:t>
      </w:r>
    </w:p>
  </w:comment>
  <w:comment w:id="183" w:author="Meyer, Michael Frederick" w:date="2020-08-27T15:46:00Z" w:initials="MMF">
    <w:p w14:paraId="66840BFE" w14:textId="619D7DF9" w:rsidR="00C332CF" w:rsidRDefault="00C332CF">
      <w:pPr>
        <w:pStyle w:val="CommentText"/>
      </w:pPr>
      <w:r>
        <w:rPr>
          <w:rStyle w:val="CommentReference"/>
        </w:rPr>
        <w:annotationRef/>
      </w:r>
      <w:r>
        <w:t xml:space="preserve">Yes, I think that it makes sense, except that the Angara is an outflow for Baikal. So, unless if the source upstream was very concentrated, I do not think that inputs would be coming from the Angara. </w:t>
      </w:r>
    </w:p>
    <w:p w14:paraId="6561410E" w14:textId="77777777" w:rsidR="00C332CF" w:rsidRDefault="00C332CF">
      <w:pPr>
        <w:pStyle w:val="CommentText"/>
      </w:pPr>
    </w:p>
    <w:p w14:paraId="08DA5695" w14:textId="77777777" w:rsidR="00C332CF" w:rsidRDefault="00C332CF">
      <w:pPr>
        <w:pStyle w:val="CommentText"/>
      </w:pPr>
      <w:r>
        <w:t>The only two mechanisms that come to mind are:</w:t>
      </w:r>
    </w:p>
    <w:p w14:paraId="203032F3" w14:textId="77777777" w:rsidR="00C332CF" w:rsidRDefault="00C332CF">
      <w:pPr>
        <w:pStyle w:val="CommentText"/>
      </w:pPr>
    </w:p>
    <w:p w14:paraId="4FD0CC44" w14:textId="24C753A9" w:rsidR="00C332CF" w:rsidRDefault="00C332CF" w:rsidP="00730E9A">
      <w:pPr>
        <w:pStyle w:val="CommentText"/>
        <w:numPr>
          <w:ilvl w:val="0"/>
          <w:numId w:val="3"/>
        </w:numPr>
      </w:pPr>
      <w:r>
        <w:t xml:space="preserve">Back-diffusion, but the Angara’s velocity is likely greater than what would allow for back diffusion </w:t>
      </w:r>
    </w:p>
    <w:p w14:paraId="6E439231" w14:textId="6AE29407" w:rsidR="00C332CF" w:rsidRDefault="00C332CF" w:rsidP="00730E9A">
      <w:pPr>
        <w:pStyle w:val="CommentText"/>
        <w:numPr>
          <w:ilvl w:val="0"/>
          <w:numId w:val="3"/>
        </w:numPr>
      </w:pPr>
      <w:r>
        <w:t xml:space="preserve">The head of the Angara concentrating solutes from southern developed sites. This is also unlikely, as most (if not all) of those sites are smaller than </w:t>
      </w:r>
      <w:proofErr w:type="spellStart"/>
      <w:r>
        <w:t>Listvyanka</w:t>
      </w:r>
      <w:proofErr w:type="spellEnd"/>
      <w:r>
        <w:t xml:space="preserve">. </w:t>
      </w:r>
    </w:p>
  </w:comment>
  <w:comment w:id="186" w:author="Ted" w:date="2020-07-14T11:34:00Z" w:initials="T">
    <w:p w14:paraId="525E74A6" w14:textId="1288FE13" w:rsidR="00C332CF" w:rsidRDefault="00C332CF">
      <w:pPr>
        <w:pStyle w:val="CommentText"/>
      </w:pPr>
      <w:r>
        <w:rPr>
          <w:rStyle w:val="CommentReference"/>
        </w:rPr>
        <w:annotationRef/>
      </w:r>
      <w:r>
        <w:t xml:space="preserve">Do you mean ‘groundwater’? </w:t>
      </w:r>
    </w:p>
  </w:comment>
  <w:comment w:id="187" w:author="Meyer, Michael Frederick" w:date="2020-08-27T15:52:00Z" w:initials="MMF">
    <w:p w14:paraId="63B11133" w14:textId="413F2D8B" w:rsidR="00C332CF" w:rsidRDefault="00C332CF">
      <w:pPr>
        <w:pStyle w:val="CommentText"/>
      </w:pPr>
      <w:r>
        <w:rPr>
          <w:rStyle w:val="CommentReference"/>
        </w:rPr>
        <w:annotationRef/>
      </w:r>
      <w:r>
        <w:t xml:space="preserve">Yes, but the connection is what enables the groundwater to enter the lake. And once the groundwater enters the lake then it is no longer groundwater. </w:t>
      </w:r>
    </w:p>
  </w:comment>
  <w:comment w:id="188" w:author="Ted" w:date="2020-07-14T11:38:00Z" w:initials="T">
    <w:p w14:paraId="5FCB93D3" w14:textId="7DCE2E18" w:rsidR="00C332CF" w:rsidRDefault="00C332CF">
      <w:pPr>
        <w:pStyle w:val="CommentText"/>
      </w:pPr>
      <w:r>
        <w:rPr>
          <w:rStyle w:val="CommentReference"/>
        </w:rPr>
        <w:annotationRef/>
      </w:r>
      <w:r>
        <w:t>Can some of this stuff be moved to supplementary info section? Or condensed?</w:t>
      </w:r>
    </w:p>
  </w:comment>
  <w:comment w:id="189" w:author="Meyer, Michael Frederick" w:date="2020-08-27T15:53:00Z" w:initials="MMF">
    <w:p w14:paraId="2E4B31F4" w14:textId="762BB92D" w:rsidR="00C332CF" w:rsidRDefault="00C332CF">
      <w:pPr>
        <w:pStyle w:val="CommentText"/>
      </w:pPr>
      <w:r>
        <w:rPr>
          <w:rStyle w:val="CommentReference"/>
        </w:rPr>
        <w:annotationRef/>
      </w:r>
      <w:r>
        <w:t xml:space="preserve">Ted and I discussed this over zoom, and it is staying here unless reviewers have an issue with the length or this detail.  </w:t>
      </w:r>
    </w:p>
  </w:comment>
  <w:comment w:id="194" w:author="Ted" w:date="2020-07-14T13:09:00Z" w:initials="T">
    <w:p w14:paraId="5DEFF386" w14:textId="173AF008" w:rsidR="00C332CF" w:rsidRDefault="00C332CF">
      <w:pPr>
        <w:pStyle w:val="CommentText"/>
      </w:pPr>
      <w:r>
        <w:rPr>
          <w:rStyle w:val="CommentReference"/>
        </w:rPr>
        <w:annotationRef/>
      </w:r>
      <w:r>
        <w:t>Did we not filter samples prior to analysis? NO3/ NH4 is usually done on filtered samples.</w:t>
      </w:r>
    </w:p>
  </w:comment>
  <w:comment w:id="196" w:author="Meyer, Michael Frederick" w:date="2020-07-28T15:43:00Z" w:initials="MMF">
    <w:p w14:paraId="16A8CEBA" w14:textId="77777777" w:rsidR="00C332CF" w:rsidRDefault="00C332CF" w:rsidP="007E04C1">
      <w:pPr>
        <w:pStyle w:val="CommentText"/>
      </w:pPr>
      <w:r>
        <w:rPr>
          <w:rStyle w:val="CommentReference"/>
        </w:rPr>
        <w:annotationRef/>
      </w:r>
      <w:r>
        <w:t xml:space="preserve">We did not. </w:t>
      </w:r>
      <w:proofErr w:type="spellStart"/>
      <w:r>
        <w:t>Pastukohov’s</w:t>
      </w:r>
      <w:proofErr w:type="spellEnd"/>
      <w:r>
        <w:t xml:space="preserve"> lab might have…</w:t>
      </w:r>
    </w:p>
  </w:comment>
  <w:comment w:id="197" w:author="Meyer, Michael Frederick" w:date="2020-08-12T12:10:00Z" w:initials="MMF">
    <w:p w14:paraId="650F6047" w14:textId="43CDC3F1" w:rsidR="00C332CF" w:rsidRDefault="00C332CF" w:rsidP="007E04C1">
      <w:pPr>
        <w:pStyle w:val="CommentText"/>
      </w:pPr>
      <w:r>
        <w:rPr>
          <w:rStyle w:val="CommentReference"/>
        </w:rPr>
        <w:annotationRef/>
      </w:r>
      <w:r>
        <w:t xml:space="preserve">Amended to include potential error from not filtering prior to freezing following a conversation with Ted. </w:t>
      </w:r>
    </w:p>
  </w:comment>
  <w:comment w:id="204" w:author="Ted" w:date="2020-07-14T13:33:00Z" w:initials="T">
    <w:p w14:paraId="65CCB909" w14:textId="33040E2F" w:rsidR="00C332CF" w:rsidRDefault="00C332CF">
      <w:pPr>
        <w:pStyle w:val="CommentText"/>
      </w:pPr>
      <w:r>
        <w:rPr>
          <w:rStyle w:val="CommentReference"/>
        </w:rPr>
        <w:annotationRef/>
      </w:r>
      <w:r>
        <w:t xml:space="preserve">I’m not totally sure I get it. </w:t>
      </w:r>
      <w:proofErr w:type="gramStart"/>
      <w:r>
        <w:t>So</w:t>
      </w:r>
      <w:proofErr w:type="gramEnd"/>
      <w:r>
        <w:t xml:space="preserve"> did you just count the entire aliquot every time? And count additional aliquots if you did not get 300 in the 1</w:t>
      </w:r>
      <w:r w:rsidRPr="00BB6989">
        <w:rPr>
          <w:vertAlign w:val="superscript"/>
        </w:rPr>
        <w:t>st</w:t>
      </w:r>
      <w:r>
        <w:t xml:space="preserve"> one?</w:t>
      </w:r>
    </w:p>
  </w:comment>
  <w:comment w:id="205" w:author="Meyer, Michael Frederick" w:date="2020-09-08T15:19:00Z" w:initials="MMF">
    <w:p w14:paraId="6E3AC456" w14:textId="5B4FD180" w:rsidR="00C332CF" w:rsidRDefault="00C332CF">
      <w:pPr>
        <w:pStyle w:val="CommentText"/>
      </w:pPr>
      <w:r>
        <w:rPr>
          <w:rStyle w:val="CommentReference"/>
        </w:rPr>
        <w:annotationRef/>
      </w:r>
      <w:r>
        <w:t xml:space="preserve">Worked with Ted to rephrase this. He said it makes sense, and I am in it too deep to see if it still makes sense. </w:t>
      </w:r>
    </w:p>
  </w:comment>
  <w:comment w:id="216" w:author="Meyer, Michael Frederick" w:date="2020-09-09T16:10:00Z" w:initials="MMF">
    <w:p w14:paraId="1DB90D17" w14:textId="1F1B07A3" w:rsidR="00C332CF" w:rsidRDefault="00C332CF">
      <w:pPr>
        <w:pStyle w:val="CommentText"/>
      </w:pPr>
      <w:r>
        <w:rPr>
          <w:rStyle w:val="CommentReference"/>
        </w:rPr>
        <w:annotationRef/>
      </w:r>
      <w:proofErr w:type="spellStart"/>
      <w:r>
        <w:t>Im</w:t>
      </w:r>
      <w:proofErr w:type="spellEnd"/>
      <w:r>
        <w:t xml:space="preserve"> in my sixth year of graduate school, and I only just learned that this was the per </w:t>
      </w:r>
      <w:proofErr w:type="spellStart"/>
      <w:r>
        <w:t>mille</w:t>
      </w:r>
      <w:proofErr w:type="spellEnd"/>
      <w:r>
        <w:t xml:space="preserve"> sign and not a percent sign…</w:t>
      </w:r>
    </w:p>
  </w:comment>
  <w:comment w:id="224" w:author="Ted" w:date="2020-07-14T14:32:00Z" w:initials="T">
    <w:p w14:paraId="61555286" w14:textId="198F10D8" w:rsidR="00C332CF" w:rsidRDefault="00C332CF">
      <w:pPr>
        <w:pStyle w:val="CommentText"/>
      </w:pPr>
      <w:r>
        <w:rPr>
          <w:rStyle w:val="CommentReference"/>
        </w:rPr>
        <w:annotationRef/>
      </w:r>
      <w:r>
        <w:t>There has been work (don’t remember exact refs) on coliform and other sewage indicator bacteria in Baikal that seems relevant.</w:t>
      </w:r>
    </w:p>
  </w:comment>
  <w:comment w:id="225" w:author="Meyer, Michael Frederick" w:date="2020-08-27T16:36:00Z" w:initials="MMF">
    <w:p w14:paraId="6C88FBF0" w14:textId="644F9006" w:rsidR="00C332CF" w:rsidRDefault="00C332CF">
      <w:pPr>
        <w:pStyle w:val="CommentText"/>
      </w:pPr>
      <w:r>
        <w:rPr>
          <w:rStyle w:val="CommentReference"/>
        </w:rPr>
        <w:annotationRef/>
      </w:r>
      <w:r>
        <w:t xml:space="preserve">The only clear example I can think of is </w:t>
      </w:r>
      <w:proofErr w:type="spellStart"/>
      <w:r>
        <w:t>Timoshkin’s</w:t>
      </w:r>
      <w:proofErr w:type="spellEnd"/>
      <w:r>
        <w:t xml:space="preserve"> 2016 study, which used fecal indicator bacteria. However, as part of their methods, they added broth to the cultures. When you do that, you cannot really do quantitative analysis on CFUs because they artificially boosted the bacterial growth. They COULD do something qualitative, but qualitative data would be more suggestive of sewage pollution.</w:t>
      </w:r>
    </w:p>
  </w:comment>
  <w:comment w:id="228" w:author="Ted" w:date="2020-07-14T14:37:00Z" w:initials="T">
    <w:p w14:paraId="2BFD7E8D" w14:textId="35A13D38" w:rsidR="00C332CF" w:rsidRDefault="00C332CF">
      <w:pPr>
        <w:pStyle w:val="CommentText"/>
      </w:pPr>
      <w:r>
        <w:rPr>
          <w:rStyle w:val="CommentReference"/>
        </w:rPr>
        <w:annotationRef/>
      </w:r>
      <w:r>
        <w:t>I’m not sure I totally follow the logic of this sentence.</w:t>
      </w:r>
    </w:p>
  </w:comment>
  <w:comment w:id="229" w:author="Meyer, Michael Frederick" w:date="2020-09-08T15:42:00Z" w:initials="MMF">
    <w:p w14:paraId="5A7BF096" w14:textId="40386BC3" w:rsidR="00C332CF" w:rsidRDefault="00C332CF">
      <w:pPr>
        <w:pStyle w:val="CommentText"/>
      </w:pPr>
      <w:r>
        <w:rPr>
          <w:rStyle w:val="CommentReference"/>
        </w:rPr>
        <w:annotationRef/>
      </w:r>
      <w:r>
        <w:t xml:space="preserve">I think </w:t>
      </w:r>
      <w:proofErr w:type="gramStart"/>
      <w:r>
        <w:t>this fixes</w:t>
      </w:r>
      <w:proofErr w:type="gramEnd"/>
      <w:r>
        <w:t xml:space="preserve"> it; small edit, but I think clarifies the logic.</w:t>
      </w:r>
    </w:p>
  </w:comment>
  <w:comment w:id="237" w:author="Ted" w:date="2020-07-14T14:41:00Z" w:initials="T">
    <w:p w14:paraId="7D078740" w14:textId="05DA0E51" w:rsidR="00C332CF" w:rsidRDefault="00C332CF">
      <w:pPr>
        <w:pStyle w:val="CommentText"/>
      </w:pPr>
      <w:r>
        <w:rPr>
          <w:rStyle w:val="CommentReference"/>
        </w:rPr>
        <w:annotationRef/>
      </w:r>
      <w:r>
        <w:t>This section needs to be tightened.</w:t>
      </w:r>
    </w:p>
  </w:comment>
  <w:comment w:id="238" w:author="Meyer, Michael Frederick" w:date="2020-08-27T17:11:00Z" w:initials="MMF">
    <w:p w14:paraId="7CAFE3EF" w14:textId="252BF8E3" w:rsidR="00C332CF" w:rsidRDefault="00C332CF">
      <w:pPr>
        <w:pStyle w:val="CommentText"/>
      </w:pPr>
      <w:r>
        <w:rPr>
          <w:rStyle w:val="CommentReference"/>
        </w:rPr>
        <w:annotationRef/>
      </w:r>
      <w:r>
        <w:t xml:space="preserve">Although the edits I made are minor, I think these minor edits help it read a bit better.  </w:t>
      </w:r>
    </w:p>
  </w:comment>
  <w:comment w:id="273" w:author="Meyer, Michael Frederick" w:date="2020-09-04T18:05:00Z" w:initials="MMF">
    <w:p w14:paraId="43867CF6" w14:textId="41D88823" w:rsidR="00C332CF" w:rsidRDefault="00C332CF">
      <w:pPr>
        <w:pStyle w:val="CommentText"/>
      </w:pPr>
      <w:r>
        <w:rPr>
          <w:rStyle w:val="CommentReference"/>
        </w:rPr>
        <w:annotationRef/>
      </w:r>
      <w:r>
        <w:t>Comment from TO: I’m not really sure what you are saying here or why it’s important</w:t>
      </w:r>
    </w:p>
  </w:comment>
  <w:comment w:id="274" w:author="Meyer, Michael Frederick" w:date="2020-09-04T18:05:00Z" w:initials="MMF">
    <w:p w14:paraId="275CFBAA" w14:textId="4B4BD4F8" w:rsidR="00C332CF" w:rsidRDefault="00C332CF">
      <w:pPr>
        <w:pStyle w:val="CommentText"/>
      </w:pPr>
      <w:r>
        <w:rPr>
          <w:rStyle w:val="CommentReference"/>
        </w:rPr>
        <w:annotationRef/>
      </w:r>
      <w:r>
        <w:t>Re-reading this, I agree that the previous sentences were confusing. I tried adding some clarifying language here.</w:t>
      </w:r>
    </w:p>
  </w:comment>
  <w:comment w:id="338" w:author="Meyer, Michael Frederick" w:date="2020-09-07T15:02:00Z" w:initials="MMF">
    <w:p w14:paraId="42EC1221" w14:textId="77777777" w:rsidR="00C332CF" w:rsidRDefault="00C332CF">
      <w:pPr>
        <w:pStyle w:val="CommentText"/>
      </w:pPr>
      <w:r>
        <w:rPr>
          <w:rStyle w:val="CommentReference"/>
        </w:rPr>
        <w:annotationRef/>
      </w:r>
      <w:r>
        <w:t xml:space="preserve">From TO: This section should be </w:t>
      </w:r>
      <w:proofErr w:type="gramStart"/>
      <w:r>
        <w:t>condense</w:t>
      </w:r>
      <w:proofErr w:type="gramEnd"/>
      <w:r>
        <w:t xml:space="preserve"> to 1-2 sentences. </w:t>
      </w:r>
    </w:p>
    <w:p w14:paraId="5AE9AC6A" w14:textId="77777777" w:rsidR="00C332CF" w:rsidRDefault="00C332CF">
      <w:pPr>
        <w:pStyle w:val="CommentText"/>
      </w:pPr>
    </w:p>
    <w:p w14:paraId="09AF2006" w14:textId="77777777" w:rsidR="00C332CF" w:rsidRDefault="00C332CF" w:rsidP="006F60DC">
      <w:pPr>
        <w:pStyle w:val="CommentText"/>
      </w:pPr>
      <w:r>
        <w:t xml:space="preserve">From EC: If </w:t>
      </w:r>
      <w:proofErr w:type="gramStart"/>
      <w:r>
        <w:t>this stays</w:t>
      </w:r>
      <w:proofErr w:type="gramEnd"/>
      <w:r>
        <w:t xml:space="preserve">, should cite a paper that reports “deleterious” effects at concentrations of PPCPs you measured.  Could reduce this as suggested by Ted and tack on to the previous paragraph as a conclusion or include in the Conclusions as a future direction motivated by the associations you report in this study. It seems that inclusion of this in the Discussion would be more appropriate if you can cite a study that may help link the change in nitrogen assimilation to caffeine, one of the most prevalent PPCPs but not EFAs, e.g., if caffeine increases metabolism and changes resource allocation in amphipods. </w:t>
      </w:r>
    </w:p>
    <w:p w14:paraId="433866EC" w14:textId="109BAF18" w:rsidR="00C332CF" w:rsidRDefault="00C332CF">
      <w:pPr>
        <w:pStyle w:val="CommentText"/>
      </w:pPr>
    </w:p>
  </w:comment>
  <w:comment w:id="339" w:author="Meyer, Michael Frederick" w:date="2020-09-07T15:03:00Z" w:initials="MMF">
    <w:p w14:paraId="262A5607" w14:textId="77777777" w:rsidR="00C332CF" w:rsidRDefault="00C332CF">
      <w:pPr>
        <w:pStyle w:val="CommentText"/>
      </w:pPr>
      <w:r>
        <w:rPr>
          <w:rStyle w:val="CommentReference"/>
        </w:rPr>
        <w:annotationRef/>
      </w:r>
      <w:r>
        <w:t xml:space="preserve">I shortened the section from four sentences to three. We COULD probably remove the first sentence making this paragraph two sentences. I think that the paragraph only looks long because the citations TBH. </w:t>
      </w:r>
    </w:p>
    <w:p w14:paraId="7131C900" w14:textId="77777777" w:rsidR="00C332CF" w:rsidRDefault="00C332CF">
      <w:pPr>
        <w:pStyle w:val="CommentText"/>
      </w:pPr>
    </w:p>
    <w:p w14:paraId="611B280D" w14:textId="2B58F7AB" w:rsidR="00C332CF" w:rsidRDefault="00C332CF">
      <w:pPr>
        <w:pStyle w:val="CommentText"/>
      </w:pPr>
      <w:r>
        <w:t xml:space="preserve">As EC suggested, I highlighted how we did observe some of these concentrations in Baikal, and some of the citations included back this up… </w:t>
      </w:r>
    </w:p>
  </w:comment>
  <w:comment w:id="370" w:author="Ted" w:date="2020-07-14T14:48:00Z" w:initials="T">
    <w:p w14:paraId="3F21B52C" w14:textId="11553FF7" w:rsidR="00C332CF" w:rsidRDefault="00C332CF">
      <w:pPr>
        <w:pStyle w:val="CommentText"/>
      </w:pPr>
      <w:r>
        <w:rPr>
          <w:rStyle w:val="CommentReference"/>
        </w:rPr>
        <w:annotationRef/>
      </w:r>
      <w:r>
        <w:t>Another paragraph that needs to be condensed.</w:t>
      </w:r>
    </w:p>
  </w:comment>
  <w:comment w:id="371" w:author="Meyer, Michael Frederick" w:date="2020-09-07T15:13:00Z" w:initials="MMF">
    <w:p w14:paraId="72BF00B6" w14:textId="77777777" w:rsidR="00C332CF" w:rsidRDefault="00C332CF">
      <w:pPr>
        <w:pStyle w:val="CommentText"/>
      </w:pPr>
      <w:r>
        <w:rPr>
          <w:rStyle w:val="CommentReference"/>
        </w:rPr>
        <w:annotationRef/>
      </w:r>
      <w:r>
        <w:t xml:space="preserve">I understand what Ted is going for. I tried to remove some unnecessary words, but I really like how this paragraph (as well as the PPCP paragraph) condenses the insights we made from our data, but also inspires ideas for how the individual micropollutant could be causing its own response. </w:t>
      </w:r>
    </w:p>
    <w:p w14:paraId="2032E136" w14:textId="77777777" w:rsidR="00C332CF" w:rsidRDefault="00C332CF">
      <w:pPr>
        <w:pStyle w:val="CommentText"/>
      </w:pPr>
    </w:p>
    <w:p w14:paraId="1A8A7028" w14:textId="7D980D18" w:rsidR="00C332CF" w:rsidRDefault="00C332CF">
      <w:pPr>
        <w:pStyle w:val="CommentText"/>
      </w:pPr>
      <w:r>
        <w:t>It’s a blend of synthesis with priming new ideas (and ultimately increasing the potential for someone else to cite the paper…)</w:t>
      </w:r>
    </w:p>
  </w:comment>
  <w:comment w:id="389" w:author="Meyer, Michael Frederick" w:date="2020-09-07T15:20:00Z" w:initials="MMF">
    <w:p w14:paraId="3EBF35C3" w14:textId="77777777" w:rsidR="00C332CF" w:rsidRDefault="00C332CF">
      <w:pPr>
        <w:pStyle w:val="CommentText"/>
      </w:pPr>
      <w:r>
        <w:rPr>
          <w:rStyle w:val="CommentReference"/>
        </w:rPr>
        <w:annotationRef/>
      </w:r>
      <w:r>
        <w:t xml:space="preserve">From TO: Not strictly correct to refer to these as concentrations. Enriched/ depleted values is the better terminology.  </w:t>
      </w:r>
    </w:p>
    <w:p w14:paraId="6180A59F" w14:textId="77777777" w:rsidR="00C332CF" w:rsidRDefault="00C332CF">
      <w:pPr>
        <w:pStyle w:val="CommentText"/>
      </w:pPr>
    </w:p>
    <w:p w14:paraId="217155BC" w14:textId="69B31CD9" w:rsidR="00C332CF" w:rsidRDefault="0025547E">
      <w:pPr>
        <w:pStyle w:val="CommentText"/>
      </w:pPr>
      <w:r>
        <w:t xml:space="preserve">MFM: </w:t>
      </w:r>
      <w:r w:rsidR="00C332CF">
        <w:t xml:space="preserve">I tried to get each of them, but there is potential that I could miss a few. </w:t>
      </w:r>
      <w:r>
        <w:t xml:space="preserve">As I general note, I struggle with these NOT being concentrations, as their units are ppt (i.e., a concentration). I don’t think </w:t>
      </w:r>
      <w:proofErr w:type="spellStart"/>
      <w:r>
        <w:t>Im</w:t>
      </w:r>
      <w:proofErr w:type="spellEnd"/>
      <w:r>
        <w:t xml:space="preserve"> usually a stickler for things like that, but it trips me up. </w:t>
      </w:r>
    </w:p>
  </w:comment>
  <w:comment w:id="396" w:author="Ted" w:date="2020-07-14T14:55:00Z" w:initials="T">
    <w:p w14:paraId="3F7B22E3" w14:textId="670E6CA7" w:rsidR="00C332CF" w:rsidRDefault="00C332CF">
      <w:pPr>
        <w:pStyle w:val="CommentText"/>
      </w:pPr>
      <w:r>
        <w:rPr>
          <w:rStyle w:val="CommentReference"/>
        </w:rPr>
        <w:annotationRef/>
      </w:r>
      <w:r>
        <w:t>Condense/ break up this sentence.</w:t>
      </w:r>
    </w:p>
  </w:comment>
  <w:comment w:id="397" w:author="Meyer, Michael Frederick" w:date="2020-09-08T15:49:00Z" w:initials="MMF">
    <w:p w14:paraId="6E9EAB4E" w14:textId="4A96C5F1" w:rsidR="00C332CF" w:rsidRDefault="00C332CF">
      <w:pPr>
        <w:pStyle w:val="CommentText"/>
      </w:pPr>
      <w:r>
        <w:rPr>
          <w:rStyle w:val="CommentReference"/>
        </w:rPr>
        <w:annotationRef/>
      </w:r>
      <w:r>
        <w:t xml:space="preserve">I think </w:t>
      </w:r>
      <w:proofErr w:type="gramStart"/>
      <w:r>
        <w:t>this fixes things</w:t>
      </w:r>
      <w:proofErr w:type="gramEnd"/>
      <w:r>
        <w:t xml:space="preserve">. </w:t>
      </w:r>
    </w:p>
  </w:comment>
  <w:comment w:id="414" w:author="Meyer, Michael Frederick" w:date="2020-09-07T15:27:00Z" w:initials="MMF">
    <w:p w14:paraId="7A26E2A3" w14:textId="497AC756" w:rsidR="00C332CF" w:rsidRDefault="00C332CF">
      <w:pPr>
        <w:pStyle w:val="CommentText"/>
      </w:pPr>
      <w:r>
        <w:rPr>
          <w:rStyle w:val="CommentReference"/>
        </w:rPr>
        <w:annotationRef/>
      </w:r>
      <w:r>
        <w:t xml:space="preserve">Okay, I know this word from plant ecology, but not sure if it works here and especially with aquatic plants. </w:t>
      </w:r>
    </w:p>
  </w:comment>
  <w:comment w:id="407" w:author="Meyer, Michael Frederick" w:date="2020-09-07T15:24:00Z" w:initials="MMF">
    <w:p w14:paraId="429CD658" w14:textId="47490370" w:rsidR="00C332CF" w:rsidRDefault="00C332CF">
      <w:pPr>
        <w:pStyle w:val="CommentText"/>
      </w:pPr>
      <w:r>
        <w:rPr>
          <w:rStyle w:val="CommentReference"/>
        </w:rPr>
        <w:annotationRef/>
      </w:r>
      <w:r>
        <w:t xml:space="preserve">Ted originally suggested deleting this dependent clause. I agree that deleting it would shorten the sentence, BUT it also serves as a reminder about what the hypotheses were. I think for the time being I would like to keep as many </w:t>
      </w:r>
      <w:proofErr w:type="spellStart"/>
      <w:r>
        <w:t>foreshadowings</w:t>
      </w:r>
      <w:proofErr w:type="spellEnd"/>
      <w:r>
        <w:t xml:space="preserve"> and callbacks to hypotheses as we can (as long as flow is maintained of course) because this is a complicated story. </w:t>
      </w:r>
    </w:p>
  </w:comment>
  <w:comment w:id="425" w:author="Ted" w:date="2020-07-14T15:30:00Z" w:initials="T">
    <w:p w14:paraId="33A26248" w14:textId="74E98554" w:rsidR="00C332CF" w:rsidRDefault="00C332CF">
      <w:pPr>
        <w:pStyle w:val="CommentText"/>
      </w:pPr>
      <w:r>
        <w:rPr>
          <w:rStyle w:val="CommentReference"/>
        </w:rPr>
        <w:annotationRef/>
      </w:r>
      <w:r>
        <w:t>Is this based on literature? Then reference. Or is it based on your results?</w:t>
      </w:r>
    </w:p>
  </w:comment>
  <w:comment w:id="426" w:author="Meyer, Michael Frederick" w:date="2020-09-07T15:31:00Z" w:initials="MMF">
    <w:p w14:paraId="170FF9F5" w14:textId="1F68F8CE" w:rsidR="00C332CF" w:rsidRDefault="00C332CF">
      <w:pPr>
        <w:pStyle w:val="CommentText"/>
      </w:pPr>
      <w:r>
        <w:rPr>
          <w:rStyle w:val="CommentReference"/>
        </w:rPr>
        <w:annotationRef/>
      </w:r>
      <w:r>
        <w:t xml:space="preserve">Kind of both. We established that this happens in the introduction. I fixed the sentence to show that we are referring to our data. </w:t>
      </w:r>
    </w:p>
  </w:comment>
  <w:comment w:id="428" w:author="Ted" w:date="2020-07-14T15:32:00Z" w:initials="T">
    <w:p w14:paraId="51DF22C1" w14:textId="00C14561" w:rsidR="00C332CF" w:rsidRDefault="00C332CF">
      <w:pPr>
        <w:pStyle w:val="CommentText"/>
      </w:pPr>
      <w:r>
        <w:rPr>
          <w:rStyle w:val="CommentReference"/>
        </w:rPr>
        <w:annotationRef/>
      </w:r>
      <w:r>
        <w:t>That’s very speculative</w:t>
      </w:r>
    </w:p>
  </w:comment>
  <w:comment w:id="429" w:author="Meyer, Michael Frederick" w:date="2020-09-07T15:32:00Z" w:initials="MMF">
    <w:p w14:paraId="78DADB8F" w14:textId="4449992D" w:rsidR="00C332CF" w:rsidRDefault="00C332CF">
      <w:pPr>
        <w:pStyle w:val="CommentText"/>
      </w:pPr>
      <w:r>
        <w:rPr>
          <w:rStyle w:val="CommentReference"/>
        </w:rPr>
        <w:annotationRef/>
      </w:r>
      <w:r>
        <w:t>Ted and I spoke briefly about this statement. We agreed to see what Aaron thought. Ted agreed that it made sense, but did not know if it would throw up red flags to a reviewer.</w:t>
      </w:r>
    </w:p>
  </w:comment>
  <w:comment w:id="432" w:author="Ted" w:date="2020-07-14T15:34:00Z" w:initials="T">
    <w:p w14:paraId="6A85680E" w14:textId="6C6711BE" w:rsidR="00C332CF" w:rsidRDefault="00C332CF">
      <w:pPr>
        <w:pStyle w:val="CommentText"/>
      </w:pPr>
      <w:r>
        <w:rPr>
          <w:rStyle w:val="CommentReference"/>
        </w:rPr>
        <w:annotationRef/>
      </w:r>
      <w:r>
        <w:t>Not really. You did not measure nutrient concentrations in sewage, not did you detect a (significant) nutrient signal associated with human impact.</w:t>
      </w:r>
    </w:p>
  </w:comment>
  <w:comment w:id="445" w:author="Ted" w:date="2020-07-14T15:37:00Z" w:initials="T">
    <w:p w14:paraId="17C466BD" w14:textId="30204C0E" w:rsidR="00C332CF" w:rsidRDefault="00C332CF">
      <w:pPr>
        <w:pStyle w:val="CommentText"/>
      </w:pPr>
      <w:r>
        <w:rPr>
          <w:rStyle w:val="CommentReference"/>
        </w:rPr>
        <w:annotationRef/>
      </w:r>
      <w:r>
        <w:t>Complicated, long sentences. I suggest rephrasing.</w:t>
      </w:r>
    </w:p>
  </w:comment>
  <w:comment w:id="478" w:author="Ted" w:date="2020-07-14T15:47:00Z" w:initials="T">
    <w:p w14:paraId="7F7015B3" w14:textId="68D39D8D" w:rsidR="00C332CF" w:rsidRDefault="00C332CF">
      <w:pPr>
        <w:pStyle w:val="CommentText"/>
      </w:pPr>
      <w:r>
        <w:rPr>
          <w:rStyle w:val="CommentReference"/>
        </w:rPr>
        <w:annotationRef/>
      </w:r>
      <w:r>
        <w:t xml:space="preserve">I </w:t>
      </w:r>
      <w:proofErr w:type="spellStart"/>
      <w:proofErr w:type="gramStart"/>
      <w:r>
        <w:t>cant</w:t>
      </w:r>
      <w:proofErr w:type="spellEnd"/>
      <w:proofErr w:type="gramEnd"/>
      <w:r>
        <w:t xml:space="preserve"> say I see a very clear pattern here.</w:t>
      </w:r>
    </w:p>
  </w:comment>
  <w:comment w:id="479" w:author="Meyer, Michael Frederick" w:date="2020-09-08T15:56:00Z" w:initials="MMF">
    <w:p w14:paraId="6D0F960C" w14:textId="4DBBA9D9" w:rsidR="00C332CF" w:rsidRDefault="00C332CF">
      <w:pPr>
        <w:pStyle w:val="CommentText"/>
      </w:pPr>
      <w:r>
        <w:rPr>
          <w:rStyle w:val="CommentReference"/>
        </w:rPr>
        <w:annotationRef/>
      </w:r>
      <w:r>
        <w:t xml:space="preserve">Tried to emphasize points separating as opposed to clustering. </w:t>
      </w:r>
    </w:p>
  </w:comment>
  <w:comment w:id="484" w:author="Meyer, Michael Frederick" w:date="2020-09-08T15:56:00Z" w:initials="MMF">
    <w:p w14:paraId="3FB93E10" w14:textId="3B7C9611" w:rsidR="00C332CF" w:rsidRDefault="00C332CF">
      <w:pPr>
        <w:pStyle w:val="CommentText"/>
      </w:pPr>
      <w:r>
        <w:rPr>
          <w:rStyle w:val="CommentReference"/>
        </w:rPr>
        <w:annotationRef/>
      </w:r>
      <w:r>
        <w:t>EC thought this was too long for a figure caption. We had the same note in a previous round of revisions, so I pulled the trig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FBF4CDD" w15:done="0"/>
  <w15:commentEx w15:paraId="07B4222A" w15:done="0"/>
  <w15:commentEx w15:paraId="0431A54B" w15:done="0"/>
  <w15:commentEx w15:paraId="59BFBD06" w15:done="0"/>
  <w15:commentEx w15:paraId="7BFDC9A0" w15:paraIdParent="59BFBD06" w15:done="0"/>
  <w15:commentEx w15:paraId="3B37E4C9" w15:done="0"/>
  <w15:commentEx w15:paraId="069202AD" w15:paraIdParent="3B37E4C9" w15:done="0"/>
  <w15:commentEx w15:paraId="6CF50FF7" w15:done="0"/>
  <w15:commentEx w15:paraId="775C3C8F" w15:done="0"/>
  <w15:commentEx w15:paraId="51C054C9" w15:paraIdParent="775C3C8F" w15:done="0"/>
  <w15:commentEx w15:paraId="3C7104E2" w15:done="0"/>
  <w15:commentEx w15:paraId="6EA16BB5" w15:done="0"/>
  <w15:commentEx w15:paraId="0C9D6B3E" w15:paraIdParent="6EA16BB5" w15:done="0"/>
  <w15:commentEx w15:paraId="0E0B3AA5" w15:done="0"/>
  <w15:commentEx w15:paraId="62F63AF4" w15:done="0"/>
  <w15:commentEx w15:paraId="50D0104B" w15:paraIdParent="62F63AF4" w15:done="0"/>
  <w15:commentEx w15:paraId="58D3475E" w15:done="0"/>
  <w15:commentEx w15:paraId="73265EAC" w15:done="0"/>
  <w15:commentEx w15:paraId="2204057B" w15:paraIdParent="73265EAC" w15:done="0"/>
  <w15:commentEx w15:paraId="30DD0BD9" w15:done="0"/>
  <w15:commentEx w15:paraId="64AFF04C" w15:done="0"/>
  <w15:commentEx w15:paraId="6E439231" w15:paraIdParent="64AFF04C" w15:done="0"/>
  <w15:commentEx w15:paraId="525E74A6" w15:done="0"/>
  <w15:commentEx w15:paraId="63B11133" w15:paraIdParent="525E74A6" w15:done="0"/>
  <w15:commentEx w15:paraId="5FCB93D3" w15:done="0"/>
  <w15:commentEx w15:paraId="2E4B31F4" w15:paraIdParent="5FCB93D3" w15:done="0"/>
  <w15:commentEx w15:paraId="5DEFF386" w15:done="0"/>
  <w15:commentEx w15:paraId="16A8CEBA" w15:paraIdParent="5DEFF386" w15:done="0"/>
  <w15:commentEx w15:paraId="650F6047" w15:paraIdParent="5DEFF386" w15:done="0"/>
  <w15:commentEx w15:paraId="65CCB909" w15:done="0"/>
  <w15:commentEx w15:paraId="6E3AC456" w15:paraIdParent="65CCB909" w15:done="0"/>
  <w15:commentEx w15:paraId="1DB90D17" w15:done="0"/>
  <w15:commentEx w15:paraId="61555286" w15:done="0"/>
  <w15:commentEx w15:paraId="6C88FBF0" w15:paraIdParent="61555286" w15:done="0"/>
  <w15:commentEx w15:paraId="2BFD7E8D" w15:done="0"/>
  <w15:commentEx w15:paraId="5A7BF096" w15:paraIdParent="2BFD7E8D" w15:done="0"/>
  <w15:commentEx w15:paraId="7D078740" w15:done="0"/>
  <w15:commentEx w15:paraId="7CAFE3EF" w15:paraIdParent="7D078740" w15:done="0"/>
  <w15:commentEx w15:paraId="43867CF6" w15:done="0"/>
  <w15:commentEx w15:paraId="275CFBAA" w15:paraIdParent="43867CF6" w15:done="0"/>
  <w15:commentEx w15:paraId="433866EC" w15:done="0"/>
  <w15:commentEx w15:paraId="611B280D" w15:paraIdParent="433866EC" w15:done="0"/>
  <w15:commentEx w15:paraId="3F21B52C" w15:done="0"/>
  <w15:commentEx w15:paraId="1A8A7028" w15:paraIdParent="3F21B52C" w15:done="0"/>
  <w15:commentEx w15:paraId="217155BC" w15:done="0"/>
  <w15:commentEx w15:paraId="3F7B22E3" w15:done="0"/>
  <w15:commentEx w15:paraId="6E9EAB4E" w15:paraIdParent="3F7B22E3" w15:done="0"/>
  <w15:commentEx w15:paraId="7A26E2A3" w15:done="0"/>
  <w15:commentEx w15:paraId="429CD658" w15:done="0"/>
  <w15:commentEx w15:paraId="33A26248" w15:done="0"/>
  <w15:commentEx w15:paraId="170FF9F5" w15:paraIdParent="33A26248" w15:done="0"/>
  <w15:commentEx w15:paraId="51DF22C1" w15:done="0"/>
  <w15:commentEx w15:paraId="78DADB8F" w15:paraIdParent="51DF22C1" w15:done="0"/>
  <w15:commentEx w15:paraId="6A85680E" w15:done="0"/>
  <w15:commentEx w15:paraId="17C466BD" w15:done="0"/>
  <w15:commentEx w15:paraId="7F7015B3" w15:done="0"/>
  <w15:commentEx w15:paraId="6D0F960C" w15:paraIdParent="7F7015B3" w15:done="0"/>
  <w15:commentEx w15:paraId="3FB93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CA9DEF" w16cex:dateUtc="2020-07-28T19:51:00Z"/>
  <w16cex:commentExtensible w16cex:durableId="22B80862" w16cex:dateUtc="2020-07-14T15:33:00Z"/>
  <w16cex:commentExtensible w16cex:durableId="22CA9D59" w16cex:dateUtc="2020-07-28T19:49:00Z"/>
  <w16cex:commentExtensible w16cex:durableId="22CA9D8E" w16cex:dateUtc="2020-07-28T19:50: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CA9E7C" w16cex:dateUtc="2020-07-28T19:54: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CAA7F8" w16cex:dateUtc="2020-07-28T20:34: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CAA5B3" w16cex:dateUtc="2020-07-28T20:25: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CAA2CC" w16cex:dateUtc="2020-07-28T20:12: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Extensible w16cex:durableId="22CAA4FB" w16cex:dateUtc="2020-07-28T2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FBF4CDD" w16cid:durableId="23021BF2"/>
  <w16cid:commentId w16cid:paraId="07B4222A" w16cid:durableId="22B8048D"/>
  <w16cid:commentId w16cid:paraId="0431A54B" w16cid:durableId="22B8058E"/>
  <w16cid:commentId w16cid:paraId="59BFBD06" w16cid:durableId="22CA9DEF"/>
  <w16cid:commentId w16cid:paraId="7BFDC9A0" w16cid:durableId="23036DCC"/>
  <w16cid:commentId w16cid:paraId="3B37E4C9" w16cid:durableId="22CA9D8E"/>
  <w16cid:commentId w16cid:paraId="069202AD" w16cid:durableId="23021B5B"/>
  <w16cid:commentId w16cid:paraId="6CF50FF7" w16cid:durableId="22B808FB"/>
  <w16cid:commentId w16cid:paraId="775C3C8F" w16cid:durableId="22B80A26"/>
  <w16cid:commentId w16cid:paraId="51C054C9" w16cid:durableId="23021E4D"/>
  <w16cid:commentId w16cid:paraId="3C7104E2" w16cid:durableId="23021E6D"/>
  <w16cid:commentId w16cid:paraId="6EA16BB5" w16cid:durableId="22CA9E7C"/>
  <w16cid:commentId w16cid:paraId="0C9D6B3E" w16cid:durableId="22FCDDAF"/>
  <w16cid:commentId w16cid:paraId="0E0B3AA5" w16cid:durableId="22B80E61"/>
  <w16cid:commentId w16cid:paraId="62F63AF4" w16cid:durableId="22CAA7F8"/>
  <w16cid:commentId w16cid:paraId="50D0104B" w16cid:durableId="22F8E802"/>
  <w16cid:commentId w16cid:paraId="58D3475E" w16cid:durableId="22B80EFE"/>
  <w16cid:commentId w16cid:paraId="73265EAC" w16cid:durableId="22B81180"/>
  <w16cid:commentId w16cid:paraId="2204057B" w16cid:durableId="22FCE825"/>
  <w16cid:commentId w16cid:paraId="30DD0BD9" w16cid:durableId="230374AD"/>
  <w16cid:commentId w16cid:paraId="64AFF04C" w16cid:durableId="22CAA5B3"/>
  <w16cid:commentId w16cid:paraId="6E439231" w16cid:durableId="22F253D4"/>
  <w16cid:commentId w16cid:paraId="525E74A6" w16cid:durableId="22B816AE"/>
  <w16cid:commentId w16cid:paraId="63B11133" w16cid:durableId="22F25530"/>
  <w16cid:commentId w16cid:paraId="5FCB93D3" w16cid:durableId="22B817AF"/>
  <w16cid:commentId w16cid:paraId="2E4B31F4" w16cid:durableId="22F2556A"/>
  <w16cid:commentId w16cid:paraId="5DEFF386" w16cid:durableId="22B82D04"/>
  <w16cid:commentId w16cid:paraId="16A8CEBA" w16cid:durableId="22FCDCCA"/>
  <w16cid:commentId w16cid:paraId="650F6047" w16cid:durableId="22FCDCCB"/>
  <w16cid:commentId w16cid:paraId="65CCB909" w16cid:durableId="22B83294"/>
  <w16cid:commentId w16cid:paraId="6E3AC456" w16cid:durableId="23021F7C"/>
  <w16cid:commentId w16cid:paraId="1DB90D17" w16cid:durableId="23037CFC"/>
  <w16cid:commentId w16cid:paraId="61555286" w16cid:durableId="22B84094"/>
  <w16cid:commentId w16cid:paraId="6C88FBF0" w16cid:durableId="22F25F86"/>
  <w16cid:commentId w16cid:paraId="2BFD7E8D" w16cid:durableId="22B841BC"/>
  <w16cid:commentId w16cid:paraId="5A7BF096" w16cid:durableId="230224EE"/>
  <w16cid:commentId w16cid:paraId="7D078740" w16cid:durableId="22B842AA"/>
  <w16cid:commentId w16cid:paraId="7CAFE3EF" w16cid:durableId="22F267B6"/>
  <w16cid:commentId w16cid:paraId="43867CF6" w16cid:durableId="22FD0056"/>
  <w16cid:commentId w16cid:paraId="275CFBAA" w16cid:durableId="22FD0069"/>
  <w16cid:commentId w16cid:paraId="433866EC" w16cid:durableId="2300CA1A"/>
  <w16cid:commentId w16cid:paraId="611B280D" w16cid:durableId="2300CA34"/>
  <w16cid:commentId w16cid:paraId="3F21B52C" w16cid:durableId="22B84454"/>
  <w16cid:commentId w16cid:paraId="1A8A7028" w16cid:durableId="2300CC9B"/>
  <w16cid:commentId w16cid:paraId="217155BC" w16cid:durableId="2300CE52"/>
  <w16cid:commentId w16cid:paraId="3F7B22E3" w16cid:durableId="22B845E4"/>
  <w16cid:commentId w16cid:paraId="6E9EAB4E" w16cid:durableId="23022682"/>
  <w16cid:commentId w16cid:paraId="7A26E2A3" w16cid:durableId="2300CFD1"/>
  <w16cid:commentId w16cid:paraId="429CD658" w16cid:durableId="2300CF47"/>
  <w16cid:commentId w16cid:paraId="33A26248" w16cid:durableId="22B84E1B"/>
  <w16cid:commentId w16cid:paraId="170FF9F5" w16cid:durableId="2300D0D2"/>
  <w16cid:commentId w16cid:paraId="51DF22C1" w16cid:durableId="22B84E97"/>
  <w16cid:commentId w16cid:paraId="78DADB8F" w16cid:durableId="2300D120"/>
  <w16cid:commentId w16cid:paraId="6A85680E" w16cid:durableId="22B84F18"/>
  <w16cid:commentId w16cid:paraId="17C466BD" w16cid:durableId="22B84FC3"/>
  <w16cid:commentId w16cid:paraId="7F7015B3" w16cid:durableId="22B8521F"/>
  <w16cid:commentId w16cid:paraId="6D0F960C" w16cid:durableId="23022822"/>
  <w16cid:commentId w16cid:paraId="3FB93E10" w16cid:durableId="230228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97897B" w14:textId="77777777" w:rsidR="003F19FB" w:rsidRDefault="003F19FB" w:rsidP="00150A0F">
      <w:pPr>
        <w:spacing w:line="240" w:lineRule="auto"/>
      </w:pPr>
      <w:r>
        <w:separator/>
      </w:r>
    </w:p>
  </w:endnote>
  <w:endnote w:type="continuationSeparator" w:id="0">
    <w:p w14:paraId="57BE6859" w14:textId="77777777" w:rsidR="003F19FB" w:rsidRDefault="003F19FB" w:rsidP="00150A0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8CAD59" w14:textId="77777777" w:rsidR="003F19FB" w:rsidRDefault="003F19FB" w:rsidP="00150A0F">
      <w:pPr>
        <w:spacing w:line="240" w:lineRule="auto"/>
      </w:pPr>
      <w:r>
        <w:separator/>
      </w:r>
    </w:p>
  </w:footnote>
  <w:footnote w:type="continuationSeparator" w:id="0">
    <w:p w14:paraId="6FC6C470" w14:textId="77777777" w:rsidR="003F19FB" w:rsidRDefault="003F19FB" w:rsidP="00150A0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3537ABC"/>
    <w:multiLevelType w:val="hybridMultilevel"/>
    <w:tmpl w:val="00F61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A501526"/>
    <w:multiLevelType w:val="hybridMultilevel"/>
    <w:tmpl w:val="DEB697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Ted">
    <w15:presenceInfo w15:providerId="None" w15:userId="Ted"/>
  </w15:person>
  <w15:person w15:author="Crespi, Erica">
    <w15:presenceInfo w15:providerId="AD" w15:userId="S::erica.crespi@wsu.edu::d9706353-0a70-4fcb-926a-3da7d02597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5526C"/>
    <w:rsid w:val="00060EB5"/>
    <w:rsid w:val="000803B9"/>
    <w:rsid w:val="0008134F"/>
    <w:rsid w:val="00090369"/>
    <w:rsid w:val="0009268E"/>
    <w:rsid w:val="00092E59"/>
    <w:rsid w:val="00094852"/>
    <w:rsid w:val="000A3259"/>
    <w:rsid w:val="000B4975"/>
    <w:rsid w:val="000B5308"/>
    <w:rsid w:val="000B5B9E"/>
    <w:rsid w:val="000C21A6"/>
    <w:rsid w:val="000C2C76"/>
    <w:rsid w:val="000C5619"/>
    <w:rsid w:val="000D00B7"/>
    <w:rsid w:val="000D0804"/>
    <w:rsid w:val="000D4AC4"/>
    <w:rsid w:val="000D6577"/>
    <w:rsid w:val="000E056C"/>
    <w:rsid w:val="000E5A9F"/>
    <w:rsid w:val="000E7380"/>
    <w:rsid w:val="000F223A"/>
    <w:rsid w:val="000F2398"/>
    <w:rsid w:val="000F601A"/>
    <w:rsid w:val="000F7A09"/>
    <w:rsid w:val="00104280"/>
    <w:rsid w:val="00106752"/>
    <w:rsid w:val="00110977"/>
    <w:rsid w:val="00113126"/>
    <w:rsid w:val="0011485F"/>
    <w:rsid w:val="00115FCB"/>
    <w:rsid w:val="00123693"/>
    <w:rsid w:val="001249C1"/>
    <w:rsid w:val="00131BD0"/>
    <w:rsid w:val="0014730F"/>
    <w:rsid w:val="00147D1A"/>
    <w:rsid w:val="00150A0F"/>
    <w:rsid w:val="00150E6F"/>
    <w:rsid w:val="00154ABA"/>
    <w:rsid w:val="00155633"/>
    <w:rsid w:val="00157F57"/>
    <w:rsid w:val="00172465"/>
    <w:rsid w:val="001742BF"/>
    <w:rsid w:val="00180C02"/>
    <w:rsid w:val="001910E2"/>
    <w:rsid w:val="00191128"/>
    <w:rsid w:val="00191B6C"/>
    <w:rsid w:val="00191FD0"/>
    <w:rsid w:val="001936D1"/>
    <w:rsid w:val="00195B09"/>
    <w:rsid w:val="00197C8D"/>
    <w:rsid w:val="001A1BBB"/>
    <w:rsid w:val="001A726E"/>
    <w:rsid w:val="001B3EB7"/>
    <w:rsid w:val="001B7B02"/>
    <w:rsid w:val="001C179C"/>
    <w:rsid w:val="001C6CA2"/>
    <w:rsid w:val="001C70B0"/>
    <w:rsid w:val="001D454C"/>
    <w:rsid w:val="001E1889"/>
    <w:rsid w:val="001E2084"/>
    <w:rsid w:val="001E5826"/>
    <w:rsid w:val="001E6425"/>
    <w:rsid w:val="001F0393"/>
    <w:rsid w:val="00205279"/>
    <w:rsid w:val="002075AA"/>
    <w:rsid w:val="00210EE3"/>
    <w:rsid w:val="00222599"/>
    <w:rsid w:val="00222A8A"/>
    <w:rsid w:val="002249CB"/>
    <w:rsid w:val="00224E1E"/>
    <w:rsid w:val="00225EC8"/>
    <w:rsid w:val="002309D1"/>
    <w:rsid w:val="002313BC"/>
    <w:rsid w:val="00232F99"/>
    <w:rsid w:val="00233CA3"/>
    <w:rsid w:val="00236ED5"/>
    <w:rsid w:val="002424DE"/>
    <w:rsid w:val="00250FD8"/>
    <w:rsid w:val="00252F80"/>
    <w:rsid w:val="0025547E"/>
    <w:rsid w:val="00263FB9"/>
    <w:rsid w:val="002703B2"/>
    <w:rsid w:val="00274B1A"/>
    <w:rsid w:val="0028012E"/>
    <w:rsid w:val="002849B1"/>
    <w:rsid w:val="0028782C"/>
    <w:rsid w:val="00287F90"/>
    <w:rsid w:val="00292741"/>
    <w:rsid w:val="002A02BE"/>
    <w:rsid w:val="002B00A3"/>
    <w:rsid w:val="002C1737"/>
    <w:rsid w:val="002C2D2B"/>
    <w:rsid w:val="002C5913"/>
    <w:rsid w:val="002D1941"/>
    <w:rsid w:val="002E06DD"/>
    <w:rsid w:val="002E1A4B"/>
    <w:rsid w:val="002E6D0A"/>
    <w:rsid w:val="002F1C07"/>
    <w:rsid w:val="00324C64"/>
    <w:rsid w:val="00337791"/>
    <w:rsid w:val="00357863"/>
    <w:rsid w:val="00357C12"/>
    <w:rsid w:val="00361037"/>
    <w:rsid w:val="00363613"/>
    <w:rsid w:val="00370B28"/>
    <w:rsid w:val="00373E7B"/>
    <w:rsid w:val="00375241"/>
    <w:rsid w:val="00381463"/>
    <w:rsid w:val="00383BCD"/>
    <w:rsid w:val="0039266B"/>
    <w:rsid w:val="00394A8C"/>
    <w:rsid w:val="003952A3"/>
    <w:rsid w:val="003968BB"/>
    <w:rsid w:val="003A3B7A"/>
    <w:rsid w:val="003C6606"/>
    <w:rsid w:val="003C75C7"/>
    <w:rsid w:val="003D0265"/>
    <w:rsid w:val="003E20DA"/>
    <w:rsid w:val="003E64B9"/>
    <w:rsid w:val="003F19FB"/>
    <w:rsid w:val="003F5190"/>
    <w:rsid w:val="004003EB"/>
    <w:rsid w:val="00412374"/>
    <w:rsid w:val="00414172"/>
    <w:rsid w:val="00432982"/>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C1CF1"/>
    <w:rsid w:val="004D4D41"/>
    <w:rsid w:val="004D5001"/>
    <w:rsid w:val="004E481A"/>
    <w:rsid w:val="004F0CA5"/>
    <w:rsid w:val="004F577D"/>
    <w:rsid w:val="005068F3"/>
    <w:rsid w:val="00511B81"/>
    <w:rsid w:val="00512766"/>
    <w:rsid w:val="00514479"/>
    <w:rsid w:val="00525154"/>
    <w:rsid w:val="005308B4"/>
    <w:rsid w:val="00532522"/>
    <w:rsid w:val="00536BE1"/>
    <w:rsid w:val="005404FF"/>
    <w:rsid w:val="0054796C"/>
    <w:rsid w:val="0055131D"/>
    <w:rsid w:val="00553A61"/>
    <w:rsid w:val="00555EF1"/>
    <w:rsid w:val="00557916"/>
    <w:rsid w:val="005613D8"/>
    <w:rsid w:val="00563BF6"/>
    <w:rsid w:val="0056418A"/>
    <w:rsid w:val="00567422"/>
    <w:rsid w:val="005731EE"/>
    <w:rsid w:val="00574762"/>
    <w:rsid w:val="005855F7"/>
    <w:rsid w:val="00585EED"/>
    <w:rsid w:val="00587BE1"/>
    <w:rsid w:val="0059652C"/>
    <w:rsid w:val="00597E12"/>
    <w:rsid w:val="005A573D"/>
    <w:rsid w:val="005A6C99"/>
    <w:rsid w:val="005B250E"/>
    <w:rsid w:val="005B362F"/>
    <w:rsid w:val="005B3851"/>
    <w:rsid w:val="005C1322"/>
    <w:rsid w:val="005C4AD8"/>
    <w:rsid w:val="005D3D2A"/>
    <w:rsid w:val="005F0ECE"/>
    <w:rsid w:val="005F4343"/>
    <w:rsid w:val="005F618B"/>
    <w:rsid w:val="005F6342"/>
    <w:rsid w:val="005F6DEA"/>
    <w:rsid w:val="005F7A18"/>
    <w:rsid w:val="006256FC"/>
    <w:rsid w:val="00626543"/>
    <w:rsid w:val="006265CB"/>
    <w:rsid w:val="006300F4"/>
    <w:rsid w:val="00641CE6"/>
    <w:rsid w:val="00641D70"/>
    <w:rsid w:val="00644808"/>
    <w:rsid w:val="00645829"/>
    <w:rsid w:val="00650752"/>
    <w:rsid w:val="00651D3A"/>
    <w:rsid w:val="006563E3"/>
    <w:rsid w:val="00672B30"/>
    <w:rsid w:val="00673CE2"/>
    <w:rsid w:val="006752D5"/>
    <w:rsid w:val="00685120"/>
    <w:rsid w:val="00685D80"/>
    <w:rsid w:val="00690E7D"/>
    <w:rsid w:val="006979AD"/>
    <w:rsid w:val="006A7A61"/>
    <w:rsid w:val="006B1D2B"/>
    <w:rsid w:val="006B3ABE"/>
    <w:rsid w:val="006B4A02"/>
    <w:rsid w:val="006C6420"/>
    <w:rsid w:val="006D1C9C"/>
    <w:rsid w:val="006D2328"/>
    <w:rsid w:val="006D26E7"/>
    <w:rsid w:val="006D35AC"/>
    <w:rsid w:val="006D3918"/>
    <w:rsid w:val="006D5521"/>
    <w:rsid w:val="006E0A52"/>
    <w:rsid w:val="006E42C8"/>
    <w:rsid w:val="006E5C66"/>
    <w:rsid w:val="006F1DAD"/>
    <w:rsid w:val="006F5F57"/>
    <w:rsid w:val="006F60DC"/>
    <w:rsid w:val="00705FFE"/>
    <w:rsid w:val="00715D55"/>
    <w:rsid w:val="00725D40"/>
    <w:rsid w:val="007273EE"/>
    <w:rsid w:val="00730E9A"/>
    <w:rsid w:val="00732999"/>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D2FF3"/>
    <w:rsid w:val="007D3AD5"/>
    <w:rsid w:val="007D6DDA"/>
    <w:rsid w:val="007E04C1"/>
    <w:rsid w:val="007E0747"/>
    <w:rsid w:val="007E0849"/>
    <w:rsid w:val="007E2F25"/>
    <w:rsid w:val="007E6282"/>
    <w:rsid w:val="007F226F"/>
    <w:rsid w:val="007F2E5D"/>
    <w:rsid w:val="007F5F4A"/>
    <w:rsid w:val="00801579"/>
    <w:rsid w:val="00811F9F"/>
    <w:rsid w:val="0081388E"/>
    <w:rsid w:val="0081508A"/>
    <w:rsid w:val="00833288"/>
    <w:rsid w:val="00833C11"/>
    <w:rsid w:val="008363E4"/>
    <w:rsid w:val="00854325"/>
    <w:rsid w:val="0086504F"/>
    <w:rsid w:val="0087487F"/>
    <w:rsid w:val="00874EDD"/>
    <w:rsid w:val="00877064"/>
    <w:rsid w:val="00885BA6"/>
    <w:rsid w:val="008A18BF"/>
    <w:rsid w:val="008A299A"/>
    <w:rsid w:val="008A3CBB"/>
    <w:rsid w:val="008A4A9B"/>
    <w:rsid w:val="008A5647"/>
    <w:rsid w:val="008A7669"/>
    <w:rsid w:val="008B0857"/>
    <w:rsid w:val="008B16F2"/>
    <w:rsid w:val="008B2526"/>
    <w:rsid w:val="008B7DED"/>
    <w:rsid w:val="008C64AE"/>
    <w:rsid w:val="008C6721"/>
    <w:rsid w:val="008D6D41"/>
    <w:rsid w:val="008E397A"/>
    <w:rsid w:val="008E5D3D"/>
    <w:rsid w:val="008E7730"/>
    <w:rsid w:val="008F41D6"/>
    <w:rsid w:val="009007E8"/>
    <w:rsid w:val="00902608"/>
    <w:rsid w:val="00905270"/>
    <w:rsid w:val="00912D64"/>
    <w:rsid w:val="0091395E"/>
    <w:rsid w:val="00920A8F"/>
    <w:rsid w:val="00922813"/>
    <w:rsid w:val="00926704"/>
    <w:rsid w:val="00947C9E"/>
    <w:rsid w:val="00956343"/>
    <w:rsid w:val="009640D8"/>
    <w:rsid w:val="009654BD"/>
    <w:rsid w:val="00965CCB"/>
    <w:rsid w:val="00970A1D"/>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A011BB"/>
    <w:rsid w:val="00A02873"/>
    <w:rsid w:val="00A10D0E"/>
    <w:rsid w:val="00A16987"/>
    <w:rsid w:val="00A21CA4"/>
    <w:rsid w:val="00A22275"/>
    <w:rsid w:val="00A254FA"/>
    <w:rsid w:val="00A41CC6"/>
    <w:rsid w:val="00A42BBE"/>
    <w:rsid w:val="00A454D8"/>
    <w:rsid w:val="00A6440C"/>
    <w:rsid w:val="00A825BE"/>
    <w:rsid w:val="00A8343E"/>
    <w:rsid w:val="00A87BAC"/>
    <w:rsid w:val="00A91AE6"/>
    <w:rsid w:val="00A92B32"/>
    <w:rsid w:val="00A95F98"/>
    <w:rsid w:val="00A9628E"/>
    <w:rsid w:val="00AB40EC"/>
    <w:rsid w:val="00AB7989"/>
    <w:rsid w:val="00AC75E6"/>
    <w:rsid w:val="00AD7A0D"/>
    <w:rsid w:val="00AE06B7"/>
    <w:rsid w:val="00AE6372"/>
    <w:rsid w:val="00AF0312"/>
    <w:rsid w:val="00AF6212"/>
    <w:rsid w:val="00B025E9"/>
    <w:rsid w:val="00B05791"/>
    <w:rsid w:val="00B07246"/>
    <w:rsid w:val="00B11017"/>
    <w:rsid w:val="00B14EA0"/>
    <w:rsid w:val="00B15F86"/>
    <w:rsid w:val="00B1679D"/>
    <w:rsid w:val="00B22045"/>
    <w:rsid w:val="00B2468C"/>
    <w:rsid w:val="00B24F30"/>
    <w:rsid w:val="00B37098"/>
    <w:rsid w:val="00B417BC"/>
    <w:rsid w:val="00B5487A"/>
    <w:rsid w:val="00B55E36"/>
    <w:rsid w:val="00B63560"/>
    <w:rsid w:val="00B66C34"/>
    <w:rsid w:val="00B70844"/>
    <w:rsid w:val="00B72507"/>
    <w:rsid w:val="00B7339C"/>
    <w:rsid w:val="00B77BC2"/>
    <w:rsid w:val="00B803E2"/>
    <w:rsid w:val="00B861B7"/>
    <w:rsid w:val="00B9280F"/>
    <w:rsid w:val="00B97CFE"/>
    <w:rsid w:val="00BB6989"/>
    <w:rsid w:val="00BC1A91"/>
    <w:rsid w:val="00BC24F4"/>
    <w:rsid w:val="00BD0B70"/>
    <w:rsid w:val="00BD3210"/>
    <w:rsid w:val="00BD46C3"/>
    <w:rsid w:val="00BE06D7"/>
    <w:rsid w:val="00BE124F"/>
    <w:rsid w:val="00BE27F7"/>
    <w:rsid w:val="00BE72A9"/>
    <w:rsid w:val="00BF09EC"/>
    <w:rsid w:val="00BF3FFC"/>
    <w:rsid w:val="00C03D31"/>
    <w:rsid w:val="00C053B8"/>
    <w:rsid w:val="00C10024"/>
    <w:rsid w:val="00C131EF"/>
    <w:rsid w:val="00C239E7"/>
    <w:rsid w:val="00C2668C"/>
    <w:rsid w:val="00C30C70"/>
    <w:rsid w:val="00C332CF"/>
    <w:rsid w:val="00C33FF9"/>
    <w:rsid w:val="00C345FA"/>
    <w:rsid w:val="00C34AFE"/>
    <w:rsid w:val="00C34B80"/>
    <w:rsid w:val="00C44829"/>
    <w:rsid w:val="00C451C6"/>
    <w:rsid w:val="00C52786"/>
    <w:rsid w:val="00C53DAE"/>
    <w:rsid w:val="00C55568"/>
    <w:rsid w:val="00C62CCF"/>
    <w:rsid w:val="00C739BD"/>
    <w:rsid w:val="00C74DF4"/>
    <w:rsid w:val="00C815A8"/>
    <w:rsid w:val="00C83767"/>
    <w:rsid w:val="00C842B9"/>
    <w:rsid w:val="00C872C8"/>
    <w:rsid w:val="00C95266"/>
    <w:rsid w:val="00C96C19"/>
    <w:rsid w:val="00CA6980"/>
    <w:rsid w:val="00CA7C4B"/>
    <w:rsid w:val="00CB3C43"/>
    <w:rsid w:val="00CC0781"/>
    <w:rsid w:val="00CC0FCC"/>
    <w:rsid w:val="00CC139B"/>
    <w:rsid w:val="00CE567A"/>
    <w:rsid w:val="00CE7008"/>
    <w:rsid w:val="00CF2299"/>
    <w:rsid w:val="00CF3363"/>
    <w:rsid w:val="00D05946"/>
    <w:rsid w:val="00D0773C"/>
    <w:rsid w:val="00D13058"/>
    <w:rsid w:val="00D20ACE"/>
    <w:rsid w:val="00D22D4D"/>
    <w:rsid w:val="00D2684E"/>
    <w:rsid w:val="00D271DE"/>
    <w:rsid w:val="00D37BB9"/>
    <w:rsid w:val="00D401B9"/>
    <w:rsid w:val="00D42161"/>
    <w:rsid w:val="00D438C7"/>
    <w:rsid w:val="00D52D89"/>
    <w:rsid w:val="00D53E5C"/>
    <w:rsid w:val="00D60710"/>
    <w:rsid w:val="00D631E0"/>
    <w:rsid w:val="00D63D31"/>
    <w:rsid w:val="00D71D8A"/>
    <w:rsid w:val="00D72E69"/>
    <w:rsid w:val="00D77EA1"/>
    <w:rsid w:val="00D80F94"/>
    <w:rsid w:val="00D81354"/>
    <w:rsid w:val="00D8535D"/>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3421E"/>
    <w:rsid w:val="00E42EE1"/>
    <w:rsid w:val="00E45EB1"/>
    <w:rsid w:val="00E479B7"/>
    <w:rsid w:val="00E55C6C"/>
    <w:rsid w:val="00E57A4D"/>
    <w:rsid w:val="00E61E5E"/>
    <w:rsid w:val="00E63B3C"/>
    <w:rsid w:val="00E676C1"/>
    <w:rsid w:val="00E72E20"/>
    <w:rsid w:val="00E72E55"/>
    <w:rsid w:val="00E76385"/>
    <w:rsid w:val="00E82AB8"/>
    <w:rsid w:val="00E8665D"/>
    <w:rsid w:val="00E86FF8"/>
    <w:rsid w:val="00E9349B"/>
    <w:rsid w:val="00E97A2F"/>
    <w:rsid w:val="00EA23FB"/>
    <w:rsid w:val="00EA5EAE"/>
    <w:rsid w:val="00EA681C"/>
    <w:rsid w:val="00EC3D3F"/>
    <w:rsid w:val="00EC59B8"/>
    <w:rsid w:val="00EC59E6"/>
    <w:rsid w:val="00ED3878"/>
    <w:rsid w:val="00ED3AB0"/>
    <w:rsid w:val="00ED3EE8"/>
    <w:rsid w:val="00ED7A0F"/>
    <w:rsid w:val="00EE3ABB"/>
    <w:rsid w:val="00EE40C5"/>
    <w:rsid w:val="00EE52D2"/>
    <w:rsid w:val="00EE5D2F"/>
    <w:rsid w:val="00EF22B5"/>
    <w:rsid w:val="00EF4024"/>
    <w:rsid w:val="00EF7A40"/>
    <w:rsid w:val="00F01527"/>
    <w:rsid w:val="00F0668B"/>
    <w:rsid w:val="00F0768F"/>
    <w:rsid w:val="00F07CCB"/>
    <w:rsid w:val="00F11593"/>
    <w:rsid w:val="00F23BF5"/>
    <w:rsid w:val="00F25311"/>
    <w:rsid w:val="00F34A1E"/>
    <w:rsid w:val="00F5144C"/>
    <w:rsid w:val="00F536BA"/>
    <w:rsid w:val="00F622F3"/>
    <w:rsid w:val="00F62B41"/>
    <w:rsid w:val="00F731DF"/>
    <w:rsid w:val="00F95006"/>
    <w:rsid w:val="00F979A0"/>
    <w:rsid w:val="00F97DF1"/>
    <w:rsid w:val="00FA07C4"/>
    <w:rsid w:val="00FA2ABA"/>
    <w:rsid w:val="00FA2CB7"/>
    <w:rsid w:val="00FA36FA"/>
    <w:rsid w:val="00FA6158"/>
    <w:rsid w:val="00FB2203"/>
    <w:rsid w:val="00FB2BAF"/>
    <w:rsid w:val="00FC3707"/>
    <w:rsid w:val="00FC5D9D"/>
    <w:rsid w:val="00FC7BD4"/>
    <w:rsid w:val="00FD2D7A"/>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character" w:styleId="FollowedHyperlink">
    <w:name w:val="FollowedHyperlink"/>
    <w:basedOn w:val="DefaultParagraphFont"/>
    <w:uiPriority w:val="99"/>
    <w:semiHidden/>
    <w:unhideWhenUsed/>
    <w:rsid w:val="005404FF"/>
    <w:rPr>
      <w:color w:val="800080" w:themeColor="followedHyperlink"/>
      <w:u w:val="single"/>
    </w:rPr>
  </w:style>
  <w:style w:type="table" w:styleId="TableGrid">
    <w:name w:val="Table Grid"/>
    <w:basedOn w:val="TableNormal"/>
    <w:uiPriority w:val="39"/>
    <w:rsid w:val="0056742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50A0F"/>
    <w:pPr>
      <w:tabs>
        <w:tab w:val="center" w:pos="4680"/>
        <w:tab w:val="right" w:pos="9360"/>
      </w:tabs>
      <w:spacing w:line="240" w:lineRule="auto"/>
    </w:pPr>
  </w:style>
  <w:style w:type="character" w:customStyle="1" w:styleId="HeaderChar">
    <w:name w:val="Header Char"/>
    <w:basedOn w:val="DefaultParagraphFont"/>
    <w:link w:val="Header"/>
    <w:uiPriority w:val="99"/>
    <w:rsid w:val="00150A0F"/>
  </w:style>
  <w:style w:type="paragraph" w:styleId="Footer">
    <w:name w:val="footer"/>
    <w:basedOn w:val="Normal"/>
    <w:link w:val="FooterChar"/>
    <w:uiPriority w:val="99"/>
    <w:unhideWhenUsed/>
    <w:rsid w:val="00150A0F"/>
    <w:pPr>
      <w:tabs>
        <w:tab w:val="center" w:pos="4680"/>
        <w:tab w:val="right" w:pos="9360"/>
      </w:tabs>
      <w:spacing w:line="240" w:lineRule="auto"/>
    </w:pPr>
  </w:style>
  <w:style w:type="character" w:customStyle="1" w:styleId="FooterChar">
    <w:name w:val="Footer Char"/>
    <w:basedOn w:val="DefaultParagraphFont"/>
    <w:link w:val="Footer"/>
    <w:uiPriority w:val="99"/>
    <w:rsid w:val="00150A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396757-298B-4DA7-9BF7-9D2E24824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99</TotalTime>
  <Pages>44</Pages>
  <Words>48798</Words>
  <Characters>278152</Characters>
  <Application>Microsoft Office Word</Application>
  <DocSecurity>0</DocSecurity>
  <Lines>2317</Lines>
  <Paragraphs>65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26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8</cp:revision>
  <cp:lastPrinted>2020-09-09T01:11:00Z</cp:lastPrinted>
  <dcterms:created xsi:type="dcterms:W3CDTF">2020-09-04T22:34:00Z</dcterms:created>
  <dcterms:modified xsi:type="dcterms:W3CDTF">2020-09-10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MF9PrM48"/&gt;&lt;style id="http://www.zotero.org/styles/limnology-and-oceanography" hasBibliography="1" bibliographyStyleHasBeenSet="1"/&gt;&lt;prefs&gt;&lt;pref name="fieldType" value="Field"/&gt;&lt;/prefs&gt;&lt;/data&gt;</vt:lpwstr>
  </property>
</Properties>
</file>